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ind w:firstLine="0"/>
            </w:pPr>
            <w:r>
              <w:t>BỘ GIÁO DỤC VÀ ĐÀO TẠO</w:t>
            </w:r>
          </w:p>
        </w:tc>
        <w:tc>
          <w:tcPr>
            <w:tcW w:w="4556" w:type="dxa"/>
          </w:tcPr>
          <w:p w14:paraId="4F91ACB0" w14:textId="453C7228" w:rsidR="00BA4A0C" w:rsidRDefault="00BA4A0C" w:rsidP="00FB712B">
            <w:pPr>
              <w:pStyle w:val="Title"/>
              <w:ind w:firstLine="0"/>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drawing>
          <wp:inline distT="0" distB="0" distL="0" distR="0" wp14:anchorId="1662B3D3" wp14:editId="63995BD3">
            <wp:extent cx="1438910" cy="143891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210EC43A" w14:textId="77777777" w:rsidR="00993362" w:rsidRPr="00FB712B" w:rsidRDefault="00993362" w:rsidP="00FB712B">
      <w:pPr>
        <w:pStyle w:val="Title"/>
      </w:pPr>
      <w:r w:rsidRPr="00FB712B">
        <w:t>TÌNH TRẠNG DINH DƯỠNG VÀ MỘT SỐ YẾU TỐ LIÊN QUAN Ở BỆNH NHÂN LAO PHỔI MỚI 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40BBFFA5"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62A2FF8B" w14:textId="77777777" w:rsidR="00993362" w:rsidRPr="001F292B" w:rsidRDefault="00993362" w:rsidP="00FB712B">
      <w:pPr>
        <w:pStyle w:val="Title"/>
      </w:pPr>
      <w:r w:rsidRPr="009C260C">
        <w:t>TÌNH TRẠNG DINH DƯỠNG VÀ MỘT SỐ YẾU TỐ LIÊN QUAN</w:t>
      </w:r>
      <w:r>
        <w:t xml:space="preserve"> </w:t>
      </w:r>
      <w:r w:rsidRPr="009C260C">
        <w:t>Ở BỆNH NHÂN LAO PHỔI MỚI 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77777777" w:rsidR="00993362" w:rsidRPr="00FB712B" w:rsidRDefault="00993362" w:rsidP="00FB712B">
      <w:pPr>
        <w:pStyle w:val="Title"/>
      </w:pPr>
      <w:r>
        <w:tab/>
      </w:r>
      <w:r>
        <w:tab/>
      </w:r>
      <w:r>
        <w:tab/>
      </w:r>
      <w:r>
        <w:tab/>
      </w:r>
      <w:r w:rsidRPr="00FB712B">
        <w:t>Người hướng dẫn: Ths.Bs. Nguyễn Thị Trang</w:t>
      </w:r>
    </w:p>
    <w:p w14:paraId="0262AAB6" w14:textId="77777777" w:rsidR="00993362" w:rsidRPr="000F7A41" w:rsidRDefault="00993362" w:rsidP="00C23165"/>
    <w:p w14:paraId="1E3BAE8F" w14:textId="77777777" w:rsidR="00993362" w:rsidRDefault="00993362" w:rsidP="00C23165"/>
    <w:p w14:paraId="72A45E65" w14:textId="77777777" w:rsidR="00993362" w:rsidRDefault="00993362" w:rsidP="00C23165"/>
    <w:p w14:paraId="6D4BC908" w14:textId="77777777" w:rsidR="00993362" w:rsidRDefault="00993362" w:rsidP="00F3662E">
      <w:pPr>
        <w:ind w:firstLine="0"/>
      </w:pPr>
    </w:p>
    <w:p w14:paraId="0F6C25E7" w14:textId="77777777" w:rsidR="00993362" w:rsidRPr="001235D2" w:rsidRDefault="00993362" w:rsidP="00FB712B">
      <w:pPr>
        <w:pStyle w:val="Title"/>
      </w:pPr>
      <w:r w:rsidRPr="001235D2">
        <w:t>HẢI PHÒNG - 2023</w:t>
      </w:r>
    </w:p>
    <w:p w14:paraId="42F6DB45" w14:textId="77777777" w:rsidR="00993362" w:rsidRPr="00D50266" w:rsidRDefault="00993362" w:rsidP="00C23165">
      <w:pPr>
        <w:sectPr w:rsidR="00993362"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p>
    <w:p w14:paraId="1346C36E" w14:textId="78BFFB6C"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77777777" w:rsidR="004C3C72" w:rsidRDefault="00993362" w:rsidP="004C3C72">
      <w:r w:rsidRPr="006B2671">
        <w:t xml:space="preserve">Tôi xin được bày tỏ lòng biết ơn sâu sắc đến Ths.Bs.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7EBED80C" w:rsidR="00993362" w:rsidRPr="006B2671" w:rsidRDefault="00993362" w:rsidP="004C3C72">
      <w:r w:rsidRPr="006B2671">
        <w:t>Cuối cùng, xin gửi lời cảm ơn đến quý thầy cô, gia đình, bạn bè đã động viên, khích lệ,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ind w:firstLine="0"/>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 w:val="28"/>
                <w:szCs w:val="28"/>
              </w:rPr>
            </w:pPr>
            <w:r w:rsidRPr="00DB32E2">
              <w:rPr>
                <w:sz w:val="28"/>
                <w:szCs w:val="28"/>
              </w:rPr>
              <w:t>Hải Phòng, ngày 31 tháng 05 năm 2023</w:t>
            </w:r>
          </w:p>
          <w:p w14:paraId="1DBF57F0" w14:textId="77777777" w:rsidR="00DB32E2" w:rsidRPr="00DB32E2" w:rsidRDefault="00DB32E2" w:rsidP="00DB32E2">
            <w:pPr>
              <w:jc w:val="center"/>
              <w:rPr>
                <w:sz w:val="28"/>
                <w:szCs w:val="28"/>
              </w:rPr>
            </w:pPr>
            <w:r w:rsidRPr="00DB32E2">
              <w:rPr>
                <w:sz w:val="28"/>
                <w:szCs w:val="28"/>
              </w:rPr>
              <w:t>Sinh viên</w:t>
            </w:r>
          </w:p>
          <w:p w14:paraId="509D5B8B" w14:textId="77777777" w:rsidR="00DB32E2" w:rsidRPr="00DB32E2" w:rsidRDefault="00DB32E2" w:rsidP="00DB32E2">
            <w:pPr>
              <w:jc w:val="center"/>
              <w:rPr>
                <w:sz w:val="28"/>
                <w:szCs w:val="28"/>
              </w:rPr>
            </w:pPr>
          </w:p>
          <w:p w14:paraId="09C46C92" w14:textId="5C2A139A" w:rsidR="00DB32E2" w:rsidRPr="007A08C5" w:rsidRDefault="00DB32E2" w:rsidP="007A08C5">
            <w:pPr>
              <w:jc w:val="center"/>
              <w:rPr>
                <w:sz w:val="28"/>
                <w:szCs w:val="28"/>
              </w:rPr>
            </w:pPr>
            <w:r w:rsidRPr="00DB32E2">
              <w:rPr>
                <w:sz w:val="28"/>
                <w:szCs w:val="28"/>
              </w:rPr>
              <w:t>Nguyễn Long Nhậ</w:t>
            </w:r>
            <w:r w:rsidR="007A08C5">
              <w:rPr>
                <w:sz w:val="28"/>
                <w:szCs w:val="28"/>
              </w:rPr>
              <w:t>t</w:t>
            </w:r>
          </w:p>
        </w:tc>
      </w:tr>
    </w:tbl>
    <w:p w14:paraId="67DABC72" w14:textId="13BE451E" w:rsidR="00993362" w:rsidRPr="00C35F08" w:rsidRDefault="00993362" w:rsidP="00C35F08">
      <w:pPr>
        <w:jc w:val="center"/>
        <w:rPr>
          <w:b/>
          <w:bCs/>
          <w:lang w:val="pt-BR"/>
        </w:rPr>
      </w:pPr>
      <w:r w:rsidRPr="00C35F08">
        <w:rPr>
          <w:b/>
          <w:bCs/>
          <w:lang w:val="pt-BR"/>
        </w:rPr>
        <w:lastRenderedPageBreak/>
        <w:t>LỜI CAM ĐOAN</w:t>
      </w:r>
      <w:bookmarkEnd w:id="4"/>
      <w:bookmarkEnd w:id="5"/>
      <w:bookmarkEnd w:id="6"/>
      <w:bookmarkEnd w:id="7"/>
      <w:bookmarkEnd w:id="8"/>
      <w:bookmarkEnd w:id="9"/>
    </w:p>
    <w:p w14:paraId="0E12B039" w14:textId="77777777" w:rsidR="00E81B92" w:rsidRDefault="00E81B92" w:rsidP="00C23165">
      <w:pPr>
        <w:rPr>
          <w:lang w:val="pt-BR"/>
        </w:rPr>
      </w:pPr>
    </w:p>
    <w:p w14:paraId="4D7C4BBD" w14:textId="0990AB92" w:rsidR="00993362" w:rsidRPr="006B2671" w:rsidRDefault="00993362" w:rsidP="00C23165">
      <w:pPr>
        <w:rPr>
          <w:lang w:val="pt-BR"/>
        </w:rPr>
      </w:pPr>
      <w:r>
        <w:rPr>
          <w:lang w:val="pt-BR"/>
        </w:rPr>
        <w:t>Tôi là Nguyễn Long Nhật, sinh viên lớp K39C</w:t>
      </w:r>
      <w:r w:rsidRPr="006B2671">
        <w:rPr>
          <w:lang w:val="pt-BR"/>
        </w:rPr>
        <w:t>, Trường đại học Y Dược Hải Phòng, xin cam đoan:</w:t>
      </w:r>
    </w:p>
    <w:p w14:paraId="347261D6" w14:textId="77777777" w:rsidR="00993362" w:rsidRPr="006B2671" w:rsidRDefault="00993362" w:rsidP="00C23165">
      <w:pPr>
        <w:rPr>
          <w:lang w:val="pt-BR"/>
        </w:rPr>
      </w:pPr>
      <w:r w:rsidRPr="006B2671">
        <w:rPr>
          <w:lang w:val="pt-BR"/>
        </w:rPr>
        <w:t>Đây là khoá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ind w:firstLine="0"/>
              <w:rPr>
                <w:lang w:val="pt-BR"/>
              </w:rPr>
            </w:pPr>
          </w:p>
        </w:tc>
        <w:tc>
          <w:tcPr>
            <w:tcW w:w="5606" w:type="dxa"/>
          </w:tcPr>
          <w:p w14:paraId="406DC053" w14:textId="77777777" w:rsidR="00E81B92" w:rsidRDefault="00E81B92" w:rsidP="007650FD">
            <w:pPr>
              <w:jc w:val="center"/>
              <w:rPr>
                <w:sz w:val="28"/>
                <w:szCs w:val="28"/>
              </w:rPr>
            </w:pPr>
          </w:p>
          <w:p w14:paraId="42CC10C5" w14:textId="7DFF2650" w:rsidR="00A67C9F" w:rsidRPr="00DB32E2" w:rsidRDefault="00A67C9F" w:rsidP="007650FD">
            <w:pPr>
              <w:jc w:val="center"/>
              <w:rPr>
                <w:sz w:val="28"/>
                <w:szCs w:val="28"/>
              </w:rPr>
            </w:pPr>
            <w:r w:rsidRPr="00DB32E2">
              <w:rPr>
                <w:sz w:val="28"/>
                <w:szCs w:val="28"/>
              </w:rPr>
              <w:t>Hải Phòng, ngày 31 tháng 05 năm 2023</w:t>
            </w:r>
          </w:p>
          <w:p w14:paraId="29AC3002" w14:textId="77777777" w:rsidR="00A67C9F" w:rsidRPr="00DB32E2" w:rsidRDefault="00A67C9F" w:rsidP="007650FD">
            <w:pPr>
              <w:jc w:val="center"/>
              <w:rPr>
                <w:sz w:val="28"/>
                <w:szCs w:val="28"/>
              </w:rPr>
            </w:pPr>
            <w:r w:rsidRPr="00DB32E2">
              <w:rPr>
                <w:sz w:val="28"/>
                <w:szCs w:val="28"/>
              </w:rPr>
              <w:t>Sinh viên</w:t>
            </w:r>
          </w:p>
          <w:p w14:paraId="4DBA796B" w14:textId="77777777" w:rsidR="00A67C9F" w:rsidRPr="00DB32E2" w:rsidRDefault="00A67C9F" w:rsidP="007650FD">
            <w:pPr>
              <w:jc w:val="center"/>
              <w:rPr>
                <w:sz w:val="28"/>
                <w:szCs w:val="28"/>
              </w:rPr>
            </w:pPr>
          </w:p>
          <w:p w14:paraId="05D0DCA9" w14:textId="77777777" w:rsidR="00A67C9F" w:rsidRPr="00DB32E2" w:rsidRDefault="00A67C9F" w:rsidP="007650FD">
            <w:pPr>
              <w:jc w:val="center"/>
              <w:rPr>
                <w:sz w:val="28"/>
                <w:szCs w:val="28"/>
              </w:rPr>
            </w:pPr>
            <w:r w:rsidRPr="00DB32E2">
              <w:rPr>
                <w:sz w:val="28"/>
                <w:szCs w:val="28"/>
              </w:rPr>
              <w:t>Nguyễn Long Nhật</w:t>
            </w:r>
          </w:p>
          <w:p w14:paraId="38ADEA41" w14:textId="77777777" w:rsidR="00A67C9F" w:rsidRDefault="00A67C9F" w:rsidP="007650FD">
            <w:pPr>
              <w:ind w:firstLine="0"/>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Default="00000000" w:rsidP="00C23165">
      <w:pPr>
        <w:pStyle w:val="TOCHeading"/>
        <w:rPr>
          <w:rFonts w:eastAsia="Calibri"/>
        </w:rPr>
      </w:pPr>
      <w:r>
        <w:rPr>
          <w:rFonts w:eastAsia="Calibri"/>
        </w:rPr>
        <w:lastRenderedPageBreak/>
        <w:t>MỤC LỤC</w:t>
      </w:r>
    </w:p>
    <w:sdt>
      <w:sdtPr>
        <w:id w:val="523526400"/>
        <w:docPartObj>
          <w:docPartGallery w:val="Table of Contents"/>
          <w:docPartUnique/>
        </w:docPartObj>
      </w:sdtPr>
      <w:sdtContent>
        <w:p w14:paraId="48B4B116" w14:textId="70D883F6" w:rsidR="00F41A72" w:rsidRDefault="00E15BA6">
          <w:pPr>
            <w:pStyle w:val="TOC1"/>
            <w:tabs>
              <w:tab w:val="right" w:leader="dot" w:pos="9111"/>
            </w:tabs>
            <w:rPr>
              <w:rFonts w:asciiTheme="minorHAnsi" w:eastAsiaTheme="minorEastAsia" w:hAnsiTheme="minorHAnsi" w:cstheme="minorBidi"/>
              <w:color w:val="auto"/>
              <w:sz w:val="22"/>
              <w:szCs w:val="22"/>
            </w:rPr>
          </w:pPr>
          <w:r>
            <w:fldChar w:fldCharType="begin"/>
          </w:r>
          <w:r>
            <w:instrText xml:space="preserve"> TOC \o "1-2" \h \z \u </w:instrText>
          </w:r>
          <w:r>
            <w:fldChar w:fldCharType="separate"/>
          </w:r>
          <w:hyperlink w:anchor="_Toc130501808" w:history="1">
            <w:r w:rsidR="00F41A72" w:rsidRPr="00E16DD0">
              <w:rPr>
                <w:rStyle w:val="Hyperlink"/>
              </w:rPr>
              <w:t>ĐẶT VẤN ĐỀ</w:t>
            </w:r>
            <w:r w:rsidR="00F41A72">
              <w:rPr>
                <w:webHidden/>
              </w:rPr>
              <w:tab/>
            </w:r>
            <w:r w:rsidR="00F41A72">
              <w:rPr>
                <w:webHidden/>
              </w:rPr>
              <w:fldChar w:fldCharType="begin"/>
            </w:r>
            <w:r w:rsidR="00F41A72">
              <w:rPr>
                <w:webHidden/>
              </w:rPr>
              <w:instrText xml:space="preserve"> PAGEREF _Toc130501808 \h </w:instrText>
            </w:r>
            <w:r w:rsidR="00F41A72">
              <w:rPr>
                <w:webHidden/>
              </w:rPr>
            </w:r>
            <w:r w:rsidR="00F41A72">
              <w:rPr>
                <w:webHidden/>
              </w:rPr>
              <w:fldChar w:fldCharType="separate"/>
            </w:r>
            <w:r w:rsidR="00F41A72">
              <w:rPr>
                <w:webHidden/>
              </w:rPr>
              <w:t>10</w:t>
            </w:r>
            <w:r w:rsidR="00F41A72">
              <w:rPr>
                <w:webHidden/>
              </w:rPr>
              <w:fldChar w:fldCharType="end"/>
            </w:r>
          </w:hyperlink>
        </w:p>
        <w:p w14:paraId="56FA63EB" w14:textId="3F236CA5" w:rsidR="00F41A72" w:rsidRDefault="00F41A72">
          <w:pPr>
            <w:pStyle w:val="TOC1"/>
            <w:tabs>
              <w:tab w:val="right" w:leader="dot" w:pos="9111"/>
            </w:tabs>
            <w:rPr>
              <w:rFonts w:asciiTheme="minorHAnsi" w:eastAsiaTheme="minorEastAsia" w:hAnsiTheme="minorHAnsi" w:cstheme="minorBidi"/>
              <w:color w:val="auto"/>
              <w:sz w:val="22"/>
              <w:szCs w:val="22"/>
            </w:rPr>
          </w:pPr>
          <w:hyperlink w:anchor="_Toc130501809" w:history="1">
            <w:r w:rsidRPr="00E16DD0">
              <w:rPr>
                <w:rStyle w:val="Hyperlink"/>
              </w:rPr>
              <w:t>Chương 1 – TỔNG QUAN</w:t>
            </w:r>
            <w:r>
              <w:rPr>
                <w:webHidden/>
              </w:rPr>
              <w:tab/>
            </w:r>
            <w:r>
              <w:rPr>
                <w:webHidden/>
              </w:rPr>
              <w:fldChar w:fldCharType="begin"/>
            </w:r>
            <w:r>
              <w:rPr>
                <w:webHidden/>
              </w:rPr>
              <w:instrText xml:space="preserve"> PAGEREF _Toc130501809 \h </w:instrText>
            </w:r>
            <w:r>
              <w:rPr>
                <w:webHidden/>
              </w:rPr>
            </w:r>
            <w:r>
              <w:rPr>
                <w:webHidden/>
              </w:rPr>
              <w:fldChar w:fldCharType="separate"/>
            </w:r>
            <w:r>
              <w:rPr>
                <w:webHidden/>
              </w:rPr>
              <w:t>12</w:t>
            </w:r>
            <w:r>
              <w:rPr>
                <w:webHidden/>
              </w:rPr>
              <w:fldChar w:fldCharType="end"/>
            </w:r>
          </w:hyperlink>
        </w:p>
        <w:p w14:paraId="5ED820C9" w14:textId="0847CF92" w:rsidR="00F41A72" w:rsidRDefault="00F41A72">
          <w:pPr>
            <w:pStyle w:val="TOC2"/>
            <w:rPr>
              <w:rFonts w:asciiTheme="minorHAnsi" w:eastAsiaTheme="minorEastAsia" w:hAnsiTheme="minorHAnsi" w:cstheme="minorBidi"/>
              <w:color w:val="auto"/>
              <w:sz w:val="22"/>
              <w:szCs w:val="22"/>
            </w:rPr>
          </w:pPr>
          <w:hyperlink w:anchor="_Toc130501810" w:history="1">
            <w:r w:rsidRPr="00E16DD0">
              <w:rPr>
                <w:rStyle w:val="Hyperlink"/>
              </w:rPr>
              <w:t>1.1. Tình hình mắc lao hiện nay</w:t>
            </w:r>
            <w:r>
              <w:rPr>
                <w:webHidden/>
              </w:rPr>
              <w:tab/>
            </w:r>
            <w:r>
              <w:rPr>
                <w:webHidden/>
              </w:rPr>
              <w:fldChar w:fldCharType="begin"/>
            </w:r>
            <w:r>
              <w:rPr>
                <w:webHidden/>
              </w:rPr>
              <w:instrText xml:space="preserve"> PAGEREF _Toc130501810 \h </w:instrText>
            </w:r>
            <w:r>
              <w:rPr>
                <w:webHidden/>
              </w:rPr>
            </w:r>
            <w:r>
              <w:rPr>
                <w:webHidden/>
              </w:rPr>
              <w:fldChar w:fldCharType="separate"/>
            </w:r>
            <w:r>
              <w:rPr>
                <w:webHidden/>
              </w:rPr>
              <w:t>12</w:t>
            </w:r>
            <w:r>
              <w:rPr>
                <w:webHidden/>
              </w:rPr>
              <w:fldChar w:fldCharType="end"/>
            </w:r>
          </w:hyperlink>
        </w:p>
        <w:p w14:paraId="246EA6DF" w14:textId="608E13BF" w:rsidR="00F41A72" w:rsidRDefault="00F41A72">
          <w:pPr>
            <w:pStyle w:val="TOC2"/>
            <w:rPr>
              <w:rFonts w:asciiTheme="minorHAnsi" w:eastAsiaTheme="minorEastAsia" w:hAnsiTheme="minorHAnsi" w:cstheme="minorBidi"/>
              <w:color w:val="auto"/>
              <w:sz w:val="22"/>
              <w:szCs w:val="22"/>
            </w:rPr>
          </w:pPr>
          <w:hyperlink w:anchor="_Toc130501811" w:history="1">
            <w:r w:rsidRPr="00E16DD0">
              <w:rPr>
                <w:rStyle w:val="Hyperlink"/>
              </w:rPr>
              <w:t>1.2. Một số hiểu biết về bệnh lao phổi</w:t>
            </w:r>
            <w:r>
              <w:rPr>
                <w:webHidden/>
              </w:rPr>
              <w:tab/>
            </w:r>
            <w:r>
              <w:rPr>
                <w:webHidden/>
              </w:rPr>
              <w:fldChar w:fldCharType="begin"/>
            </w:r>
            <w:r>
              <w:rPr>
                <w:webHidden/>
              </w:rPr>
              <w:instrText xml:space="preserve"> PAGEREF _Toc130501811 \h </w:instrText>
            </w:r>
            <w:r>
              <w:rPr>
                <w:webHidden/>
              </w:rPr>
            </w:r>
            <w:r>
              <w:rPr>
                <w:webHidden/>
              </w:rPr>
              <w:fldChar w:fldCharType="separate"/>
            </w:r>
            <w:r>
              <w:rPr>
                <w:webHidden/>
              </w:rPr>
              <w:t>14</w:t>
            </w:r>
            <w:r>
              <w:rPr>
                <w:webHidden/>
              </w:rPr>
              <w:fldChar w:fldCharType="end"/>
            </w:r>
          </w:hyperlink>
        </w:p>
        <w:p w14:paraId="44048969" w14:textId="6A96B48A" w:rsidR="00F41A72" w:rsidRDefault="00F41A72">
          <w:pPr>
            <w:pStyle w:val="TOC2"/>
            <w:rPr>
              <w:rFonts w:asciiTheme="minorHAnsi" w:eastAsiaTheme="minorEastAsia" w:hAnsiTheme="minorHAnsi" w:cstheme="minorBidi"/>
              <w:color w:val="auto"/>
              <w:sz w:val="22"/>
              <w:szCs w:val="22"/>
            </w:rPr>
          </w:pPr>
          <w:hyperlink w:anchor="_Toc130501812" w:history="1">
            <w:r w:rsidRPr="00E16DD0">
              <w:rPr>
                <w:rStyle w:val="Hyperlink"/>
              </w:rPr>
              <w:t>1.3. Dinh dưỡng bệnh nhân lao phổi</w:t>
            </w:r>
            <w:r>
              <w:rPr>
                <w:webHidden/>
              </w:rPr>
              <w:tab/>
            </w:r>
            <w:r>
              <w:rPr>
                <w:webHidden/>
              </w:rPr>
              <w:fldChar w:fldCharType="begin"/>
            </w:r>
            <w:r>
              <w:rPr>
                <w:webHidden/>
              </w:rPr>
              <w:instrText xml:space="preserve"> PAGEREF _Toc130501812 \h </w:instrText>
            </w:r>
            <w:r>
              <w:rPr>
                <w:webHidden/>
              </w:rPr>
            </w:r>
            <w:r>
              <w:rPr>
                <w:webHidden/>
              </w:rPr>
              <w:fldChar w:fldCharType="separate"/>
            </w:r>
            <w:r>
              <w:rPr>
                <w:webHidden/>
              </w:rPr>
              <w:t>24</w:t>
            </w:r>
            <w:r>
              <w:rPr>
                <w:webHidden/>
              </w:rPr>
              <w:fldChar w:fldCharType="end"/>
            </w:r>
          </w:hyperlink>
        </w:p>
        <w:p w14:paraId="7D185729" w14:textId="33B8EC43" w:rsidR="00F41A72" w:rsidRDefault="00F41A72">
          <w:pPr>
            <w:pStyle w:val="TOC2"/>
            <w:rPr>
              <w:rFonts w:asciiTheme="minorHAnsi" w:eastAsiaTheme="minorEastAsia" w:hAnsiTheme="minorHAnsi" w:cstheme="minorBidi"/>
              <w:color w:val="auto"/>
              <w:sz w:val="22"/>
              <w:szCs w:val="22"/>
            </w:rPr>
          </w:pPr>
          <w:hyperlink w:anchor="_Toc130501813" w:history="1">
            <w:r w:rsidRPr="00E16DD0">
              <w:rPr>
                <w:rStyle w:val="Hyperlink"/>
              </w:rPr>
              <w:t>1.4. Một số phương pháp đánh giá tình trạng dinh dưỡng của bệnh nhân</w:t>
            </w:r>
            <w:r>
              <w:rPr>
                <w:webHidden/>
              </w:rPr>
              <w:tab/>
            </w:r>
            <w:r>
              <w:rPr>
                <w:webHidden/>
              </w:rPr>
              <w:fldChar w:fldCharType="begin"/>
            </w:r>
            <w:r>
              <w:rPr>
                <w:webHidden/>
              </w:rPr>
              <w:instrText xml:space="preserve"> PAGEREF _Toc130501813 \h </w:instrText>
            </w:r>
            <w:r>
              <w:rPr>
                <w:webHidden/>
              </w:rPr>
            </w:r>
            <w:r>
              <w:rPr>
                <w:webHidden/>
              </w:rPr>
              <w:fldChar w:fldCharType="separate"/>
            </w:r>
            <w:r>
              <w:rPr>
                <w:webHidden/>
              </w:rPr>
              <w:t>25</w:t>
            </w:r>
            <w:r>
              <w:rPr>
                <w:webHidden/>
              </w:rPr>
              <w:fldChar w:fldCharType="end"/>
            </w:r>
          </w:hyperlink>
        </w:p>
        <w:p w14:paraId="29D4ADD1" w14:textId="0B3D20A1" w:rsidR="00F41A72" w:rsidRDefault="00F41A72">
          <w:pPr>
            <w:pStyle w:val="TOC1"/>
            <w:tabs>
              <w:tab w:val="right" w:leader="dot" w:pos="9111"/>
            </w:tabs>
            <w:rPr>
              <w:rFonts w:asciiTheme="minorHAnsi" w:eastAsiaTheme="minorEastAsia" w:hAnsiTheme="minorHAnsi" w:cstheme="minorBidi"/>
              <w:color w:val="auto"/>
              <w:sz w:val="22"/>
              <w:szCs w:val="22"/>
            </w:rPr>
          </w:pPr>
          <w:hyperlink w:anchor="_Toc130501814" w:history="1">
            <w:r w:rsidRPr="00E16DD0">
              <w:rPr>
                <w:rStyle w:val="Hyperlink"/>
              </w:rPr>
              <w:t>Chương 2 - ĐỐI TƯỢNG VÀ PHƯƠNG PHÁP NGHIÊN CỨU</w:t>
            </w:r>
            <w:r>
              <w:rPr>
                <w:webHidden/>
              </w:rPr>
              <w:tab/>
            </w:r>
            <w:r>
              <w:rPr>
                <w:webHidden/>
              </w:rPr>
              <w:fldChar w:fldCharType="begin"/>
            </w:r>
            <w:r>
              <w:rPr>
                <w:webHidden/>
              </w:rPr>
              <w:instrText xml:space="preserve"> PAGEREF _Toc130501814 \h </w:instrText>
            </w:r>
            <w:r>
              <w:rPr>
                <w:webHidden/>
              </w:rPr>
            </w:r>
            <w:r>
              <w:rPr>
                <w:webHidden/>
              </w:rPr>
              <w:fldChar w:fldCharType="separate"/>
            </w:r>
            <w:r>
              <w:rPr>
                <w:webHidden/>
              </w:rPr>
              <w:t>33</w:t>
            </w:r>
            <w:r>
              <w:rPr>
                <w:webHidden/>
              </w:rPr>
              <w:fldChar w:fldCharType="end"/>
            </w:r>
          </w:hyperlink>
        </w:p>
        <w:p w14:paraId="5F1CF062" w14:textId="7E12A7F7" w:rsidR="00F41A72" w:rsidRDefault="00F41A72">
          <w:pPr>
            <w:pStyle w:val="TOC2"/>
            <w:rPr>
              <w:rFonts w:asciiTheme="minorHAnsi" w:eastAsiaTheme="minorEastAsia" w:hAnsiTheme="minorHAnsi" w:cstheme="minorBidi"/>
              <w:color w:val="auto"/>
              <w:sz w:val="22"/>
              <w:szCs w:val="22"/>
            </w:rPr>
          </w:pPr>
          <w:hyperlink w:anchor="_Toc130501815" w:history="1">
            <w:r w:rsidRPr="00E16DD0">
              <w:rPr>
                <w:rStyle w:val="Hyperlink"/>
              </w:rPr>
              <w:t>2.1. Đối tượng, thời gian và địa điểm nghiên cứu</w:t>
            </w:r>
            <w:r>
              <w:rPr>
                <w:webHidden/>
              </w:rPr>
              <w:tab/>
            </w:r>
            <w:r>
              <w:rPr>
                <w:webHidden/>
              </w:rPr>
              <w:fldChar w:fldCharType="begin"/>
            </w:r>
            <w:r>
              <w:rPr>
                <w:webHidden/>
              </w:rPr>
              <w:instrText xml:space="preserve"> PAGEREF _Toc130501815 \h </w:instrText>
            </w:r>
            <w:r>
              <w:rPr>
                <w:webHidden/>
              </w:rPr>
            </w:r>
            <w:r>
              <w:rPr>
                <w:webHidden/>
              </w:rPr>
              <w:fldChar w:fldCharType="separate"/>
            </w:r>
            <w:r>
              <w:rPr>
                <w:webHidden/>
              </w:rPr>
              <w:t>33</w:t>
            </w:r>
            <w:r>
              <w:rPr>
                <w:webHidden/>
              </w:rPr>
              <w:fldChar w:fldCharType="end"/>
            </w:r>
          </w:hyperlink>
        </w:p>
        <w:p w14:paraId="743EC80C" w14:textId="4381B402" w:rsidR="00F41A72" w:rsidRDefault="00F41A72">
          <w:pPr>
            <w:pStyle w:val="TOC2"/>
            <w:rPr>
              <w:rFonts w:asciiTheme="minorHAnsi" w:eastAsiaTheme="minorEastAsia" w:hAnsiTheme="minorHAnsi" w:cstheme="minorBidi"/>
              <w:color w:val="auto"/>
              <w:sz w:val="22"/>
              <w:szCs w:val="22"/>
            </w:rPr>
          </w:pPr>
          <w:hyperlink w:anchor="_Toc130501816" w:history="1">
            <w:r w:rsidRPr="00E16DD0">
              <w:rPr>
                <w:rStyle w:val="Hyperlink"/>
              </w:rPr>
              <w:t>2.2. Phương pháp nghiên cứu</w:t>
            </w:r>
            <w:r>
              <w:rPr>
                <w:webHidden/>
              </w:rPr>
              <w:tab/>
            </w:r>
            <w:r>
              <w:rPr>
                <w:webHidden/>
              </w:rPr>
              <w:fldChar w:fldCharType="begin"/>
            </w:r>
            <w:r>
              <w:rPr>
                <w:webHidden/>
              </w:rPr>
              <w:instrText xml:space="preserve"> PAGEREF _Toc130501816 \h </w:instrText>
            </w:r>
            <w:r>
              <w:rPr>
                <w:webHidden/>
              </w:rPr>
            </w:r>
            <w:r>
              <w:rPr>
                <w:webHidden/>
              </w:rPr>
              <w:fldChar w:fldCharType="separate"/>
            </w:r>
            <w:r>
              <w:rPr>
                <w:webHidden/>
              </w:rPr>
              <w:t>34</w:t>
            </w:r>
            <w:r>
              <w:rPr>
                <w:webHidden/>
              </w:rPr>
              <w:fldChar w:fldCharType="end"/>
            </w:r>
          </w:hyperlink>
        </w:p>
        <w:p w14:paraId="278D7C82" w14:textId="09E8065F" w:rsidR="00F41A72" w:rsidRDefault="00F41A72">
          <w:pPr>
            <w:pStyle w:val="TOC1"/>
            <w:tabs>
              <w:tab w:val="right" w:leader="dot" w:pos="9111"/>
            </w:tabs>
            <w:rPr>
              <w:rFonts w:asciiTheme="minorHAnsi" w:eastAsiaTheme="minorEastAsia" w:hAnsiTheme="minorHAnsi" w:cstheme="minorBidi"/>
              <w:color w:val="auto"/>
              <w:sz w:val="22"/>
              <w:szCs w:val="22"/>
            </w:rPr>
          </w:pPr>
          <w:hyperlink w:anchor="_Toc130501817" w:history="1">
            <w:r w:rsidRPr="00E16DD0">
              <w:rPr>
                <w:rStyle w:val="Hyperlink"/>
              </w:rPr>
              <w:t>Chương 3 – KẾT QUẢ</w:t>
            </w:r>
            <w:r>
              <w:rPr>
                <w:webHidden/>
              </w:rPr>
              <w:tab/>
            </w:r>
            <w:r>
              <w:rPr>
                <w:webHidden/>
              </w:rPr>
              <w:fldChar w:fldCharType="begin"/>
            </w:r>
            <w:r>
              <w:rPr>
                <w:webHidden/>
              </w:rPr>
              <w:instrText xml:space="preserve"> PAGEREF _Toc130501817 \h </w:instrText>
            </w:r>
            <w:r>
              <w:rPr>
                <w:webHidden/>
              </w:rPr>
            </w:r>
            <w:r>
              <w:rPr>
                <w:webHidden/>
              </w:rPr>
              <w:fldChar w:fldCharType="separate"/>
            </w:r>
            <w:r>
              <w:rPr>
                <w:webHidden/>
              </w:rPr>
              <w:t>40</w:t>
            </w:r>
            <w:r>
              <w:rPr>
                <w:webHidden/>
              </w:rPr>
              <w:fldChar w:fldCharType="end"/>
            </w:r>
          </w:hyperlink>
        </w:p>
        <w:p w14:paraId="79EE3C59" w14:textId="6BF1A9A5" w:rsidR="00F41A72" w:rsidRDefault="00F41A72">
          <w:pPr>
            <w:pStyle w:val="TOC2"/>
            <w:rPr>
              <w:rFonts w:asciiTheme="minorHAnsi" w:eastAsiaTheme="minorEastAsia" w:hAnsiTheme="minorHAnsi" w:cstheme="minorBidi"/>
              <w:color w:val="auto"/>
              <w:sz w:val="22"/>
              <w:szCs w:val="22"/>
            </w:rPr>
          </w:pPr>
          <w:hyperlink w:anchor="_Toc130501818" w:history="1">
            <w:r w:rsidRPr="00E16DD0">
              <w:rPr>
                <w:rStyle w:val="Hyperlink"/>
              </w:rPr>
              <w:t>3.1. Đặc điểm chung của đối tượng tham gia nghiên cứu</w:t>
            </w:r>
            <w:r>
              <w:rPr>
                <w:webHidden/>
              </w:rPr>
              <w:tab/>
            </w:r>
            <w:r>
              <w:rPr>
                <w:webHidden/>
              </w:rPr>
              <w:fldChar w:fldCharType="begin"/>
            </w:r>
            <w:r>
              <w:rPr>
                <w:webHidden/>
              </w:rPr>
              <w:instrText xml:space="preserve"> PAGEREF _Toc130501818 \h </w:instrText>
            </w:r>
            <w:r>
              <w:rPr>
                <w:webHidden/>
              </w:rPr>
            </w:r>
            <w:r>
              <w:rPr>
                <w:webHidden/>
              </w:rPr>
              <w:fldChar w:fldCharType="separate"/>
            </w:r>
            <w:r>
              <w:rPr>
                <w:webHidden/>
              </w:rPr>
              <w:t>40</w:t>
            </w:r>
            <w:r>
              <w:rPr>
                <w:webHidden/>
              </w:rPr>
              <w:fldChar w:fldCharType="end"/>
            </w:r>
          </w:hyperlink>
        </w:p>
        <w:p w14:paraId="438E1A38" w14:textId="1340ADA9" w:rsidR="00F41A72" w:rsidRDefault="00F41A72">
          <w:pPr>
            <w:pStyle w:val="TOC2"/>
            <w:rPr>
              <w:rFonts w:asciiTheme="minorHAnsi" w:eastAsiaTheme="minorEastAsia" w:hAnsiTheme="minorHAnsi" w:cstheme="minorBidi"/>
              <w:color w:val="auto"/>
              <w:sz w:val="22"/>
              <w:szCs w:val="22"/>
            </w:rPr>
          </w:pPr>
          <w:hyperlink w:anchor="_Toc130501819" w:history="1">
            <w:r w:rsidRPr="00E16DD0">
              <w:rPr>
                <w:rStyle w:val="Hyperlink"/>
              </w:rPr>
              <w:t>3.2. TTDD của BN lao phổi theo BMI, SGA</w:t>
            </w:r>
            <w:r>
              <w:rPr>
                <w:webHidden/>
              </w:rPr>
              <w:tab/>
            </w:r>
            <w:r>
              <w:rPr>
                <w:webHidden/>
              </w:rPr>
              <w:fldChar w:fldCharType="begin"/>
            </w:r>
            <w:r>
              <w:rPr>
                <w:webHidden/>
              </w:rPr>
              <w:instrText xml:space="preserve"> PAGEREF _Toc130501819 \h </w:instrText>
            </w:r>
            <w:r>
              <w:rPr>
                <w:webHidden/>
              </w:rPr>
            </w:r>
            <w:r>
              <w:rPr>
                <w:webHidden/>
              </w:rPr>
              <w:fldChar w:fldCharType="separate"/>
            </w:r>
            <w:r>
              <w:rPr>
                <w:webHidden/>
              </w:rPr>
              <w:t>40</w:t>
            </w:r>
            <w:r>
              <w:rPr>
                <w:webHidden/>
              </w:rPr>
              <w:fldChar w:fldCharType="end"/>
            </w:r>
          </w:hyperlink>
        </w:p>
        <w:p w14:paraId="3D90A1CC" w14:textId="75ECD7A1" w:rsidR="00F41A72" w:rsidRDefault="00F41A72">
          <w:pPr>
            <w:pStyle w:val="TOC2"/>
            <w:rPr>
              <w:rFonts w:asciiTheme="minorHAnsi" w:eastAsiaTheme="minorEastAsia" w:hAnsiTheme="minorHAnsi" w:cstheme="minorBidi"/>
              <w:color w:val="auto"/>
              <w:sz w:val="22"/>
              <w:szCs w:val="22"/>
            </w:rPr>
          </w:pPr>
          <w:hyperlink w:anchor="_Toc130501820" w:history="1">
            <w:r w:rsidRPr="00E16DD0">
              <w:rPr>
                <w:rStyle w:val="Hyperlink"/>
              </w:rPr>
              <w:t>3.3. Các yếu tố liên quan tới tình trạng dinh dưỡng của người bệnh lao</w:t>
            </w:r>
            <w:r>
              <w:rPr>
                <w:webHidden/>
              </w:rPr>
              <w:tab/>
            </w:r>
            <w:r>
              <w:rPr>
                <w:webHidden/>
              </w:rPr>
              <w:fldChar w:fldCharType="begin"/>
            </w:r>
            <w:r>
              <w:rPr>
                <w:webHidden/>
              </w:rPr>
              <w:instrText xml:space="preserve"> PAGEREF _Toc130501820 \h </w:instrText>
            </w:r>
            <w:r>
              <w:rPr>
                <w:webHidden/>
              </w:rPr>
            </w:r>
            <w:r>
              <w:rPr>
                <w:webHidden/>
              </w:rPr>
              <w:fldChar w:fldCharType="separate"/>
            </w:r>
            <w:r>
              <w:rPr>
                <w:webHidden/>
              </w:rPr>
              <w:t>40</w:t>
            </w:r>
            <w:r>
              <w:rPr>
                <w:webHidden/>
              </w:rPr>
              <w:fldChar w:fldCharType="end"/>
            </w:r>
          </w:hyperlink>
        </w:p>
        <w:p w14:paraId="709BE593" w14:textId="5382CAD1" w:rsidR="00F41A72" w:rsidRDefault="00F41A72">
          <w:pPr>
            <w:pStyle w:val="TOC1"/>
            <w:tabs>
              <w:tab w:val="right" w:leader="dot" w:pos="9111"/>
            </w:tabs>
            <w:rPr>
              <w:rFonts w:asciiTheme="minorHAnsi" w:eastAsiaTheme="minorEastAsia" w:hAnsiTheme="minorHAnsi" w:cstheme="minorBidi"/>
              <w:color w:val="auto"/>
              <w:sz w:val="22"/>
              <w:szCs w:val="22"/>
            </w:rPr>
          </w:pPr>
          <w:hyperlink w:anchor="_Toc130501821" w:history="1">
            <w:r w:rsidRPr="00E16DD0">
              <w:rPr>
                <w:rStyle w:val="Hyperlink"/>
              </w:rPr>
              <w:t>Chương 4 – BÀN LUẬN</w:t>
            </w:r>
            <w:r>
              <w:rPr>
                <w:webHidden/>
              </w:rPr>
              <w:tab/>
            </w:r>
            <w:r>
              <w:rPr>
                <w:webHidden/>
              </w:rPr>
              <w:fldChar w:fldCharType="begin"/>
            </w:r>
            <w:r>
              <w:rPr>
                <w:webHidden/>
              </w:rPr>
              <w:instrText xml:space="preserve"> PAGEREF _Toc130501821 \h </w:instrText>
            </w:r>
            <w:r>
              <w:rPr>
                <w:webHidden/>
              </w:rPr>
            </w:r>
            <w:r>
              <w:rPr>
                <w:webHidden/>
              </w:rPr>
              <w:fldChar w:fldCharType="separate"/>
            </w:r>
            <w:r>
              <w:rPr>
                <w:webHidden/>
              </w:rPr>
              <w:t>42</w:t>
            </w:r>
            <w:r>
              <w:rPr>
                <w:webHidden/>
              </w:rPr>
              <w:fldChar w:fldCharType="end"/>
            </w:r>
          </w:hyperlink>
        </w:p>
        <w:p w14:paraId="27C329C5" w14:textId="66C842ED" w:rsidR="00F41A72" w:rsidRDefault="00F41A72">
          <w:pPr>
            <w:pStyle w:val="TOC2"/>
            <w:rPr>
              <w:rFonts w:asciiTheme="minorHAnsi" w:eastAsiaTheme="minorEastAsia" w:hAnsiTheme="minorHAnsi" w:cstheme="minorBidi"/>
              <w:color w:val="auto"/>
              <w:sz w:val="22"/>
              <w:szCs w:val="22"/>
            </w:rPr>
          </w:pPr>
          <w:hyperlink w:anchor="_Toc130501822" w:history="1">
            <w:r w:rsidRPr="00E16DD0">
              <w:rPr>
                <w:rStyle w:val="Hyperlink"/>
              </w:rPr>
              <w:t>4.1. Đặc điểm của đối tượng nghiên cứu</w:t>
            </w:r>
            <w:r>
              <w:rPr>
                <w:webHidden/>
              </w:rPr>
              <w:tab/>
            </w:r>
            <w:r>
              <w:rPr>
                <w:webHidden/>
              </w:rPr>
              <w:fldChar w:fldCharType="begin"/>
            </w:r>
            <w:r>
              <w:rPr>
                <w:webHidden/>
              </w:rPr>
              <w:instrText xml:space="preserve"> PAGEREF _Toc130501822 \h </w:instrText>
            </w:r>
            <w:r>
              <w:rPr>
                <w:webHidden/>
              </w:rPr>
            </w:r>
            <w:r>
              <w:rPr>
                <w:webHidden/>
              </w:rPr>
              <w:fldChar w:fldCharType="separate"/>
            </w:r>
            <w:r>
              <w:rPr>
                <w:webHidden/>
              </w:rPr>
              <w:t>42</w:t>
            </w:r>
            <w:r>
              <w:rPr>
                <w:webHidden/>
              </w:rPr>
              <w:fldChar w:fldCharType="end"/>
            </w:r>
          </w:hyperlink>
        </w:p>
        <w:p w14:paraId="05263DAA" w14:textId="6406630C" w:rsidR="00F41A72" w:rsidRDefault="00F41A72">
          <w:pPr>
            <w:pStyle w:val="TOC2"/>
            <w:rPr>
              <w:rFonts w:asciiTheme="minorHAnsi" w:eastAsiaTheme="minorEastAsia" w:hAnsiTheme="minorHAnsi" w:cstheme="minorBidi"/>
              <w:color w:val="auto"/>
              <w:sz w:val="22"/>
              <w:szCs w:val="22"/>
            </w:rPr>
          </w:pPr>
          <w:hyperlink w:anchor="_Toc130501823" w:history="1">
            <w:r w:rsidRPr="00E16DD0">
              <w:rPr>
                <w:rStyle w:val="Hyperlink"/>
              </w:rPr>
              <w:t>4.2. Tình trạng dinh dưỡng người bệnh lao phối</w:t>
            </w:r>
            <w:r>
              <w:rPr>
                <w:webHidden/>
              </w:rPr>
              <w:tab/>
            </w:r>
            <w:r>
              <w:rPr>
                <w:webHidden/>
              </w:rPr>
              <w:fldChar w:fldCharType="begin"/>
            </w:r>
            <w:r>
              <w:rPr>
                <w:webHidden/>
              </w:rPr>
              <w:instrText xml:space="preserve"> PAGEREF _Toc130501823 \h </w:instrText>
            </w:r>
            <w:r>
              <w:rPr>
                <w:webHidden/>
              </w:rPr>
            </w:r>
            <w:r>
              <w:rPr>
                <w:webHidden/>
              </w:rPr>
              <w:fldChar w:fldCharType="separate"/>
            </w:r>
            <w:r>
              <w:rPr>
                <w:webHidden/>
              </w:rPr>
              <w:t>45</w:t>
            </w:r>
            <w:r>
              <w:rPr>
                <w:webHidden/>
              </w:rPr>
              <w:fldChar w:fldCharType="end"/>
            </w:r>
          </w:hyperlink>
        </w:p>
        <w:p w14:paraId="27186718" w14:textId="0192898F" w:rsidR="00F41A72" w:rsidRDefault="00F41A72">
          <w:pPr>
            <w:pStyle w:val="TOC2"/>
            <w:rPr>
              <w:rFonts w:asciiTheme="minorHAnsi" w:eastAsiaTheme="minorEastAsia" w:hAnsiTheme="minorHAnsi" w:cstheme="minorBidi"/>
              <w:color w:val="auto"/>
              <w:sz w:val="22"/>
              <w:szCs w:val="22"/>
            </w:rPr>
          </w:pPr>
          <w:hyperlink w:anchor="_Toc130501824" w:history="1">
            <w:r w:rsidRPr="00E16DD0">
              <w:rPr>
                <w:rStyle w:val="Hyperlink"/>
              </w:rPr>
              <w:t>4.3. Các yếu tổ liên quan đến tình trạng đỉnh dưỡng</w:t>
            </w:r>
            <w:r>
              <w:rPr>
                <w:webHidden/>
              </w:rPr>
              <w:tab/>
            </w:r>
            <w:r>
              <w:rPr>
                <w:webHidden/>
              </w:rPr>
              <w:fldChar w:fldCharType="begin"/>
            </w:r>
            <w:r>
              <w:rPr>
                <w:webHidden/>
              </w:rPr>
              <w:instrText xml:space="preserve"> PAGEREF _Toc130501824 \h </w:instrText>
            </w:r>
            <w:r>
              <w:rPr>
                <w:webHidden/>
              </w:rPr>
            </w:r>
            <w:r>
              <w:rPr>
                <w:webHidden/>
              </w:rPr>
              <w:fldChar w:fldCharType="separate"/>
            </w:r>
            <w:r>
              <w:rPr>
                <w:webHidden/>
              </w:rPr>
              <w:t>53</w:t>
            </w:r>
            <w:r>
              <w:rPr>
                <w:webHidden/>
              </w:rPr>
              <w:fldChar w:fldCharType="end"/>
            </w:r>
          </w:hyperlink>
        </w:p>
        <w:p w14:paraId="6E37D05E" w14:textId="49811327" w:rsidR="00F41A72" w:rsidRDefault="00F41A72">
          <w:pPr>
            <w:pStyle w:val="TOC1"/>
            <w:tabs>
              <w:tab w:val="right" w:leader="dot" w:pos="9111"/>
            </w:tabs>
            <w:rPr>
              <w:rFonts w:asciiTheme="minorHAnsi" w:eastAsiaTheme="minorEastAsia" w:hAnsiTheme="minorHAnsi" w:cstheme="minorBidi"/>
              <w:color w:val="auto"/>
              <w:sz w:val="22"/>
              <w:szCs w:val="22"/>
            </w:rPr>
          </w:pPr>
          <w:hyperlink w:anchor="_Toc130501825" w:history="1">
            <w:r w:rsidRPr="00E16DD0">
              <w:rPr>
                <w:rStyle w:val="Hyperlink"/>
              </w:rPr>
              <w:t>KẾT LUẬN</w:t>
            </w:r>
            <w:r>
              <w:rPr>
                <w:webHidden/>
              </w:rPr>
              <w:tab/>
            </w:r>
            <w:r>
              <w:rPr>
                <w:webHidden/>
              </w:rPr>
              <w:fldChar w:fldCharType="begin"/>
            </w:r>
            <w:r>
              <w:rPr>
                <w:webHidden/>
              </w:rPr>
              <w:instrText xml:space="preserve"> PAGEREF _Toc130501825 \h </w:instrText>
            </w:r>
            <w:r>
              <w:rPr>
                <w:webHidden/>
              </w:rPr>
            </w:r>
            <w:r>
              <w:rPr>
                <w:webHidden/>
              </w:rPr>
              <w:fldChar w:fldCharType="separate"/>
            </w:r>
            <w:r>
              <w:rPr>
                <w:webHidden/>
              </w:rPr>
              <w:t>57</w:t>
            </w:r>
            <w:r>
              <w:rPr>
                <w:webHidden/>
              </w:rPr>
              <w:fldChar w:fldCharType="end"/>
            </w:r>
          </w:hyperlink>
        </w:p>
        <w:p w14:paraId="6E419F61" w14:textId="27F56039" w:rsidR="00F41A72" w:rsidRDefault="00F41A72">
          <w:pPr>
            <w:pStyle w:val="TOC1"/>
            <w:tabs>
              <w:tab w:val="right" w:leader="dot" w:pos="9111"/>
            </w:tabs>
            <w:rPr>
              <w:rFonts w:asciiTheme="minorHAnsi" w:eastAsiaTheme="minorEastAsia" w:hAnsiTheme="minorHAnsi" w:cstheme="minorBidi"/>
              <w:color w:val="auto"/>
              <w:sz w:val="22"/>
              <w:szCs w:val="22"/>
            </w:rPr>
          </w:pPr>
          <w:hyperlink w:anchor="_Toc130501826" w:history="1">
            <w:r w:rsidRPr="00E16DD0">
              <w:rPr>
                <w:rStyle w:val="Hyperlink"/>
              </w:rPr>
              <w:t>1. Tình trạng dinh dưỡng của người bệnh lao điều trị tại bệnh viện Phối Trung tương năm 2018</w:t>
            </w:r>
            <w:r>
              <w:rPr>
                <w:webHidden/>
              </w:rPr>
              <w:tab/>
            </w:r>
            <w:r>
              <w:rPr>
                <w:webHidden/>
              </w:rPr>
              <w:fldChar w:fldCharType="begin"/>
            </w:r>
            <w:r>
              <w:rPr>
                <w:webHidden/>
              </w:rPr>
              <w:instrText xml:space="preserve"> PAGEREF _Toc130501826 \h </w:instrText>
            </w:r>
            <w:r>
              <w:rPr>
                <w:webHidden/>
              </w:rPr>
            </w:r>
            <w:r>
              <w:rPr>
                <w:webHidden/>
              </w:rPr>
              <w:fldChar w:fldCharType="separate"/>
            </w:r>
            <w:r>
              <w:rPr>
                <w:webHidden/>
              </w:rPr>
              <w:t>57</w:t>
            </w:r>
            <w:r>
              <w:rPr>
                <w:webHidden/>
              </w:rPr>
              <w:fldChar w:fldCharType="end"/>
            </w:r>
          </w:hyperlink>
        </w:p>
        <w:p w14:paraId="668C488B" w14:textId="6DEA2714" w:rsidR="00F41A72" w:rsidRDefault="00F41A72">
          <w:pPr>
            <w:pStyle w:val="TOC2"/>
            <w:rPr>
              <w:rFonts w:asciiTheme="minorHAnsi" w:eastAsiaTheme="minorEastAsia" w:hAnsiTheme="minorHAnsi" w:cstheme="minorBidi"/>
              <w:color w:val="auto"/>
              <w:sz w:val="22"/>
              <w:szCs w:val="22"/>
            </w:rPr>
          </w:pPr>
          <w:hyperlink w:anchor="_Toc130501827" w:history="1">
            <w:r w:rsidRPr="00E16DD0">
              <w:rPr>
                <w:rStyle w:val="Hyperlink"/>
              </w:rPr>
              <w:t>2- Các yếu tổ liên quan đến tình trạng đỉnh đưỡng của NB lao</w:t>
            </w:r>
            <w:r>
              <w:rPr>
                <w:webHidden/>
              </w:rPr>
              <w:tab/>
            </w:r>
            <w:r>
              <w:rPr>
                <w:webHidden/>
              </w:rPr>
              <w:fldChar w:fldCharType="begin"/>
            </w:r>
            <w:r>
              <w:rPr>
                <w:webHidden/>
              </w:rPr>
              <w:instrText xml:space="preserve"> PAGEREF _Toc130501827 \h </w:instrText>
            </w:r>
            <w:r>
              <w:rPr>
                <w:webHidden/>
              </w:rPr>
            </w:r>
            <w:r>
              <w:rPr>
                <w:webHidden/>
              </w:rPr>
              <w:fldChar w:fldCharType="separate"/>
            </w:r>
            <w:r>
              <w:rPr>
                <w:webHidden/>
              </w:rPr>
              <w:t>57</w:t>
            </w:r>
            <w:r>
              <w:rPr>
                <w:webHidden/>
              </w:rPr>
              <w:fldChar w:fldCharType="end"/>
            </w:r>
          </w:hyperlink>
        </w:p>
        <w:p w14:paraId="2EC7E386" w14:textId="577BB566" w:rsidR="00F41A72" w:rsidRDefault="00F41A72">
          <w:pPr>
            <w:pStyle w:val="TOC1"/>
            <w:tabs>
              <w:tab w:val="right" w:leader="dot" w:pos="9111"/>
            </w:tabs>
            <w:rPr>
              <w:rFonts w:asciiTheme="minorHAnsi" w:eastAsiaTheme="minorEastAsia" w:hAnsiTheme="minorHAnsi" w:cstheme="minorBidi"/>
              <w:color w:val="auto"/>
              <w:sz w:val="22"/>
              <w:szCs w:val="22"/>
            </w:rPr>
          </w:pPr>
          <w:hyperlink w:anchor="_Toc130501828" w:history="1">
            <w:r w:rsidRPr="00E16DD0">
              <w:rPr>
                <w:rStyle w:val="Hyperlink"/>
              </w:rPr>
              <w:t>KHUYẾN NGHỊ</w:t>
            </w:r>
            <w:r>
              <w:rPr>
                <w:webHidden/>
              </w:rPr>
              <w:tab/>
            </w:r>
            <w:r>
              <w:rPr>
                <w:webHidden/>
              </w:rPr>
              <w:fldChar w:fldCharType="begin"/>
            </w:r>
            <w:r>
              <w:rPr>
                <w:webHidden/>
              </w:rPr>
              <w:instrText xml:space="preserve"> PAGEREF _Toc130501828 \h </w:instrText>
            </w:r>
            <w:r>
              <w:rPr>
                <w:webHidden/>
              </w:rPr>
            </w:r>
            <w:r>
              <w:rPr>
                <w:webHidden/>
              </w:rPr>
              <w:fldChar w:fldCharType="separate"/>
            </w:r>
            <w:r>
              <w:rPr>
                <w:webHidden/>
              </w:rPr>
              <w:t>60</w:t>
            </w:r>
            <w:r>
              <w:rPr>
                <w:webHidden/>
              </w:rPr>
              <w:fldChar w:fldCharType="end"/>
            </w:r>
          </w:hyperlink>
        </w:p>
        <w:p w14:paraId="45705C27" w14:textId="69ED31D7" w:rsidR="00F41A72" w:rsidRDefault="00F41A72">
          <w:pPr>
            <w:pStyle w:val="TOC1"/>
            <w:tabs>
              <w:tab w:val="right" w:leader="dot" w:pos="9111"/>
            </w:tabs>
            <w:rPr>
              <w:rFonts w:asciiTheme="minorHAnsi" w:eastAsiaTheme="minorEastAsia" w:hAnsiTheme="minorHAnsi" w:cstheme="minorBidi"/>
              <w:color w:val="auto"/>
              <w:sz w:val="22"/>
              <w:szCs w:val="22"/>
            </w:rPr>
          </w:pPr>
          <w:hyperlink w:anchor="_Toc130501829" w:history="1">
            <w:r w:rsidRPr="00E16DD0">
              <w:rPr>
                <w:rStyle w:val="Hyperlink"/>
              </w:rPr>
              <w:t>TÀI LIỆU THAM KHẢO</w:t>
            </w:r>
            <w:r>
              <w:rPr>
                <w:webHidden/>
              </w:rPr>
              <w:tab/>
            </w:r>
            <w:r>
              <w:rPr>
                <w:webHidden/>
              </w:rPr>
              <w:fldChar w:fldCharType="begin"/>
            </w:r>
            <w:r>
              <w:rPr>
                <w:webHidden/>
              </w:rPr>
              <w:instrText xml:space="preserve"> PAGEREF _Toc130501829 \h </w:instrText>
            </w:r>
            <w:r>
              <w:rPr>
                <w:webHidden/>
              </w:rPr>
            </w:r>
            <w:r>
              <w:rPr>
                <w:webHidden/>
              </w:rPr>
              <w:fldChar w:fldCharType="separate"/>
            </w:r>
            <w:r>
              <w:rPr>
                <w:webHidden/>
              </w:rPr>
              <w:t>61</w:t>
            </w:r>
            <w:r>
              <w:rPr>
                <w:webHidden/>
              </w:rPr>
              <w:fldChar w:fldCharType="end"/>
            </w:r>
          </w:hyperlink>
        </w:p>
        <w:p w14:paraId="29E04DCB" w14:textId="028C2128" w:rsidR="00DA7DCB" w:rsidRDefault="00E15BA6" w:rsidP="00E15BA6">
          <w:pPr>
            <w:pStyle w:val="TOC1"/>
            <w:tabs>
              <w:tab w:val="right" w:leader="dot" w:pos="9111"/>
            </w:tabs>
          </w:pPr>
          <w:r>
            <w:fldChar w:fldCharType="end"/>
          </w:r>
        </w:p>
      </w:sdtContent>
    </w:sdt>
    <w:p w14:paraId="7F5F153A" w14:textId="208F05DA" w:rsidR="00101135" w:rsidRDefault="00000000" w:rsidP="00DA7DCB">
      <w:r>
        <w:br w:type="page"/>
      </w:r>
    </w:p>
    <w:p w14:paraId="152053BA" w14:textId="28CF144D" w:rsidR="001B303A" w:rsidRDefault="001B303A" w:rsidP="00C23165">
      <w:pPr>
        <w:pStyle w:val="Heading1"/>
      </w:pPr>
      <w:bookmarkStart w:id="10" w:name="_Toc126527698"/>
      <w:bookmarkStart w:id="11" w:name="_Toc130501808"/>
      <w:r>
        <w:lastRenderedPageBreak/>
        <w:t>ĐẶT VẤN ĐỀ</w:t>
      </w:r>
      <w:bookmarkEnd w:id="10"/>
      <w:bookmarkEnd w:id="11"/>
    </w:p>
    <w:p w14:paraId="1438CEE1" w14:textId="1D9B11EA" w:rsidR="001B303A" w:rsidRPr="00C23165" w:rsidRDefault="00C23165" w:rsidP="00C23165">
      <w:r w:rsidRPr="00C23165">
        <w:t xml:space="preserve">Lao là một bệnh truyền nhiễm do </w:t>
      </w:r>
      <w:r w:rsidR="00CD430D">
        <w:t>trực khuẩn lao</w:t>
      </w:r>
      <w:r w:rsidRPr="00C23165">
        <w:t xml:space="preserve"> (Mycobacterium tuberculosis) gây nên. </w:t>
      </w:r>
      <w:r>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fldData xml:space="preserve">PEVuZE5vdGU+PENpdGU+PEF1dGhvcj5U4bq/PC9BdXRob3I+PFllYXI+MjAyMDwvWWVhcj48UmVj
TnVtPjE8L1JlY051bT48RGlzcGxheVRleHQ+WzIzXTwvRGlzcGxheVRleHQ+PHJlY29yZD48cmVj
LW51bWJlcj4xPC9yZWMtbnVtYmVyPjxmb3JlaWduLWtleXM+PGtleSBhcHA9IkVOIiBkYi1pZD0i
ZXcwcjI1ZTVpZWF3ZnVlZGR2M3BmMHNiYXh4MGZzcmFhOWZ0IiB0aW1lc3RhbXA9IjE2Nzc2ODUx
ODMiPjE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CB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duG7gSB2aeG7h2MgYmFuIGg8L3N0eWxlPjxzdHlsZSBmYWNl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
</w:fldData>
        </w:fldChar>
      </w:r>
      <w:r w:rsidR="00573467">
        <w:instrText xml:space="preserve"> ADDIN EN.CITE </w:instrText>
      </w:r>
      <w:r w:rsidR="00573467">
        <w:fldChar w:fldCharType="begin">
          <w:fldData xml:space="preserve">PEVuZE5vdGU+PENpdGU+PEF1dGhvcj5U4bq/PC9BdXRob3I+PFllYXI+MjAyMDwvWWVhcj48UmVj
TnVtPjE8L1JlY051bT48RGlzcGxheVRleHQ+WzIzXTwvRGlzcGxheVRleHQ+PHJlY29yZD48cmVj
LW51bWJlcj4xPC9yZWMtbnVtYmVyPjxmb3JlaWduLWtleXM+PGtleSBhcHA9IkVOIiBkYi1pZD0i
ZXcwcjI1ZTVpZWF3ZnVlZGR2M3BmMHNiYXh4MGZzcmFhOWZ0IiB0aW1lc3RhbXA9IjE2Nzc2ODUx
ODMiPjE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CB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duG7gSB2aeG7h2MgYmFuIGg8L3N0eWxlPjxzdHlsZSBmYWNl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
</w:fldData>
        </w:fldChar>
      </w:r>
      <w:r w:rsidR="00573467">
        <w:instrText xml:space="preserve"> ADDIN EN.CITE.DATA </w:instrText>
      </w:r>
      <w:r w:rsidR="00573467">
        <w:fldChar w:fldCharType="end"/>
      </w:r>
      <w:r w:rsidR="00021ACD">
        <w:fldChar w:fldCharType="separate"/>
      </w:r>
      <w:r w:rsidR="00573467">
        <w:t>[23]</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1B4075">
        <w:instrText xml:space="preserve"> ADDIN EN.CITE &lt;EndNote&gt;&lt;Cite&gt;&lt;Author&gt;Organization&lt;/Author&gt;&lt;Year&gt;2022&lt;/Year&gt;&lt;RecNum&gt;2&lt;/RecNum&gt;&lt;DisplayText&gt;[51]&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1B4075">
        <w:t>[51]</w:t>
      </w:r>
      <w:r w:rsidR="00941E67">
        <w:fldChar w:fldCharType="end"/>
      </w:r>
      <w:r>
        <w:t>.</w:t>
      </w:r>
      <w:r w:rsidR="00153EE4" w:rsidRPr="00C23165">
        <w:t xml:space="preserve"> </w:t>
      </w:r>
    </w:p>
    <w:p w14:paraId="62654C14" w14:textId="5B40D198"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NDFdPC9EaXNwbGF5VGV4dD48cmVjb3JkPjxy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</w:fldData>
        </w:fldChar>
      </w:r>
      <w:r w:rsidR="00573467">
        <w:instrText xml:space="preserve"> ADDIN EN.CITE </w:instrText>
      </w:r>
      <w:r w:rsidR="00573467">
        <w:fldChar w:fldCharType="begin">
          <w:fldData xml:space="preserve">PEVuZE5vdGU+PENpdGU+PEF1dGhvcj5GZWxla2U8L0F1dGhvcj48WWVhcj4yMDE5PC9ZZWFyPjxS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</w:fldData>
        </w:fldChar>
      </w:r>
      <w:r w:rsidR="00573467">
        <w:instrText xml:space="preserve"> ADDIN EN.CITE.DATA </w:instrText>
      </w:r>
      <w:r w:rsidR="00573467">
        <w:fldChar w:fldCharType="end"/>
      </w:r>
      <w:r w:rsidR="00CB49EC">
        <w:fldChar w:fldCharType="separate"/>
      </w:r>
      <w:r w:rsidR="00573467">
        <w:t>[41]</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 </w:t>
      </w:r>
      <w:r w:rsidR="00E04958">
        <w:fldChar w:fldCharType="begin"/>
      </w:r>
      <w:r w:rsidR="00573467">
        <w:instrText xml:space="preserve"> ADDIN EN.CITE &lt;EndNote&gt;&lt;Cite&gt;&lt;Author&gt;Organization&lt;/Author&gt;&lt;Year&gt;2013&lt;/Year&gt;&lt;RecNum&gt;4&lt;/RecNum&gt;&lt;DisplayText&gt;[50]&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E04958">
        <w:fldChar w:fldCharType="separate"/>
      </w:r>
      <w:r w:rsidR="00573467">
        <w:t>[50]</w:t>
      </w:r>
      <w:r w:rsidR="00E0495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A4DCD">
        <w:t xml:space="preserve"> </w:t>
      </w:r>
      <w:r w:rsidR="006F69D0">
        <w:fldChar w:fldCharType="begin">
          <w:fldData xml:space="preserve">PEVuZE5vdGU+PENpdGU+PEF1dGhvcj5HdXB0YTwvQXV0aG9yPjxZZWFyPjIwMDk8L1llYXI+PFJl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</w:fldData>
        </w:fldChar>
      </w:r>
      <w:r w:rsidR="00573467">
        <w:instrText xml:space="preserve"> ADDIN EN.CITE </w:instrText>
      </w:r>
      <w:r w:rsidR="00573467">
        <w:fldChar w:fldCharType="begin">
          <w:fldData xml:space="preserve">PEVuZE5vdGU+PENpdGU+PEF1dGhvcj5HdXB0YTwvQXV0aG9yPjxZZWFyPjIwMDk8L1llYXI+PFJl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</w:fldData>
        </w:fldChar>
      </w:r>
      <w:r w:rsidR="00573467">
        <w:instrText xml:space="preserve"> ADDIN EN.CITE.DATA </w:instrText>
      </w:r>
      <w:r w:rsidR="00573467">
        <w:fldChar w:fldCharType="end"/>
      </w:r>
      <w:r w:rsidR="006F69D0">
        <w:fldChar w:fldCharType="separate"/>
      </w:r>
      <w:r w:rsidR="00573467">
        <w:t>[42, 57]</w:t>
      </w:r>
      <w:r w:rsidR="006F69D0">
        <w:fldChar w:fldCharType="end"/>
      </w:r>
      <w:r w:rsidR="001B303A">
        <w:t>.</w:t>
      </w:r>
    </w:p>
    <w:p w14:paraId="632479E6" w14:textId="02E2110A" w:rsidR="001B303A" w:rsidRDefault="004B11C7" w:rsidP="00376CAB">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573467">
        <w:instrText xml:space="preserve"> ADDIN EN.CITE &lt;EndNote&gt;&lt;Cite&gt;&lt;Author&gt;Tân&lt;/Author&gt;&lt;Year&gt;2021&lt;/Year&gt;&lt;RecNum&gt;63&lt;/RecNum&gt;&lt;DisplayText&gt;[22]&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573467">
        <w:t>[22]</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MjksIDMw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TGFvIHBo4buVaSDhu58gbmc8L3N0eWxlPjxzdHlsZSBmYWNl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zPC9kYXRlPjwvcHViLWRhdGVzPjwvZGF0ZXM+PHVybHM+PC91
cmxzPjxsYW5ndWFnZT52aWU8L2xhbmd1YWdlPjwvcmVjb3JkPjwvQ2l0ZT48L0VuZE5vdGU+AG==
</w:fldData>
        </w:fldChar>
      </w:r>
      <w:r w:rsidR="00573467">
        <w:instrText xml:space="preserve"> ADDIN EN.CITE </w:instrText>
      </w:r>
      <w:r w:rsidR="00573467">
        <w:fldChar w:fldCharType="begin">
          <w:fldData xml:space="preserve">PEVuZE5vdGU+PENpdGU+PEF1dGhvcj5UaOG7p3k8L0F1dGhvcj48WWVhcj4yMDE5PC9ZZWFyPjxS
ZWNOdW0+NzwvUmVjTnVtPjxEaXNwbGF5VGV4dD5bMjksIDMw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TGFvIHBo4buVaSDhu58gbmc8L3N0eWxlPjxzdHlsZSBmYWNl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zPC9kYXRlPjwvcHViLWRhdGVzPjwvZGF0ZXM+PHVybHM+PC91
cmxzPjxsYW5ndWFnZT52aWU8L2xhbmd1YWdlPjwvcmVjb3JkPjwvQ2l0ZT48L0VuZE5vdGU+AG==
</w:fldData>
        </w:fldChar>
      </w:r>
      <w:r w:rsidR="00573467">
        <w:instrText xml:space="preserve"> ADDIN EN.CITE.DATA </w:instrText>
      </w:r>
      <w:r w:rsidR="00573467">
        <w:fldChar w:fldCharType="end"/>
      </w:r>
      <w:r w:rsidR="008E6E94">
        <w:fldChar w:fldCharType="separate"/>
      </w:r>
      <w:r w:rsidR="00573467">
        <w:t>[29, 30]</w:t>
      </w:r>
      <w:r w:rsidR="008E6E94">
        <w:fldChar w:fldCharType="end"/>
      </w:r>
      <w:r w:rsidR="006A680F">
        <w:t>.</w:t>
      </w:r>
      <w:r w:rsidR="009371D5">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 </w:t>
      </w:r>
      <w:r w:rsidR="00727912">
        <w:t>tính theo</w:t>
      </w:r>
      <w:r w:rsidR="001B303A">
        <w:t xml:space="preserve"> BMI</w:t>
      </w:r>
      <w:r w:rsidR="004728F3">
        <w:t xml:space="preserve"> </w:t>
      </w:r>
      <w:r w:rsidR="004728F3">
        <w:fldChar w:fldCharType="begin"/>
      </w:r>
      <w:r w:rsidR="00573467">
        <w:instrText xml:space="preserve"> ADDIN EN.CITE &lt;EndNote&gt;&lt;Cite&gt;&lt;Author&gt;Gurung&lt;/Author&gt;&lt;Year&gt;2018&lt;/Year&gt;&lt;RecNum&gt;9&lt;/RecNum&gt;&lt;DisplayText&gt;[43]&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573467">
        <w:t>[43]</w:t>
      </w:r>
      <w:r w:rsidR="004728F3">
        <w:fldChar w:fldCharType="end"/>
      </w:r>
      <w:r w:rsidR="001B303A">
        <w:t>.</w:t>
      </w:r>
    </w:p>
    <w:p w14:paraId="09655635" w14:textId="042B3359"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jA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lThur88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</w:fldData>
        </w:fldChar>
      </w:r>
      <w:r w:rsidR="008422A0">
        <w:instrText xml:space="preserve"> ADDIN EN.CITE </w:instrText>
      </w:r>
      <w:r w:rsidR="008422A0">
        <w:fldChar w:fldCharType="begin">
          <w:fldData xml:space="preserve">PEVuZE5vdGU+PENpdGU+PEF1dGhvcj5Tw6FuZzwvQXV0aG9yPjxZZWFyPjIwMTQ8L1llYXI+PFJl
Y051bT4xMDwvUmVjTnVtPjxEaXNwbGF5VGV4dD5bMjA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lThur88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</w:fldData>
        </w:fldChar>
      </w:r>
      <w:r w:rsidR="008422A0">
        <w:instrText xml:space="preserve"> ADDIN EN.CITE.DATA </w:instrText>
      </w:r>
      <w:r w:rsidR="008422A0">
        <w:fldChar w:fldCharType="end"/>
      </w:r>
      <w:r w:rsidR="008422A0">
        <w:fldChar w:fldCharType="separate"/>
      </w:r>
      <w:r w:rsidR="008422A0">
        <w:t>[20, 23]</w:t>
      </w:r>
      <w:r w:rsidR="008422A0">
        <w:fldChar w:fldCharType="end"/>
      </w:r>
      <w:r>
        <w:t xml:space="preserve">. Đánh giá SDD 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573467">
        <w:t xml:space="preserve"> </w:t>
      </w:r>
      <w:r w:rsidR="00573467">
        <w:fldChar w:fldCharType="begin">
          <w:fldData xml:space="preserve">PEVuZE5vdGU+PENpdGU+PEF1dGhvcj5SdWZlbmFjaHQ8L0F1dGhvcj48WWVhcj4yMDEwPC9ZZWFy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==
</w:fldData>
        </w:fldChar>
      </w:r>
      <w:r w:rsidR="008422A0">
        <w:instrText xml:space="preserve"> ADDIN EN.CITE </w:instrText>
      </w:r>
      <w:r w:rsidR="008422A0">
        <w:fldChar w:fldCharType="begin">
          <w:fldData xml:space="preserve">PEVuZE5vdGU+PENpdGU+PEF1dGhvcj5SdWZlbmFjaHQ8L0F1dGhvcj48WWVhcj4yMDEwPC9ZZWFy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==
</w:fldData>
        </w:fldChar>
      </w:r>
      <w:r w:rsidR="008422A0">
        <w:instrText xml:space="preserve"> ADDIN EN.CITE.DATA </w:instrText>
      </w:r>
      <w:r w:rsidR="008422A0">
        <w:fldChar w:fldCharType="end"/>
      </w:r>
      <w:r w:rsidR="00573467">
        <w:fldChar w:fldCharType="separate"/>
      </w:r>
      <w:r w:rsidR="008422A0">
        <w:t>[38, 58]</w:t>
      </w:r>
      <w:r w:rsidR="00573467">
        <w:fldChar w:fldCharType="end"/>
      </w:r>
      <w:r>
        <w:t>.</w:t>
      </w:r>
    </w:p>
    <w:p w14:paraId="0FA8E714" w14:textId="45C52B96"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934217">
        <w:instrText xml:space="preserve"> ADDIN EN.CITE &lt;EndNote&gt;&lt;Cite&gt;&lt;Author&gt;gia&lt;/Author&gt;&lt;Year&gt;2020&lt;/Year&gt;&lt;RecNum&gt;13&lt;/RecNum&gt;&lt;DisplayText&gt;[11]&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934217">
        <w:t>[11]</w:t>
      </w:r>
      <w:r w:rsidR="00432B92">
        <w:fldChar w:fldCharType="end"/>
      </w:r>
      <w:r>
        <w:t>. Tuy nhiên, chưa có báo cáo nào về tỷ lệ lưu hành,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087451" w:rsidRPr="00E04B18">
        <w:t xml:space="preserve"> lao</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em thực hiện đề tài </w:t>
      </w:r>
      <w:r>
        <w:rPr>
          <w:b/>
          <w:bCs/>
        </w:rPr>
        <w:t>“Tình trạng dinh dưỡng và một số yếu tố liên quan ở bệnh nhân lao phổi mới tại bệnh viện phổi hải phòng năm 2021-2022”</w:t>
      </w:r>
      <w:r>
        <w:t xml:space="preserve"> với </w:t>
      </w:r>
      <w:r w:rsidR="00127543">
        <w:t>2</w:t>
      </w:r>
      <w:r>
        <w:t xml:space="preserve"> mục tiêu:</w:t>
      </w:r>
    </w:p>
    <w:p w14:paraId="5DB5AA1A" w14:textId="0E9F3B6A"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 phương pháp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37339E05" w:rsidR="001B303A" w:rsidRPr="006C1D72" w:rsidRDefault="001B303A" w:rsidP="006C1D72">
      <w:pPr>
        <w:pStyle w:val="Heading1"/>
      </w:pPr>
      <w:bookmarkStart w:id="12" w:name="_Toc126527699"/>
      <w:bookmarkStart w:id="13" w:name="_Toc130501809"/>
      <w:r w:rsidRPr="006C1D72">
        <w:lastRenderedPageBreak/>
        <w:t>Chương 1 – TỔNG QUAN</w:t>
      </w:r>
      <w:bookmarkEnd w:id="12"/>
      <w:bookmarkEnd w:id="13"/>
    </w:p>
    <w:p w14:paraId="3CF8C5EE" w14:textId="45A20D7C" w:rsidR="00FA688E" w:rsidRDefault="00FA688E" w:rsidP="007C7003">
      <w:pPr>
        <w:pStyle w:val="Heading2"/>
      </w:pPr>
      <w:bookmarkStart w:id="14" w:name="_Toc126527700"/>
      <w:bookmarkStart w:id="15" w:name="_Toc130501810"/>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1C37B0F9"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872B6D">
        <w:instrText xml:space="preserve"> ADDIN EN.CITE &lt;EndNote&gt;&lt;Cite&gt;&lt;Author&gt;Organization&lt;/Author&gt;&lt;Year&gt;2022&lt;/Year&gt;&lt;RecNum&gt;2&lt;/RecNum&gt;&lt;DisplayText&gt;[51]&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872B6D">
        <w:t>[51]</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2313EC">
        <w:instrText xml:space="preserve"> ADDIN EN.CITE &lt;EndNote&gt;&lt;Cite&gt;&lt;Author&gt;Organization&lt;/Author&gt;&lt;Year&gt;2022&lt;/Year&gt;&lt;RecNum&gt;2&lt;/RecNum&gt;&lt;DisplayText&gt;[51]&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2313EC">
        <w:t>[51]</w:t>
      </w:r>
      <w:r w:rsidR="002313EC">
        <w:fldChar w:fldCharType="end"/>
      </w:r>
      <w:r>
        <w:t>.</w:t>
      </w:r>
    </w:p>
    <w:p w14:paraId="44BFBFFA" w14:textId="5D028F77" w:rsidR="00FA688E" w:rsidRDefault="003E06BA" w:rsidP="00FA688E">
      <w:commentRangeStart w:id="17"/>
      <w:r>
        <w:t>Năm 2014 và 2015, t</w:t>
      </w:r>
      <w:r w:rsidR="00FA688E">
        <w:t xml:space="preserve">ất cả các quốc gia thành viên của </w:t>
      </w:r>
      <w:r w:rsidR="003D7EDD">
        <w:t>WHO</w:t>
      </w:r>
      <w:r w:rsidR="00FA688E">
        <w:t xml:space="preserve"> và Liên hợp quốc đã cam kết chấm dứt bệnh lao thông qua việc áp dụng Chiến lược chấm dứt bệnh lao của</w:t>
      </w:r>
      <w:r w:rsidR="00E7619F">
        <w:t xml:space="preserve"> WHO</w:t>
      </w:r>
      <w:r w:rsidR="00FA688E">
        <w:t xml:space="preserve"> và các Mục tiêu Phát triển Bền vững của L</w:t>
      </w:r>
      <w:r w:rsidR="00AB7132">
        <w:t>iên hợp quốc</w:t>
      </w:r>
      <w:r w:rsidR="00FA688E">
        <w:t xml:space="preserve">. Chiến lược bao gồm các mốc quan trọng cho năm 2020 và 2025 và các mục tiêu cho năm 2030 và 2035 để giảm tỷ lệ mắc lao mới, số ca tử vong do lao và chi phí mà </w:t>
      </w:r>
      <w:r w:rsidR="00D86D69">
        <w:t>bệnh nhân</w:t>
      </w:r>
      <w:r w:rsidR="00FA688E">
        <w:t xml:space="preserve"> </w:t>
      </w:r>
      <w:r w:rsidR="000D091E">
        <w:t xml:space="preserve">lao </w:t>
      </w:r>
      <w:r w:rsidR="00FA688E">
        <w:t xml:space="preserve">và gia đình phải đối mặt. Để đạt </w:t>
      </w:r>
      <w:r w:rsidR="00CF694B">
        <w:t xml:space="preserve">các </w:t>
      </w:r>
      <w:r w:rsidR="00FA688E">
        <w:t>mục tiêu đòi hỏi phải giảm tỷ lệ mắc bệnh lao hàng năm 4–5%</w:t>
      </w:r>
      <w:r w:rsidR="00C54E73">
        <w:t>/</w:t>
      </w:r>
      <w:r w:rsidR="00FA688E">
        <w:t xml:space="preserve">năm </w:t>
      </w:r>
      <w:r w:rsidR="00D879BE">
        <w:t>tới</w:t>
      </w:r>
      <w:r w:rsidR="00FA688E">
        <w:t xml:space="preserve"> </w:t>
      </w:r>
      <w:r w:rsidR="00227B96">
        <w:t xml:space="preserve">năm </w:t>
      </w:r>
      <w:r w:rsidR="00FA688E">
        <w:t>2020, tăng tốc lên 10%</w:t>
      </w:r>
      <w:r w:rsidR="00E12C94">
        <w:t>/</w:t>
      </w:r>
      <w:r w:rsidR="00FA688E">
        <w:t xml:space="preserve">năm </w:t>
      </w:r>
      <w:r w:rsidR="00F51FE5">
        <w:t>vào</w:t>
      </w:r>
      <w:r w:rsidR="00227B96">
        <w:t xml:space="preserve"> năm</w:t>
      </w:r>
      <w:r w:rsidR="00F51FE5">
        <w:t xml:space="preserve"> </w:t>
      </w:r>
      <w:r w:rsidR="00FA688E">
        <w:t>2025 và sau đó lên trung bình 17%</w:t>
      </w:r>
      <w:r w:rsidR="007A4064">
        <w:t>/</w:t>
      </w:r>
      <w:r w:rsidR="00FA688E">
        <w:t>năm từ</w:t>
      </w:r>
      <w:r w:rsidR="00227B96">
        <w:t xml:space="preserve"> năm</w:t>
      </w:r>
      <w:r w:rsidR="00FA688E">
        <w:t xml:space="preserve"> 2025 đến 2035. Mục tiêu giảm </w:t>
      </w:r>
      <w:r w:rsidR="00747E46">
        <w:t xml:space="preserve">tỷ lệ </w:t>
      </w:r>
      <w:r w:rsidR="00FA688E">
        <w:t xml:space="preserve">tử vong do lao không chỉ </w:t>
      </w:r>
      <w:r w:rsidR="003C6B71">
        <w:t xml:space="preserve">cần </w:t>
      </w:r>
      <w:r w:rsidR="00FA688E">
        <w:t xml:space="preserve">giảm tỷ lệ mắc bệnh lao, mà còn </w:t>
      </w:r>
      <w:r w:rsidR="008F7E5A">
        <w:t xml:space="preserve">cần </w:t>
      </w:r>
      <w:r w:rsidR="00FA688E">
        <w:t xml:space="preserve">giảm tỷ lệ </w:t>
      </w:r>
      <w:r w:rsidR="00B96BB0">
        <w:t>chế</w:t>
      </w:r>
      <w:r w:rsidR="008F7E5A">
        <w:t>t</w:t>
      </w:r>
      <w:r w:rsidR="00B96BB0">
        <w:t xml:space="preserve"> ở </w:t>
      </w:r>
      <w:r w:rsidR="00FA688E">
        <w:t>người mắc bệnh la</w:t>
      </w:r>
      <w:r w:rsidR="00B96BB0">
        <w:t>o</w:t>
      </w:r>
      <w:r w:rsidR="00FA688E">
        <w:t xml:space="preserve">. Tỷ lệ này trên toàn cầu cần giảm xuống 10% vào năm 2020 và sau đó là 6,5% vào năm 2025. Chìa khóa để đạt được các cột mốc và mục tiêu là cung cấp các dịch vụ phòng chống bệnh lao, chẩn đoán và điều trị trong bối cảnh tiến tới bảo hiểm y tế toàn dân và bảo trợ xã hội; phối hợp liên ngành để giải </w:t>
      </w:r>
      <w:r w:rsidR="00FA688E">
        <w:lastRenderedPageBreak/>
        <w:t>quyết các yếu tố kinh tế và xã hội lớn hơn; những đột phá về công nghệ, chẳng hạn như vắc-xin lao mới vào năm 2025.</w:t>
      </w:r>
      <w:commentRangeEnd w:id="17"/>
      <w:r w:rsidR="00EA2309">
        <w:rPr>
          <w:rStyle w:val="CommentReference"/>
        </w:rPr>
        <w:commentReference w:id="17"/>
      </w:r>
    </w:p>
    <w:p w14:paraId="0B34B8FC" w14:textId="4C422DAF" w:rsidR="00FA688E" w:rsidRDefault="00FA688E" w:rsidP="007C7003">
      <w:pPr>
        <w:pStyle w:val="Heading3"/>
      </w:pPr>
      <w:bookmarkStart w:id="18" w:name="_Toc126527702"/>
      <w:r>
        <w:t>1.1.2. Tình hình mắc lao ở Việt Nam</w:t>
      </w:r>
      <w:bookmarkEnd w:id="18"/>
    </w:p>
    <w:p w14:paraId="00A942E3" w14:textId="448BA8E2"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rsidR="00240ECA">
        <w:t>D</w:t>
      </w:r>
      <w:r w:rsidR="00C67215">
        <w:t xml:space="preserve">ữ liệu </w:t>
      </w:r>
      <w:r>
        <w:t>Báo cáo Lao toàn cầu năm</w:t>
      </w:r>
      <w:r w:rsidRPr="00085A04">
        <w:t xml:space="preserve"> 2022</w:t>
      </w:r>
      <w:r>
        <w:t xml:space="preserve"> của </w:t>
      </w:r>
      <w:r w:rsidR="00C67215">
        <w:t>WHO</w:t>
      </w:r>
      <w:r>
        <w:t xml:space="preserve"> </w:t>
      </w:r>
      <w:r>
        <w:fldChar w:fldCharType="begin"/>
      </w:r>
      <w:r w:rsidR="00573467">
        <w:instrText xml:space="preserve"> ADDIN EN.CITE &lt;EndNote&gt;&lt;Cite&gt;&lt;Author&gt;Organization&lt;/Author&gt;&lt;Year&gt;2022&lt;/Year&gt;&lt;RecNum&gt;14&lt;/RecNum&gt;&lt;DisplayText&gt;[52]&lt;/DisplayText&gt;&lt;record&gt;&lt;rec-number&gt;14&lt;/rec-number&gt;&lt;foreign-keys&gt;&lt;key app="EN" db-id="ew0r25e5ieawfueddv3pf0sbaxx0fsraa9ft" timestamp="1677685183"&gt;14&lt;/key&gt;&lt;/foreign-keys&gt;&lt;ref-type name="Dataset"&gt;59&lt;/ref-type&gt;&lt;contributors&gt;&lt;authors&gt;&lt;author&gt;World Health Organization&lt;/author&gt;&lt;/authors&gt;&lt;/contributors&gt;&lt;titles&gt;&lt;title&gt;Data reported by countries to WHO and estimates of tuberculosis burden generated by WHO for the Global Tuberculosis Report.&lt;/title&gt;&lt;/titles&gt;&lt;dates&gt;&lt;year&gt;2022&lt;/year&gt;&lt;/dates&gt;&lt;urls&gt;&lt;/urls&gt;&lt;language&gt;eng&lt;/language&gt;&lt;/record&gt;&lt;/Cite&gt;&lt;/EndNote&gt;</w:instrText>
      </w:r>
      <w:r>
        <w:fldChar w:fldCharType="separate"/>
      </w:r>
      <w:r w:rsidR="00573467">
        <w:t>[52]</w:t>
      </w:r>
      <w:r>
        <w:fldChar w:fldCharType="end"/>
      </w:r>
      <w:r>
        <w:t>:</w:t>
      </w:r>
    </w:p>
    <w:p w14:paraId="7877BFCD" w14:textId="77777777" w:rsidR="00FA688E" w:rsidRPr="00C62E62" w:rsidRDefault="00FA688E" w:rsidP="00C62E62">
      <w:pPr>
        <w:jc w:val="center"/>
        <w:rPr>
          <w:b/>
          <w:bCs/>
        </w:rPr>
      </w:pPr>
      <w:bookmarkStart w:id="19" w:name="_Toc123983011"/>
      <w:r w:rsidRPr="00C62E62">
        <w:rPr>
          <w:b/>
          <w:bCs/>
        </w:rPr>
        <w:t>Bảng 1.1. Ước tính gánh nặng bệnh lao tại Việt Nam năm 2021</w:t>
      </w:r>
      <w:bookmarkEnd w:id="19"/>
    </w:p>
    <w:tbl>
      <w:tblPr>
        <w:tblStyle w:val="TableGrid"/>
        <w:tblW w:w="0" w:type="auto"/>
        <w:tblInd w:w="0" w:type="dxa"/>
        <w:tblLook w:val="04A0" w:firstRow="1" w:lastRow="0" w:firstColumn="1" w:lastColumn="0" w:noHBand="0" w:noVBand="1"/>
      </w:tblPr>
      <w:tblGrid>
        <w:gridCol w:w="5215"/>
        <w:gridCol w:w="1948"/>
        <w:gridCol w:w="1948"/>
      </w:tblGrid>
      <w:tr w:rsidR="00FA688E" w14:paraId="00224BC6" w14:textId="77777777" w:rsidTr="00534DF3">
        <w:tc>
          <w:tcPr>
            <w:tcW w:w="5215" w:type="dxa"/>
            <w:vAlign w:val="center"/>
          </w:tcPr>
          <w:p w14:paraId="2506044D" w14:textId="77777777" w:rsidR="00FA688E" w:rsidRPr="00765380" w:rsidRDefault="00FA688E" w:rsidP="00243B2C">
            <w:pPr>
              <w:ind w:firstLine="0"/>
              <w:rPr>
                <w:b/>
                <w:bCs/>
                <w:sz w:val="28"/>
                <w:szCs w:val="28"/>
              </w:rPr>
            </w:pPr>
          </w:p>
        </w:tc>
        <w:tc>
          <w:tcPr>
            <w:tcW w:w="1948" w:type="dxa"/>
            <w:vAlign w:val="center"/>
          </w:tcPr>
          <w:p w14:paraId="72DFC17B" w14:textId="77777777" w:rsidR="00FA688E" w:rsidRPr="00765380" w:rsidRDefault="00FA688E" w:rsidP="00243B2C">
            <w:pPr>
              <w:ind w:firstLine="0"/>
              <w:jc w:val="center"/>
              <w:rPr>
                <w:b/>
                <w:bCs/>
                <w:sz w:val="28"/>
                <w:szCs w:val="28"/>
              </w:rPr>
            </w:pPr>
            <w:r w:rsidRPr="00765380">
              <w:rPr>
                <w:b/>
                <w:bCs/>
                <w:sz w:val="28"/>
                <w:szCs w:val="28"/>
              </w:rPr>
              <w:t>Số lượng</w:t>
            </w:r>
          </w:p>
        </w:tc>
        <w:tc>
          <w:tcPr>
            <w:tcW w:w="1948" w:type="dxa"/>
            <w:vAlign w:val="center"/>
          </w:tcPr>
          <w:p w14:paraId="0D0E7EC7" w14:textId="77777777" w:rsidR="00FA688E" w:rsidRPr="00765380" w:rsidRDefault="00FA688E" w:rsidP="00243B2C">
            <w:pPr>
              <w:ind w:firstLine="0"/>
              <w:jc w:val="center"/>
              <w:rPr>
                <w:b/>
                <w:bCs/>
                <w:sz w:val="28"/>
                <w:szCs w:val="28"/>
              </w:rPr>
            </w:pPr>
            <w:r w:rsidRPr="00765380">
              <w:rPr>
                <w:b/>
                <w:bCs/>
                <w:sz w:val="28"/>
                <w:szCs w:val="28"/>
              </w:rPr>
              <w:t>Tỷ lệ (trên 100 000 dân)</w:t>
            </w:r>
          </w:p>
        </w:tc>
      </w:tr>
      <w:tr w:rsidR="00FA688E" w14:paraId="5E1854B3" w14:textId="77777777" w:rsidTr="00534DF3">
        <w:tc>
          <w:tcPr>
            <w:tcW w:w="5215" w:type="dxa"/>
            <w:vAlign w:val="center"/>
          </w:tcPr>
          <w:p w14:paraId="3EC1963D" w14:textId="77777777" w:rsidR="00FA688E" w:rsidRPr="00121F5D" w:rsidRDefault="00FA688E" w:rsidP="00243B2C">
            <w:pPr>
              <w:ind w:firstLine="0"/>
              <w:rPr>
                <w:sz w:val="28"/>
                <w:szCs w:val="28"/>
              </w:rPr>
            </w:pPr>
            <w:r w:rsidRPr="00121F5D">
              <w:rPr>
                <w:sz w:val="28"/>
                <w:szCs w:val="28"/>
              </w:rPr>
              <w:t>Tổng số mắc lao</w:t>
            </w:r>
          </w:p>
        </w:tc>
        <w:tc>
          <w:tcPr>
            <w:tcW w:w="1948" w:type="dxa"/>
            <w:vAlign w:val="center"/>
          </w:tcPr>
          <w:p w14:paraId="23AD7B8E" w14:textId="77777777" w:rsidR="00FA688E" w:rsidRPr="00121F5D" w:rsidRDefault="00FA688E" w:rsidP="00243B2C">
            <w:pPr>
              <w:ind w:firstLine="0"/>
              <w:jc w:val="center"/>
              <w:rPr>
                <w:sz w:val="28"/>
                <w:szCs w:val="28"/>
              </w:rPr>
            </w:pPr>
            <w:r w:rsidRPr="00121F5D">
              <w:rPr>
                <w:sz w:val="28"/>
                <w:szCs w:val="28"/>
              </w:rPr>
              <w:t>169 000 (109 000-241 000)</w:t>
            </w:r>
          </w:p>
        </w:tc>
        <w:tc>
          <w:tcPr>
            <w:tcW w:w="1948" w:type="dxa"/>
            <w:vAlign w:val="center"/>
          </w:tcPr>
          <w:p w14:paraId="5169ACD5" w14:textId="77777777" w:rsidR="00FA688E" w:rsidRPr="00121F5D" w:rsidRDefault="00FA688E" w:rsidP="00243B2C">
            <w:pPr>
              <w:ind w:firstLine="0"/>
              <w:jc w:val="center"/>
              <w:rPr>
                <w:sz w:val="28"/>
                <w:szCs w:val="28"/>
              </w:rPr>
            </w:pPr>
            <w:r w:rsidRPr="0069207B">
              <w:rPr>
                <w:sz w:val="28"/>
                <w:szCs w:val="28"/>
              </w:rPr>
              <w:t>173 (112-247)</w:t>
            </w:r>
          </w:p>
        </w:tc>
      </w:tr>
      <w:tr w:rsidR="00FA688E" w14:paraId="72B9D15A" w14:textId="77777777" w:rsidTr="00534DF3">
        <w:tc>
          <w:tcPr>
            <w:tcW w:w="5215" w:type="dxa"/>
            <w:vAlign w:val="center"/>
          </w:tcPr>
          <w:p w14:paraId="66763164" w14:textId="77777777" w:rsidR="00FA688E" w:rsidRPr="00121F5D" w:rsidRDefault="00FA688E" w:rsidP="00243B2C">
            <w:pPr>
              <w:ind w:firstLine="0"/>
              <w:rPr>
                <w:sz w:val="28"/>
                <w:szCs w:val="28"/>
              </w:rPr>
            </w:pPr>
            <w:r w:rsidRPr="00121F5D">
              <w:rPr>
                <w:sz w:val="28"/>
                <w:szCs w:val="28"/>
              </w:rPr>
              <w:t>Tỷ lệ nhiễm lao dương tính với HIV</w:t>
            </w:r>
          </w:p>
        </w:tc>
        <w:tc>
          <w:tcPr>
            <w:tcW w:w="1948" w:type="dxa"/>
            <w:vAlign w:val="center"/>
          </w:tcPr>
          <w:p w14:paraId="5F51A56A" w14:textId="77777777" w:rsidR="00FA688E" w:rsidRPr="00121F5D" w:rsidRDefault="00FA688E" w:rsidP="00243B2C">
            <w:pPr>
              <w:ind w:firstLine="0"/>
              <w:jc w:val="center"/>
              <w:rPr>
                <w:sz w:val="28"/>
                <w:szCs w:val="28"/>
              </w:rPr>
            </w:pPr>
            <w:r w:rsidRPr="0069207B">
              <w:rPr>
                <w:sz w:val="28"/>
                <w:szCs w:val="28"/>
              </w:rPr>
              <w:t>5 100 (3 300-7 400)</w:t>
            </w:r>
            <w:r w:rsidRPr="0069207B">
              <w:rPr>
                <w:sz w:val="28"/>
                <w:szCs w:val="28"/>
              </w:rPr>
              <w:tab/>
            </w:r>
          </w:p>
        </w:tc>
        <w:tc>
          <w:tcPr>
            <w:tcW w:w="1948" w:type="dxa"/>
            <w:vAlign w:val="center"/>
          </w:tcPr>
          <w:p w14:paraId="5A43B669" w14:textId="77777777" w:rsidR="00FA688E" w:rsidRPr="00121F5D" w:rsidRDefault="00FA688E" w:rsidP="00243B2C">
            <w:pPr>
              <w:ind w:firstLine="0"/>
              <w:jc w:val="center"/>
              <w:rPr>
                <w:sz w:val="28"/>
                <w:szCs w:val="28"/>
              </w:rPr>
            </w:pPr>
            <w:r w:rsidRPr="0069207B">
              <w:rPr>
                <w:sz w:val="28"/>
                <w:szCs w:val="28"/>
              </w:rPr>
              <w:t>5.3 (3.4-7.5)</w:t>
            </w:r>
          </w:p>
        </w:tc>
      </w:tr>
      <w:tr w:rsidR="00FA688E" w14:paraId="21B13FDD" w14:textId="77777777" w:rsidTr="00534DF3">
        <w:tc>
          <w:tcPr>
            <w:tcW w:w="5215" w:type="dxa"/>
            <w:vAlign w:val="center"/>
          </w:tcPr>
          <w:p w14:paraId="5DA16986" w14:textId="77777777" w:rsidR="00FA688E" w:rsidRPr="00121F5D" w:rsidRDefault="00FA688E" w:rsidP="00243B2C">
            <w:pPr>
              <w:ind w:firstLine="0"/>
              <w:rPr>
                <w:sz w:val="28"/>
                <w:szCs w:val="28"/>
              </w:rPr>
            </w:pPr>
            <w:r w:rsidRPr="00121F5D">
              <w:rPr>
                <w:sz w:val="28"/>
                <w:szCs w:val="28"/>
              </w:rPr>
              <w:t xml:space="preserve">Tỷ lệ lao kháng </w:t>
            </w:r>
            <w:r w:rsidRPr="00EE14CC">
              <w:rPr>
                <w:sz w:val="28"/>
                <w:szCs w:val="28"/>
              </w:rPr>
              <w:t>MDR/RR</w:t>
            </w:r>
          </w:p>
        </w:tc>
        <w:tc>
          <w:tcPr>
            <w:tcW w:w="1948" w:type="dxa"/>
            <w:vAlign w:val="center"/>
          </w:tcPr>
          <w:p w14:paraId="145A0F07" w14:textId="77777777" w:rsidR="00FA688E" w:rsidRPr="00121F5D" w:rsidRDefault="00FA688E" w:rsidP="00243B2C">
            <w:pPr>
              <w:ind w:firstLine="0"/>
              <w:jc w:val="center"/>
              <w:rPr>
                <w:sz w:val="28"/>
                <w:szCs w:val="28"/>
              </w:rPr>
            </w:pPr>
            <w:r w:rsidRPr="0069207B">
              <w:rPr>
                <w:sz w:val="28"/>
                <w:szCs w:val="28"/>
              </w:rPr>
              <w:t>8 900 (5 400-12 000)</w:t>
            </w:r>
          </w:p>
        </w:tc>
        <w:tc>
          <w:tcPr>
            <w:tcW w:w="1948" w:type="dxa"/>
            <w:vAlign w:val="center"/>
          </w:tcPr>
          <w:p w14:paraId="5DFF2EBF" w14:textId="77777777" w:rsidR="00FA688E" w:rsidRPr="00121F5D" w:rsidRDefault="00FA688E" w:rsidP="00243B2C">
            <w:pPr>
              <w:ind w:firstLine="0"/>
              <w:jc w:val="center"/>
              <w:rPr>
                <w:sz w:val="28"/>
                <w:szCs w:val="28"/>
              </w:rPr>
            </w:pPr>
            <w:r w:rsidRPr="0069207B">
              <w:rPr>
                <w:sz w:val="28"/>
                <w:szCs w:val="28"/>
              </w:rPr>
              <w:t>9.1 (5.5-13)</w:t>
            </w:r>
          </w:p>
        </w:tc>
      </w:tr>
      <w:tr w:rsidR="00FA688E" w14:paraId="1FB6F6F8" w14:textId="77777777" w:rsidTr="00534DF3">
        <w:tc>
          <w:tcPr>
            <w:tcW w:w="5215" w:type="dxa"/>
            <w:vAlign w:val="center"/>
          </w:tcPr>
          <w:p w14:paraId="27EBB909" w14:textId="77777777" w:rsidR="00FA688E" w:rsidRPr="00121F5D" w:rsidRDefault="00FA688E" w:rsidP="00243B2C">
            <w:pPr>
              <w:ind w:firstLine="0"/>
              <w:rPr>
                <w:sz w:val="28"/>
                <w:szCs w:val="28"/>
              </w:rPr>
            </w:pPr>
            <w:r w:rsidRPr="00121F5D">
              <w:rPr>
                <w:sz w:val="28"/>
                <w:szCs w:val="28"/>
              </w:rPr>
              <w:t>Tỷ lệ tử vong do lao âm tính với HIV</w:t>
            </w:r>
          </w:p>
        </w:tc>
        <w:tc>
          <w:tcPr>
            <w:tcW w:w="1948" w:type="dxa"/>
            <w:vAlign w:val="center"/>
          </w:tcPr>
          <w:p w14:paraId="19264725" w14:textId="77777777" w:rsidR="00FA688E" w:rsidRPr="00121F5D" w:rsidRDefault="00FA688E" w:rsidP="00243B2C">
            <w:pPr>
              <w:ind w:firstLine="0"/>
              <w:jc w:val="center"/>
            </w:pPr>
            <w:r w:rsidRPr="0069207B">
              <w:rPr>
                <w:sz w:val="28"/>
                <w:szCs w:val="28"/>
              </w:rPr>
              <w:t>12 000 (8 700-16 000)</w:t>
            </w:r>
            <w:r w:rsidRPr="0069207B">
              <w:rPr>
                <w:sz w:val="28"/>
                <w:szCs w:val="28"/>
              </w:rPr>
              <w:tab/>
            </w:r>
          </w:p>
        </w:tc>
        <w:tc>
          <w:tcPr>
            <w:tcW w:w="1948" w:type="dxa"/>
            <w:vAlign w:val="center"/>
          </w:tcPr>
          <w:p w14:paraId="6C8404BF" w14:textId="77777777" w:rsidR="00FA688E" w:rsidRPr="00121F5D" w:rsidRDefault="00FA688E" w:rsidP="00243B2C">
            <w:pPr>
              <w:ind w:firstLine="0"/>
              <w:jc w:val="center"/>
              <w:rPr>
                <w:sz w:val="28"/>
                <w:szCs w:val="28"/>
              </w:rPr>
            </w:pPr>
            <w:r w:rsidRPr="0069207B">
              <w:rPr>
                <w:sz w:val="28"/>
                <w:szCs w:val="28"/>
              </w:rPr>
              <w:t>12 (8.9-17)</w:t>
            </w:r>
          </w:p>
        </w:tc>
      </w:tr>
      <w:tr w:rsidR="00FA688E" w14:paraId="3357FF39" w14:textId="77777777" w:rsidTr="00534DF3">
        <w:tc>
          <w:tcPr>
            <w:tcW w:w="5215" w:type="dxa"/>
            <w:vAlign w:val="center"/>
          </w:tcPr>
          <w:p w14:paraId="492D4B01" w14:textId="77777777" w:rsidR="00FA688E" w:rsidRPr="00121F5D" w:rsidRDefault="00FA688E" w:rsidP="00243B2C">
            <w:pPr>
              <w:ind w:firstLine="0"/>
              <w:rPr>
                <w:sz w:val="28"/>
                <w:szCs w:val="28"/>
              </w:rPr>
            </w:pPr>
            <w:r w:rsidRPr="00121F5D">
              <w:rPr>
                <w:sz w:val="28"/>
                <w:szCs w:val="28"/>
              </w:rPr>
              <w:t>Tỷ lệ tử vong do lao dương tính với HIV</w:t>
            </w:r>
          </w:p>
        </w:tc>
        <w:tc>
          <w:tcPr>
            <w:tcW w:w="1948" w:type="dxa"/>
            <w:vAlign w:val="center"/>
          </w:tcPr>
          <w:p w14:paraId="69A34711" w14:textId="77777777" w:rsidR="00FA688E" w:rsidRPr="00121F5D" w:rsidRDefault="00FA688E" w:rsidP="00243B2C">
            <w:pPr>
              <w:ind w:firstLine="0"/>
              <w:jc w:val="center"/>
            </w:pPr>
            <w:r w:rsidRPr="0069207B">
              <w:t>2 200 (1 600-2 900)</w:t>
            </w:r>
            <w:r w:rsidRPr="0069207B">
              <w:tab/>
            </w:r>
          </w:p>
        </w:tc>
        <w:tc>
          <w:tcPr>
            <w:tcW w:w="1948" w:type="dxa"/>
            <w:vAlign w:val="center"/>
          </w:tcPr>
          <w:p w14:paraId="37EA51FC" w14:textId="77777777" w:rsidR="00FA688E" w:rsidRPr="00121F5D" w:rsidRDefault="00FA688E" w:rsidP="00243B2C">
            <w:pPr>
              <w:ind w:firstLine="0"/>
              <w:jc w:val="center"/>
              <w:rPr>
                <w:sz w:val="28"/>
                <w:szCs w:val="28"/>
              </w:rPr>
            </w:pPr>
            <w:r w:rsidRPr="0069207B">
              <w:rPr>
                <w:sz w:val="28"/>
                <w:szCs w:val="28"/>
              </w:rPr>
              <w:t>2.2 (1.6-3)</w:t>
            </w:r>
          </w:p>
        </w:tc>
      </w:tr>
    </w:tbl>
    <w:p w14:paraId="51E6FCE8" w14:textId="0E987F1F" w:rsidR="00FA688E" w:rsidRPr="00534DF3" w:rsidRDefault="00FA688E" w:rsidP="00534DF3">
      <w:pPr>
        <w:spacing w:before="240"/>
        <w:ind w:firstLine="0"/>
        <w:jc w:val="center"/>
        <w:rPr>
          <w:b/>
          <w:bCs/>
        </w:rPr>
      </w:pPr>
      <w:r w:rsidRPr="00534DF3">
        <w:rPr>
          <w:b/>
          <w:bCs/>
        </w:rPr>
        <w:t>Bảng 1.2. Ước tính tỷ lệ mắc lao với MDR/RR-TB năm 2021</w:t>
      </w:r>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243B2C">
        <w:tc>
          <w:tcPr>
            <w:tcW w:w="4555" w:type="dxa"/>
          </w:tcPr>
          <w:p w14:paraId="258129E6" w14:textId="77777777" w:rsidR="00FA688E" w:rsidRPr="00B550D7" w:rsidRDefault="00FA688E" w:rsidP="00243B2C">
            <w:pPr>
              <w:ind w:firstLine="0"/>
              <w:rPr>
                <w:sz w:val="28"/>
                <w:szCs w:val="28"/>
              </w:rPr>
            </w:pPr>
            <w:r w:rsidRPr="00B550D7">
              <w:rPr>
                <w:sz w:val="28"/>
                <w:szCs w:val="28"/>
              </w:rPr>
              <w:t>Các trường hợp mới</w:t>
            </w:r>
          </w:p>
        </w:tc>
        <w:tc>
          <w:tcPr>
            <w:tcW w:w="4556" w:type="dxa"/>
          </w:tcPr>
          <w:p w14:paraId="67311952" w14:textId="77777777" w:rsidR="00FA688E" w:rsidRPr="00B550D7" w:rsidRDefault="00FA688E" w:rsidP="00243B2C">
            <w:pPr>
              <w:ind w:firstLine="0"/>
              <w:jc w:val="center"/>
              <w:rPr>
                <w:sz w:val="28"/>
                <w:szCs w:val="28"/>
              </w:rPr>
            </w:pPr>
            <w:r w:rsidRPr="00B550D7">
              <w:rPr>
                <w:sz w:val="28"/>
                <w:szCs w:val="28"/>
              </w:rPr>
              <w:t>4,3% (4,1-4,5)</w:t>
            </w:r>
          </w:p>
        </w:tc>
      </w:tr>
      <w:tr w:rsidR="00FA688E" w14:paraId="17BDEEFD" w14:textId="77777777" w:rsidTr="00243B2C">
        <w:tc>
          <w:tcPr>
            <w:tcW w:w="4555" w:type="dxa"/>
          </w:tcPr>
          <w:p w14:paraId="1C43559A" w14:textId="77777777" w:rsidR="00FA688E" w:rsidRPr="00B550D7" w:rsidRDefault="00FA688E" w:rsidP="00243B2C">
            <w:pPr>
              <w:ind w:firstLine="0"/>
              <w:rPr>
                <w:sz w:val="28"/>
                <w:szCs w:val="28"/>
              </w:rPr>
            </w:pPr>
            <w:r w:rsidRPr="00B550D7">
              <w:rPr>
                <w:sz w:val="28"/>
                <w:szCs w:val="28"/>
              </w:rPr>
              <w:t>Các trường hợp đã điều trị trước đây</w:t>
            </w:r>
          </w:p>
        </w:tc>
        <w:tc>
          <w:tcPr>
            <w:tcW w:w="4556" w:type="dxa"/>
          </w:tcPr>
          <w:p w14:paraId="5E37A4E6" w14:textId="77777777" w:rsidR="00FA688E" w:rsidRPr="00B550D7" w:rsidRDefault="00FA688E" w:rsidP="00243B2C">
            <w:pPr>
              <w:ind w:firstLine="0"/>
              <w:jc w:val="center"/>
              <w:rPr>
                <w:sz w:val="28"/>
                <w:szCs w:val="28"/>
              </w:rPr>
            </w:pPr>
            <w:r w:rsidRPr="00B550D7">
              <w:rPr>
                <w:sz w:val="28"/>
                <w:szCs w:val="28"/>
              </w:rPr>
              <w:t>15% (14-16)</w:t>
            </w:r>
          </w:p>
        </w:tc>
      </w:tr>
    </w:tbl>
    <w:p w14:paraId="6C8614CF" w14:textId="77777777" w:rsidR="00FA688E" w:rsidRDefault="00FA688E" w:rsidP="00FA688E">
      <w:pPr>
        <w:pStyle w:val="Caption"/>
      </w:pPr>
      <w:r>
        <w:t>Bảng 1.3. Thông báo ca bệnh năm 2021</w:t>
      </w:r>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243B2C">
        <w:tc>
          <w:tcPr>
            <w:tcW w:w="4555" w:type="dxa"/>
          </w:tcPr>
          <w:p w14:paraId="6ED92C2D" w14:textId="77777777" w:rsidR="00FA688E" w:rsidRPr="00A75668" w:rsidRDefault="00FA688E" w:rsidP="00243B2C">
            <w:pPr>
              <w:ind w:firstLine="0"/>
              <w:rPr>
                <w:sz w:val="28"/>
                <w:szCs w:val="28"/>
              </w:rPr>
            </w:pPr>
            <w:r w:rsidRPr="00A75668">
              <w:rPr>
                <w:sz w:val="28"/>
                <w:szCs w:val="28"/>
              </w:rPr>
              <w:t>Tổng số mới và tái phát</w:t>
            </w:r>
          </w:p>
        </w:tc>
        <w:tc>
          <w:tcPr>
            <w:tcW w:w="4556" w:type="dxa"/>
          </w:tcPr>
          <w:p w14:paraId="1C80B89B" w14:textId="77777777" w:rsidR="00FA688E" w:rsidRPr="00A75668" w:rsidRDefault="00FA688E" w:rsidP="00243B2C">
            <w:pPr>
              <w:ind w:firstLine="0"/>
              <w:jc w:val="center"/>
              <w:rPr>
                <w:sz w:val="28"/>
                <w:szCs w:val="28"/>
              </w:rPr>
            </w:pPr>
            <w:r w:rsidRPr="00A75668">
              <w:rPr>
                <w:sz w:val="28"/>
                <w:szCs w:val="28"/>
              </w:rPr>
              <w:t>77 657</w:t>
            </w:r>
          </w:p>
        </w:tc>
      </w:tr>
      <w:tr w:rsidR="00FA688E" w14:paraId="5791C77E" w14:textId="77777777" w:rsidTr="00243B2C">
        <w:tc>
          <w:tcPr>
            <w:tcW w:w="4555" w:type="dxa"/>
          </w:tcPr>
          <w:p w14:paraId="7DB03D4A" w14:textId="77777777" w:rsidR="00FA688E" w:rsidRPr="00A75668" w:rsidRDefault="00FA688E" w:rsidP="00243B2C">
            <w:pPr>
              <w:ind w:firstLine="0"/>
              <w:rPr>
                <w:sz w:val="28"/>
                <w:szCs w:val="28"/>
              </w:rPr>
            </w:pPr>
            <w:r w:rsidRPr="00A75668">
              <w:rPr>
                <w:sz w:val="28"/>
                <w:szCs w:val="28"/>
              </w:rPr>
              <w:t>- % xét nghiệm với chẩn đoán nhanh tại thời điểm chẩn đoán</w:t>
            </w:r>
          </w:p>
        </w:tc>
        <w:tc>
          <w:tcPr>
            <w:tcW w:w="4556" w:type="dxa"/>
          </w:tcPr>
          <w:p w14:paraId="6D2C4CF8" w14:textId="77777777" w:rsidR="00FA688E" w:rsidRPr="00A75668" w:rsidRDefault="00FA688E" w:rsidP="00243B2C">
            <w:pPr>
              <w:ind w:firstLine="0"/>
              <w:jc w:val="center"/>
              <w:rPr>
                <w:sz w:val="28"/>
                <w:szCs w:val="28"/>
              </w:rPr>
            </w:pPr>
            <w:r w:rsidRPr="00A75668">
              <w:rPr>
                <w:sz w:val="28"/>
                <w:szCs w:val="28"/>
              </w:rPr>
              <w:t>96%</w:t>
            </w:r>
          </w:p>
        </w:tc>
      </w:tr>
      <w:tr w:rsidR="00FA688E" w14:paraId="12A0E839" w14:textId="77777777" w:rsidTr="00243B2C">
        <w:tc>
          <w:tcPr>
            <w:tcW w:w="4555" w:type="dxa"/>
          </w:tcPr>
          <w:p w14:paraId="0E9F214A" w14:textId="77777777" w:rsidR="00FA688E" w:rsidRPr="00A75668" w:rsidRDefault="00FA688E" w:rsidP="00243B2C">
            <w:pPr>
              <w:ind w:firstLine="0"/>
              <w:rPr>
                <w:sz w:val="28"/>
                <w:szCs w:val="28"/>
              </w:rPr>
            </w:pPr>
            <w:r w:rsidRPr="00A75668">
              <w:rPr>
                <w:sz w:val="28"/>
                <w:szCs w:val="28"/>
              </w:rPr>
              <w:t>- % đã biết tình trạng nhiễm HIV</w:t>
            </w:r>
          </w:p>
        </w:tc>
        <w:tc>
          <w:tcPr>
            <w:tcW w:w="4556" w:type="dxa"/>
          </w:tcPr>
          <w:p w14:paraId="09CCD8AC" w14:textId="77777777" w:rsidR="00FA688E" w:rsidRPr="00A75668" w:rsidRDefault="00FA688E" w:rsidP="00243B2C">
            <w:pPr>
              <w:ind w:firstLine="0"/>
              <w:jc w:val="center"/>
              <w:rPr>
                <w:sz w:val="28"/>
                <w:szCs w:val="28"/>
              </w:rPr>
            </w:pPr>
            <w:r w:rsidRPr="00A75668">
              <w:rPr>
                <w:sz w:val="28"/>
                <w:szCs w:val="28"/>
              </w:rPr>
              <w:t>82%</w:t>
            </w:r>
          </w:p>
        </w:tc>
      </w:tr>
      <w:tr w:rsidR="00FA688E" w14:paraId="395B6B0C" w14:textId="77777777" w:rsidTr="00243B2C">
        <w:tc>
          <w:tcPr>
            <w:tcW w:w="4555" w:type="dxa"/>
          </w:tcPr>
          <w:p w14:paraId="41F98CDA" w14:textId="77777777" w:rsidR="00FA688E" w:rsidRPr="00A75668" w:rsidRDefault="00FA688E" w:rsidP="00243B2C">
            <w:pPr>
              <w:ind w:firstLine="0"/>
              <w:rPr>
                <w:sz w:val="28"/>
                <w:szCs w:val="28"/>
              </w:rPr>
            </w:pPr>
            <w:r w:rsidRPr="00A75668">
              <w:rPr>
                <w:sz w:val="28"/>
                <w:szCs w:val="28"/>
              </w:rPr>
              <w:t>- % phổi</w:t>
            </w:r>
          </w:p>
        </w:tc>
        <w:tc>
          <w:tcPr>
            <w:tcW w:w="4556" w:type="dxa"/>
          </w:tcPr>
          <w:p w14:paraId="1D9D5F3D" w14:textId="77777777" w:rsidR="00FA688E" w:rsidRPr="00A75668" w:rsidRDefault="00FA688E" w:rsidP="00243B2C">
            <w:pPr>
              <w:ind w:firstLine="0"/>
              <w:jc w:val="center"/>
              <w:rPr>
                <w:sz w:val="28"/>
                <w:szCs w:val="28"/>
              </w:rPr>
            </w:pPr>
            <w:r w:rsidRPr="00A75668">
              <w:rPr>
                <w:sz w:val="28"/>
                <w:szCs w:val="28"/>
              </w:rPr>
              <w:t>79%</w:t>
            </w:r>
          </w:p>
        </w:tc>
      </w:tr>
      <w:tr w:rsidR="00FA688E" w14:paraId="7E66F530" w14:textId="77777777" w:rsidTr="00243B2C">
        <w:tc>
          <w:tcPr>
            <w:tcW w:w="4555" w:type="dxa"/>
          </w:tcPr>
          <w:p w14:paraId="03267491" w14:textId="3E54757F" w:rsidR="00FA688E" w:rsidRPr="00A75668" w:rsidRDefault="00FA688E" w:rsidP="00243B2C">
            <w:pPr>
              <w:ind w:firstLine="0"/>
              <w:rPr>
                <w:sz w:val="28"/>
                <w:szCs w:val="28"/>
              </w:rPr>
            </w:pPr>
            <w:r w:rsidRPr="00A75668">
              <w:rPr>
                <w:sz w:val="28"/>
                <w:szCs w:val="28"/>
              </w:rPr>
              <w:lastRenderedPageBreak/>
              <w:t>-</w:t>
            </w:r>
            <w:r w:rsidR="00A860E3">
              <w:rPr>
                <w:sz w:val="28"/>
                <w:szCs w:val="28"/>
              </w:rPr>
              <w:t xml:space="preserve"> </w:t>
            </w:r>
            <w:r w:rsidRPr="00A75668">
              <w:rPr>
                <w:sz w:val="28"/>
                <w:szCs w:val="28"/>
              </w:rPr>
              <w:t>% xác nhận vi khuẩn</w:t>
            </w:r>
          </w:p>
        </w:tc>
        <w:tc>
          <w:tcPr>
            <w:tcW w:w="4556" w:type="dxa"/>
          </w:tcPr>
          <w:p w14:paraId="7552A3E8" w14:textId="77777777" w:rsidR="00FA688E" w:rsidRPr="00A75668" w:rsidRDefault="00FA688E" w:rsidP="00243B2C">
            <w:pPr>
              <w:ind w:firstLine="0"/>
              <w:jc w:val="center"/>
              <w:rPr>
                <w:sz w:val="28"/>
                <w:szCs w:val="28"/>
              </w:rPr>
            </w:pPr>
            <w:r w:rsidRPr="00A75668">
              <w:rPr>
                <w:sz w:val="28"/>
                <w:szCs w:val="28"/>
              </w:rPr>
              <w:t>77%</w:t>
            </w:r>
          </w:p>
        </w:tc>
      </w:tr>
      <w:tr w:rsidR="00FA688E" w14:paraId="0346904C" w14:textId="77777777" w:rsidTr="00243B2C">
        <w:tc>
          <w:tcPr>
            <w:tcW w:w="4555" w:type="dxa"/>
          </w:tcPr>
          <w:p w14:paraId="4ED93796" w14:textId="77777777" w:rsidR="00FA688E" w:rsidRPr="00A75668" w:rsidRDefault="00FA688E" w:rsidP="00243B2C">
            <w:pPr>
              <w:ind w:firstLine="0"/>
              <w:rPr>
                <w:sz w:val="28"/>
                <w:szCs w:val="28"/>
              </w:rPr>
            </w:pPr>
            <w:r w:rsidRPr="00A75668">
              <w:rPr>
                <w:sz w:val="28"/>
                <w:szCs w:val="28"/>
              </w:rPr>
              <w:t>- % trẻ em từ 0-14 tuổi</w:t>
            </w:r>
          </w:p>
        </w:tc>
        <w:tc>
          <w:tcPr>
            <w:tcW w:w="4556" w:type="dxa"/>
          </w:tcPr>
          <w:p w14:paraId="7E3646C9" w14:textId="77777777" w:rsidR="00FA688E" w:rsidRPr="00A75668" w:rsidRDefault="00FA688E" w:rsidP="00243B2C">
            <w:pPr>
              <w:ind w:firstLine="0"/>
              <w:jc w:val="center"/>
              <w:rPr>
                <w:sz w:val="28"/>
                <w:szCs w:val="28"/>
              </w:rPr>
            </w:pPr>
            <w:r w:rsidRPr="00A75668">
              <w:rPr>
                <w:sz w:val="28"/>
                <w:szCs w:val="28"/>
              </w:rPr>
              <w:t>1%</w:t>
            </w:r>
          </w:p>
        </w:tc>
      </w:tr>
      <w:tr w:rsidR="00FA688E" w14:paraId="1E167508" w14:textId="77777777" w:rsidTr="00243B2C">
        <w:tc>
          <w:tcPr>
            <w:tcW w:w="4555" w:type="dxa"/>
          </w:tcPr>
          <w:p w14:paraId="451A7014" w14:textId="77777777" w:rsidR="00FA688E" w:rsidRPr="00A75668" w:rsidRDefault="00FA688E" w:rsidP="00243B2C">
            <w:pPr>
              <w:ind w:firstLine="0"/>
              <w:rPr>
                <w:sz w:val="28"/>
                <w:szCs w:val="28"/>
              </w:rPr>
            </w:pPr>
            <w:r w:rsidRPr="00A75668">
              <w:rPr>
                <w:sz w:val="28"/>
                <w:szCs w:val="28"/>
              </w:rPr>
              <w:t>- % nữ (tuổi ≥15)</w:t>
            </w:r>
          </w:p>
        </w:tc>
        <w:tc>
          <w:tcPr>
            <w:tcW w:w="4556" w:type="dxa"/>
          </w:tcPr>
          <w:p w14:paraId="224A7926" w14:textId="77777777" w:rsidR="00FA688E" w:rsidRPr="00A75668" w:rsidRDefault="00FA688E" w:rsidP="00243B2C">
            <w:pPr>
              <w:ind w:firstLine="0"/>
              <w:jc w:val="center"/>
              <w:rPr>
                <w:sz w:val="28"/>
                <w:szCs w:val="28"/>
              </w:rPr>
            </w:pPr>
            <w:r w:rsidRPr="00A75668">
              <w:rPr>
                <w:sz w:val="28"/>
                <w:szCs w:val="28"/>
              </w:rPr>
              <w:t>29%</w:t>
            </w:r>
          </w:p>
        </w:tc>
      </w:tr>
      <w:tr w:rsidR="00FA688E" w14:paraId="45E91765" w14:textId="77777777" w:rsidTr="00243B2C">
        <w:tc>
          <w:tcPr>
            <w:tcW w:w="4555" w:type="dxa"/>
          </w:tcPr>
          <w:p w14:paraId="5E947FA8" w14:textId="77777777" w:rsidR="00FA688E" w:rsidRPr="00A75668" w:rsidRDefault="00FA688E" w:rsidP="00243B2C">
            <w:pPr>
              <w:ind w:firstLine="0"/>
              <w:rPr>
                <w:sz w:val="28"/>
                <w:szCs w:val="28"/>
              </w:rPr>
            </w:pPr>
            <w:r w:rsidRPr="00A75668">
              <w:rPr>
                <w:sz w:val="28"/>
                <w:szCs w:val="28"/>
              </w:rPr>
              <w:t>- % nam giới (tuổi ≥15)</w:t>
            </w:r>
          </w:p>
        </w:tc>
        <w:tc>
          <w:tcPr>
            <w:tcW w:w="4556" w:type="dxa"/>
          </w:tcPr>
          <w:p w14:paraId="01F24260" w14:textId="77777777" w:rsidR="00FA688E" w:rsidRPr="00A75668" w:rsidRDefault="00FA688E" w:rsidP="00243B2C">
            <w:pPr>
              <w:ind w:firstLine="0"/>
              <w:jc w:val="center"/>
              <w:rPr>
                <w:sz w:val="28"/>
                <w:szCs w:val="28"/>
              </w:rPr>
            </w:pPr>
            <w:r w:rsidRPr="00A75668">
              <w:rPr>
                <w:sz w:val="28"/>
                <w:szCs w:val="28"/>
              </w:rPr>
              <w:t>70%</w:t>
            </w:r>
          </w:p>
        </w:tc>
      </w:tr>
      <w:tr w:rsidR="00FA688E" w14:paraId="3426C8B7" w14:textId="77777777" w:rsidTr="00243B2C">
        <w:tc>
          <w:tcPr>
            <w:tcW w:w="4555" w:type="dxa"/>
          </w:tcPr>
          <w:p w14:paraId="1A335237" w14:textId="77777777" w:rsidR="00FA688E" w:rsidRPr="00A75668" w:rsidRDefault="00FA688E" w:rsidP="00243B2C">
            <w:pPr>
              <w:ind w:firstLine="0"/>
              <w:rPr>
                <w:sz w:val="28"/>
                <w:szCs w:val="28"/>
              </w:rPr>
            </w:pPr>
            <w:r w:rsidRPr="00A75668">
              <w:rPr>
                <w:sz w:val="28"/>
                <w:szCs w:val="28"/>
              </w:rPr>
              <w:t>Tổng số trường hợp được thông báo</w:t>
            </w:r>
          </w:p>
        </w:tc>
        <w:tc>
          <w:tcPr>
            <w:tcW w:w="4556" w:type="dxa"/>
          </w:tcPr>
          <w:p w14:paraId="3DE5CE43" w14:textId="77777777" w:rsidR="00FA688E" w:rsidRPr="00A75668" w:rsidRDefault="00FA688E" w:rsidP="00243B2C">
            <w:pPr>
              <w:ind w:firstLine="0"/>
              <w:jc w:val="center"/>
              <w:rPr>
                <w:sz w:val="28"/>
                <w:szCs w:val="28"/>
              </w:rPr>
            </w:pPr>
            <w:r w:rsidRPr="00A75668">
              <w:rPr>
                <w:sz w:val="28"/>
                <w:szCs w:val="28"/>
              </w:rPr>
              <w:t>78 935</w:t>
            </w:r>
          </w:p>
        </w:tc>
      </w:tr>
    </w:tbl>
    <w:p w14:paraId="4EEEEF4B" w14:textId="0C767623" w:rsidR="00FA688E" w:rsidRDefault="00FA688E" w:rsidP="00FA688E">
      <w:pPr>
        <w:pStyle w:val="Caption"/>
      </w:pPr>
      <w:r>
        <w:t xml:space="preserve">Bảng 1.4. </w:t>
      </w:r>
      <w:r w:rsidRPr="00D819F8">
        <w:t xml:space="preserve">Chăm sóc lao/HIV ở </w:t>
      </w:r>
      <w:r w:rsidR="00B57463">
        <w:t>bệnh nhân</w:t>
      </w:r>
      <w:r w:rsidRPr="00D819F8">
        <w:t xml:space="preserve"> lao mới và tái phát 2021</w:t>
      </w:r>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243B2C">
        <w:tc>
          <w:tcPr>
            <w:tcW w:w="5444" w:type="dxa"/>
          </w:tcPr>
          <w:p w14:paraId="3F5EEFC8" w14:textId="77777777" w:rsidR="00FA688E" w:rsidRPr="00F53D70" w:rsidRDefault="00FA688E" w:rsidP="00243B2C">
            <w:pPr>
              <w:ind w:firstLine="0"/>
              <w:rPr>
                <w:sz w:val="28"/>
                <w:szCs w:val="28"/>
              </w:rPr>
            </w:pPr>
          </w:p>
        </w:tc>
        <w:tc>
          <w:tcPr>
            <w:tcW w:w="2021" w:type="dxa"/>
          </w:tcPr>
          <w:p w14:paraId="382195D6" w14:textId="77777777" w:rsidR="00FA688E" w:rsidRPr="00F53D70" w:rsidRDefault="00FA688E" w:rsidP="00243B2C">
            <w:pPr>
              <w:ind w:firstLine="0"/>
              <w:jc w:val="center"/>
              <w:rPr>
                <w:b/>
                <w:bCs/>
                <w:sz w:val="28"/>
                <w:szCs w:val="28"/>
              </w:rPr>
            </w:pPr>
            <w:r w:rsidRPr="00F53D70">
              <w:rPr>
                <w:b/>
                <w:bCs/>
                <w:sz w:val="28"/>
                <w:szCs w:val="28"/>
              </w:rPr>
              <w:t>Số lượng</w:t>
            </w:r>
          </w:p>
        </w:tc>
        <w:tc>
          <w:tcPr>
            <w:tcW w:w="1646" w:type="dxa"/>
          </w:tcPr>
          <w:p w14:paraId="7B7E05D6" w14:textId="77777777" w:rsidR="00FA688E" w:rsidRPr="00F53D70" w:rsidRDefault="00FA688E" w:rsidP="00243B2C">
            <w:pPr>
              <w:ind w:firstLine="0"/>
              <w:jc w:val="center"/>
              <w:rPr>
                <w:b/>
                <w:bCs/>
                <w:sz w:val="28"/>
                <w:szCs w:val="28"/>
              </w:rPr>
            </w:pPr>
            <w:r w:rsidRPr="00F53D70">
              <w:rPr>
                <w:b/>
                <w:bCs/>
                <w:sz w:val="28"/>
                <w:szCs w:val="28"/>
              </w:rPr>
              <w:t>(%)</w:t>
            </w:r>
          </w:p>
        </w:tc>
      </w:tr>
      <w:tr w:rsidR="00FA688E" w14:paraId="309D8171" w14:textId="77777777" w:rsidTr="00243B2C">
        <w:tc>
          <w:tcPr>
            <w:tcW w:w="5444" w:type="dxa"/>
          </w:tcPr>
          <w:p w14:paraId="628034B3" w14:textId="77777777" w:rsidR="00FA688E" w:rsidRPr="00F53D70" w:rsidRDefault="00FA688E" w:rsidP="00243B2C">
            <w:pPr>
              <w:ind w:firstLine="0"/>
              <w:rPr>
                <w:sz w:val="28"/>
                <w:szCs w:val="28"/>
              </w:rPr>
            </w:pPr>
            <w:r w:rsidRPr="00F53D70">
              <w:rPr>
                <w:sz w:val="28"/>
                <w:szCs w:val="28"/>
              </w:rPr>
              <w:t>Bệnh nhân đã biết tình trạng HIV dương tính với HIV</w:t>
            </w:r>
          </w:p>
        </w:tc>
        <w:tc>
          <w:tcPr>
            <w:tcW w:w="2021" w:type="dxa"/>
          </w:tcPr>
          <w:p w14:paraId="6B72B042" w14:textId="77777777" w:rsidR="00FA688E" w:rsidRPr="00F53D70" w:rsidRDefault="00FA688E" w:rsidP="00243B2C">
            <w:pPr>
              <w:ind w:firstLine="0"/>
              <w:jc w:val="center"/>
              <w:rPr>
                <w:sz w:val="28"/>
                <w:szCs w:val="28"/>
              </w:rPr>
            </w:pPr>
            <w:r w:rsidRPr="00F53D70">
              <w:rPr>
                <w:sz w:val="28"/>
                <w:szCs w:val="28"/>
              </w:rPr>
              <w:t>1 945</w:t>
            </w:r>
          </w:p>
        </w:tc>
        <w:tc>
          <w:tcPr>
            <w:tcW w:w="1646" w:type="dxa"/>
          </w:tcPr>
          <w:p w14:paraId="29E0D022" w14:textId="77777777" w:rsidR="00FA688E" w:rsidRPr="00F53D70" w:rsidRDefault="00FA688E" w:rsidP="00243B2C">
            <w:pPr>
              <w:ind w:firstLine="0"/>
              <w:jc w:val="center"/>
              <w:rPr>
                <w:sz w:val="28"/>
                <w:szCs w:val="28"/>
              </w:rPr>
            </w:pPr>
            <w:r w:rsidRPr="00F53D70">
              <w:rPr>
                <w:sz w:val="28"/>
                <w:szCs w:val="28"/>
              </w:rPr>
              <w:t>3%</w:t>
            </w:r>
          </w:p>
        </w:tc>
      </w:tr>
      <w:tr w:rsidR="00FA688E" w14:paraId="64A4E603" w14:textId="77777777" w:rsidTr="00243B2C">
        <w:tc>
          <w:tcPr>
            <w:tcW w:w="5444" w:type="dxa"/>
          </w:tcPr>
          <w:p w14:paraId="257BA4C5" w14:textId="77777777" w:rsidR="00FA688E" w:rsidRPr="00F53D70" w:rsidRDefault="00FA688E" w:rsidP="00243B2C">
            <w:pPr>
              <w:ind w:firstLine="0"/>
              <w:rPr>
                <w:sz w:val="28"/>
                <w:szCs w:val="28"/>
              </w:rPr>
            </w:pPr>
            <w:r w:rsidRPr="00F53D70">
              <w:rPr>
                <w:sz w:val="28"/>
                <w:szCs w:val="28"/>
              </w:rPr>
              <w:t>- đang điều trị bằng thuốc kháng vi-rút</w:t>
            </w:r>
          </w:p>
        </w:tc>
        <w:tc>
          <w:tcPr>
            <w:tcW w:w="2021" w:type="dxa"/>
          </w:tcPr>
          <w:p w14:paraId="136CCF71" w14:textId="77777777" w:rsidR="00FA688E" w:rsidRPr="00F53D70" w:rsidRDefault="00FA688E" w:rsidP="00243B2C">
            <w:pPr>
              <w:ind w:firstLine="0"/>
              <w:jc w:val="center"/>
              <w:rPr>
                <w:sz w:val="28"/>
                <w:szCs w:val="28"/>
              </w:rPr>
            </w:pPr>
            <w:r w:rsidRPr="00F53D70">
              <w:rPr>
                <w:sz w:val="28"/>
                <w:szCs w:val="28"/>
              </w:rPr>
              <w:t>1 521</w:t>
            </w:r>
          </w:p>
        </w:tc>
        <w:tc>
          <w:tcPr>
            <w:tcW w:w="1646" w:type="dxa"/>
          </w:tcPr>
          <w:p w14:paraId="505EEC87" w14:textId="77777777" w:rsidR="00FA688E" w:rsidRPr="00F53D70" w:rsidRDefault="00FA688E" w:rsidP="00243B2C">
            <w:pPr>
              <w:ind w:firstLine="0"/>
              <w:jc w:val="center"/>
              <w:rPr>
                <w:sz w:val="28"/>
                <w:szCs w:val="28"/>
              </w:rPr>
            </w:pPr>
            <w:r w:rsidRPr="00F53D70">
              <w:rPr>
                <w:sz w:val="28"/>
                <w:szCs w:val="28"/>
              </w:rPr>
              <w:t>78%</w:t>
            </w:r>
          </w:p>
        </w:tc>
      </w:tr>
    </w:tbl>
    <w:p w14:paraId="5309AF4E" w14:textId="77777777" w:rsidR="00815813" w:rsidRDefault="00815813" w:rsidP="00C23165">
      <w:pPr>
        <w:pStyle w:val="Heading2"/>
      </w:pPr>
      <w:bookmarkStart w:id="20" w:name="_Toc126527703"/>
      <w:bookmarkStart w:id="21" w:name="_Toc130501811"/>
    </w:p>
    <w:p w14:paraId="607C58C6" w14:textId="129E03EF" w:rsidR="001B303A" w:rsidRDefault="001B303A" w:rsidP="00C23165">
      <w:pPr>
        <w:pStyle w:val="Heading2"/>
      </w:pPr>
      <w:r>
        <w:t>1.</w:t>
      </w:r>
      <w:r w:rsidR="00ED67AA">
        <w:t>2</w:t>
      </w:r>
      <w:r>
        <w:t>. Một số hiểu biết về bệnh lao</w:t>
      </w:r>
      <w:r w:rsidR="006162C7">
        <w:t xml:space="preserve"> phổi</w:t>
      </w:r>
      <w:bookmarkEnd w:id="20"/>
      <w:bookmarkEnd w:id="21"/>
    </w:p>
    <w:p w14:paraId="1D668557" w14:textId="2146D9A3" w:rsidR="001B303A" w:rsidRDefault="001B303A" w:rsidP="00C23165">
      <w:pPr>
        <w:pStyle w:val="Heading3"/>
      </w:pPr>
      <w:bookmarkStart w:id="22" w:name="_Toc126527704"/>
      <w:r>
        <w:t>1.</w:t>
      </w:r>
      <w:r w:rsidR="00ED67AA">
        <w:t>2</w:t>
      </w:r>
      <w:r>
        <w:t xml:space="preserve">.1. </w:t>
      </w:r>
      <w:r w:rsidR="00FA03C3">
        <w:t>Khái niệm cơ bản về b</w:t>
      </w:r>
      <w:r w:rsidR="0090148A">
        <w:t>ệnh lao phổi</w:t>
      </w:r>
      <w:bookmarkEnd w:id="22"/>
    </w:p>
    <w:p w14:paraId="2DEA3CEE" w14:textId="11A6A750"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934217">
        <w:instrText xml:space="preserve"> ADDIN EN.CITE &lt;EndNote&gt;&lt;Cite&gt;&lt;Author&gt;Sáng&lt;/Author&gt;&lt;Year&gt;2014&lt;/Year&gt;&lt;RecNum&gt;10&lt;/RecNum&gt;&lt;DisplayText&gt;[2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934217">
        <w:t>[20]</w:t>
      </w:r>
      <w:r w:rsidR="00692904">
        <w:fldChar w:fldCharType="end"/>
      </w:r>
      <w:r>
        <w:t>.</w:t>
      </w:r>
    </w:p>
    <w:p w14:paraId="690CDB9C" w14:textId="5E0F375E"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jA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lThur88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</w:fldData>
        </w:fldChar>
      </w:r>
      <w:r w:rsidR="00573467">
        <w:instrText xml:space="preserve"> ADDIN EN.CITE </w:instrText>
      </w:r>
      <w:r w:rsidR="00573467">
        <w:fldChar w:fldCharType="begin">
          <w:fldData xml:space="preserve">PEVuZE5vdGU+PENpdGU+PEF1dGhvcj5Tw6FuZzwvQXV0aG9yPjxZZWFyPjIwMTQ8L1llYXI+PFJl
Y051bT4xMDwvUmVjTnVtPjxEaXNwbGF5VGV4dD5bMjA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lThur88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</w:fldData>
        </w:fldChar>
      </w:r>
      <w:r w:rsidR="00573467">
        <w:instrText xml:space="preserve"> ADDIN EN.CITE.DATA </w:instrText>
      </w:r>
      <w:r w:rsidR="00573467">
        <w:fldChar w:fldCharType="end"/>
      </w:r>
      <w:r w:rsidR="00705B8C">
        <w:fldChar w:fldCharType="separate"/>
      </w:r>
      <w:r w:rsidR="00573467">
        <w:t>[20, 23]</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fldData xml:space="preserve">PEVuZE5vdGU+PENpdGU+PEF1dGhvcj5U4bq/PC9BdXRob3I+PFllYXI+MjAyMDwvWWVhcj48UmVj
TnVtPjE8L1JlY051bT48RGlzcGxheVRleHQ+WzIzXTwvRGlzcGxheVRleHQ+PHJlY29yZD48cmVj
LW51bWJlcj4xPC9yZWMtbnVtYmVyPjxmb3JlaWduLWtleXM+PGtleSBhcHA9IkVOIiBkYi1pZD0i
ZXcwcjI1ZTVpZWF3ZnVlZGR2M3BmMHNiYXh4MGZzcmFhOWZ0IiB0aW1lc3RhbXA9IjE2Nzc2ODUx
ODMiPjE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CB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duG7gSB2aeG7h2MgYmFuIGg8L3N0eWxlPjxzdHlsZSBmYWNl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
</w:fldData>
        </w:fldChar>
      </w:r>
      <w:r w:rsidR="00573467">
        <w:instrText xml:space="preserve"> ADDIN EN.CITE </w:instrText>
      </w:r>
      <w:r w:rsidR="00573467">
        <w:fldChar w:fldCharType="begin">
          <w:fldData xml:space="preserve">PEVuZE5vdGU+PENpdGU+PEF1dGhvcj5U4bq/PC9BdXRob3I+PFllYXI+MjAyMDwvWWVhcj48UmVj
TnVtPjE8L1JlY051bT48RGlzcGxheVRleHQ+WzIzXTwvRGlzcGxheVRleHQ+PHJlY29yZD48cmVj
LW51bWJlcj4xPC9yZWMtbnVtYmVyPjxmb3JlaWduLWtleXM+PGtleSBhcHA9IkVOIiBkYi1pZD0i
ZXcwcjI1ZTVpZWF3ZnVlZGR2M3BmMHNiYXh4MGZzcmFhOWZ0IiB0aW1lc3RhbXA9IjE2Nzc2ODUx
ODMiPjE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CB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duG7gSB2aeG7h2MgYmFuIGg8L3N0eWxlPjxzdHlsZSBmYWNl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
</w:fldData>
        </w:fldChar>
      </w:r>
      <w:r w:rsidR="00573467">
        <w:instrText xml:space="preserve"> ADDIN EN.CITE.DATA </w:instrText>
      </w:r>
      <w:r w:rsidR="00573467">
        <w:fldChar w:fldCharType="end"/>
      </w:r>
      <w:r w:rsidR="00983988">
        <w:fldChar w:fldCharType="separate"/>
      </w:r>
      <w:r w:rsidR="00573467">
        <w:t>[23]</w:t>
      </w:r>
      <w:r w:rsidR="00983988">
        <w:fldChar w:fldCharType="end"/>
      </w:r>
      <w:r w:rsidR="00E66068">
        <w:t>.</w:t>
      </w:r>
    </w:p>
    <w:p w14:paraId="0E304344" w14:textId="1F2C30C0" w:rsidR="001B303A" w:rsidRDefault="001B303A" w:rsidP="00C23165">
      <w:pPr>
        <w:pStyle w:val="Heading3"/>
      </w:pPr>
      <w:bookmarkStart w:id="23"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3"/>
    </w:p>
    <w:p w14:paraId="0772C1BF" w14:textId="4BFD9F8E" w:rsidR="003338AB" w:rsidRDefault="00E554F0" w:rsidP="004B420F">
      <w:pPr>
        <w:pStyle w:val="Heading4"/>
      </w:pPr>
      <w:bookmarkStart w:id="24" w:name="_Toc126527706"/>
      <w:r>
        <w:t>1.</w:t>
      </w:r>
      <w:r w:rsidR="008C0E05">
        <w:t>2</w:t>
      </w:r>
      <w:r>
        <w:t>.</w:t>
      </w:r>
      <w:r w:rsidR="008C0E05">
        <w:t>2</w:t>
      </w:r>
      <w:r>
        <w:t xml:space="preserve">.1. </w:t>
      </w:r>
      <w:r w:rsidR="004B420F">
        <w:t>Triệu chứng t</w:t>
      </w:r>
      <w:r>
        <w:t>oàn thân</w:t>
      </w:r>
      <w:bookmarkEnd w:id="24"/>
    </w:p>
    <w:p w14:paraId="48914E7D" w14:textId="1F5F69B2"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934217">
        <w:instrText xml:space="preserve"> ADDIN EN.CITE &lt;EndNote&gt;&lt;Cite&gt;&lt;Author&gt;Sáng&lt;/Author&gt;&lt;Year&gt;2014&lt;/Year&gt;&lt;RecNum&gt;10&lt;/RecNum&gt;&lt;DisplayText&gt;[2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934217">
        <w:t>[20]</w:t>
      </w:r>
      <w:r w:rsidR="003F40A4">
        <w:fldChar w:fldCharType="end"/>
      </w:r>
      <w:r w:rsidR="00687318">
        <w:t>.</w:t>
      </w:r>
    </w:p>
    <w:p w14:paraId="4EFAB730" w14:textId="143C2F64"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108L0Rpc3BsYXlUZXh0PjxyZWNvcmQ+PHJlYy1u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</w:fldData>
        </w:fldChar>
      </w:r>
      <w:r w:rsidR="00934217">
        <w:instrText xml:space="preserve"> ADDIN EN.CITE </w:instrText>
      </w:r>
      <w:r w:rsidR="00934217">
        <w:fldChar w:fldCharType="begin">
          <w:fldData xml:space="preserve">PEVuZE5vdGU+PENpdGU+PEF1dGhvcj5CYTwvQXV0aG9yPjxZZWFyPjIwMTU8L1llYXI+PFJlY051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</w:fldData>
        </w:fldChar>
      </w:r>
      <w:r w:rsidR="00934217">
        <w:instrText xml:space="preserve"> ADDIN EN.CITE.DATA </w:instrText>
      </w:r>
      <w:r w:rsidR="00934217">
        <w:fldChar w:fldCharType="end"/>
      </w:r>
      <w:r w:rsidR="00250260">
        <w:fldChar w:fldCharType="separate"/>
      </w:r>
      <w:r w:rsidR="00934217">
        <w:t>[3]</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zM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573467">
        <w:instrText xml:space="preserve"> ADDIN EN.CITE </w:instrText>
      </w:r>
      <w:r w:rsidR="00573467">
        <w:fldChar w:fldCharType="begin">
          <w:fldData xml:space="preserve">PEVuZE5vdGU+PENpdGU+PEF1dGhvcj5UdXnhur90PC9BdXRob3I+PFllYXI+MjAxNzwvWWVhcj48
UmVjTnVtPjE2PC9SZWNOdW0+PERpc3BsYXlUZXh0PlszM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573467">
        <w:instrText xml:space="preserve"> ADDIN EN.CITE.DATA </w:instrText>
      </w:r>
      <w:r w:rsidR="00573467">
        <w:fldChar w:fldCharType="end"/>
      </w:r>
      <w:r w:rsidR="00972068">
        <w:fldChar w:fldCharType="separate"/>
      </w:r>
      <w:r w:rsidR="00573467">
        <w:t>[32]</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zM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573467">
        <w:instrText xml:space="preserve"> ADDIN EN.CITE </w:instrText>
      </w:r>
      <w:r w:rsidR="00573467">
        <w:fldChar w:fldCharType="begin">
          <w:fldData xml:space="preserve">PEVuZE5vdGU+PENpdGU+PEF1dGhvcj5UdXnhur90PC9BdXRob3I+PFllYXI+MjAxNzwvWWVhcj48
UmVjTnVtPjE3PC9SZWNOdW0+PERpc3BsYXlUZXh0PlszM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573467">
        <w:instrText xml:space="preserve"> ADDIN EN.CITE.DATA </w:instrText>
      </w:r>
      <w:r w:rsidR="00573467">
        <w:fldChar w:fldCharType="end"/>
      </w:r>
      <w:r w:rsidR="005874A1">
        <w:fldChar w:fldCharType="separate"/>
      </w:r>
      <w:r w:rsidR="00573467">
        <w:t>[33]</w:t>
      </w:r>
      <w:r w:rsidR="005874A1">
        <w:fldChar w:fldCharType="end"/>
      </w:r>
      <w:r w:rsidR="00D04918">
        <w:t xml:space="preserve">. </w:t>
      </w:r>
      <w:r w:rsidR="00251862">
        <w:t>Theo</w:t>
      </w:r>
      <w:r w:rsidR="00251862">
        <w:t xml:space="preserve"> </w:t>
      </w:r>
      <w:r w:rsidR="00251862" w:rsidRPr="00BC0103">
        <w:t>Đoàn Duy Tân</w:t>
      </w:r>
      <w:r w:rsidR="00251862">
        <w:t xml:space="preserve"> (</w:t>
      </w:r>
      <w:r w:rsidR="00251862" w:rsidRPr="006A680F">
        <w:t>2021</w:t>
      </w:r>
      <w:r w:rsidR="00251862">
        <w:t>)</w:t>
      </w:r>
      <w:r w:rsidR="00251862" w:rsidRPr="006A680F">
        <w:t>, tỉ lệ suy dinh dưỡng ở bệnh nhân lao phổi theo phương pháp SG</w:t>
      </w:r>
      <w:r w:rsidR="00251862">
        <w:t>A</w:t>
      </w:r>
      <w:r w:rsidR="00251862" w:rsidRPr="006A680F">
        <w:t xml:space="preserve"> </w:t>
      </w:r>
      <w:r w:rsidR="00251862">
        <w:t xml:space="preserve">và theo BMI lần lượt </w:t>
      </w:r>
      <w:r w:rsidR="00251862" w:rsidRPr="006A680F">
        <w:t>là 66,6% (64/96)</w:t>
      </w:r>
      <w:r w:rsidR="00251862">
        <w:t xml:space="preserve"> và </w:t>
      </w:r>
      <w:r w:rsidR="00251862" w:rsidRPr="004B11C7">
        <w:t>55,2% (54/96)</w:t>
      </w:r>
      <w:r w:rsidR="0078196E">
        <w:t xml:space="preserve"> </w:t>
      </w:r>
      <w:r w:rsidR="00B41598">
        <w:fldChar w:fldCharType="begin"/>
      </w:r>
      <w:r w:rsidR="00B41598">
        <w:instrText xml:space="preserve"> ADDIN EN.CITE &lt;EndNote&gt;&lt;Cite&gt;&lt;Author&gt;Tân&lt;/Author&gt;&lt;Year&gt;2021&lt;/Year&gt;&lt;RecNum&gt;63&lt;/RecNum&gt;&lt;DisplayText&gt;[22]&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B41598">
        <w:fldChar w:fldCharType="separate"/>
      </w:r>
      <w:r w:rsidR="00B41598">
        <w:t>[22]</w:t>
      </w:r>
      <w:r w:rsidR="00B41598">
        <w:fldChar w:fldCharType="end"/>
      </w:r>
      <w:r w:rsidR="00251862">
        <w:t xml:space="preserve">. </w:t>
      </w:r>
      <w:r w:rsidR="006B7A21">
        <w:t>Kết quả nghiên cứu của</w:t>
      </w:r>
      <w:r w:rsidR="00D04918">
        <w:t xml:space="preserve"> Lê Thị Thủy</w:t>
      </w:r>
      <w:r w:rsidR="00AC65B5">
        <w:t xml:space="preserve"> (2019),</w:t>
      </w:r>
      <w:r w:rsidR="00D04918">
        <w:t xml:space="preserve"> 9,5% bệnh nhân lao phổi có biểu hiện suy dinh dưỡng 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jl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343EE">
        <w:instrText xml:space="preserve"> ADDIN EN.CITE </w:instrText>
      </w:r>
      <w:r w:rsidR="006343EE">
        <w:fldChar w:fldCharType="begin">
          <w:fldData xml:space="preserve">PEVuZE5vdGU+PENpdGU+PEF1dGhvcj5UaOG7p3k8L0F1dGhvcj48WWVhcj4yMDE5PC9ZZWFyPjxS
ZWNOdW0+ODwvUmVjTnVtPjxEaXNwbGF5VGV4dD5bMjl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343EE">
        <w:instrText xml:space="preserve"> ADDIN EN.CITE.DATA </w:instrText>
      </w:r>
      <w:r w:rsidR="006343EE">
        <w:fldChar w:fldCharType="end"/>
      </w:r>
      <w:r w:rsidR="006110B3">
        <w:fldChar w:fldCharType="separate"/>
      </w:r>
      <w:r w:rsidR="006343EE">
        <w:t>[29]</w:t>
      </w:r>
      <w:r w:rsidR="006110B3">
        <w:fldChar w:fldCharType="end"/>
      </w:r>
      <w:r w:rsidR="00D04918">
        <w:t>.</w:t>
      </w:r>
    </w:p>
    <w:p w14:paraId="4895B190" w14:textId="21E7519F" w:rsidR="00E554F0" w:rsidRDefault="00D55918" w:rsidP="004B420F">
      <w:pPr>
        <w:pStyle w:val="Heading4"/>
      </w:pPr>
      <w:bookmarkStart w:id="25" w:name="_Toc126527707"/>
      <w:r>
        <w:t>1.</w:t>
      </w:r>
      <w:r w:rsidR="008C0E05">
        <w:t>2</w:t>
      </w:r>
      <w:r>
        <w:t>.</w:t>
      </w:r>
      <w:r w:rsidR="008C0E05">
        <w:t>2</w:t>
      </w:r>
      <w:r>
        <w:t>.2.</w:t>
      </w:r>
      <w:r w:rsidR="004B420F">
        <w:t xml:space="preserve"> Triệu chứng cơ năng</w:t>
      </w:r>
      <w:bookmarkEnd w:id="25"/>
    </w:p>
    <w:p w14:paraId="3FE79011" w14:textId="0C9ED17A"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934217">
        <w:instrText xml:space="preserve"> ADDIN EN.CITE &lt;EndNote&gt;&lt;Cite&gt;&lt;Author&gt;Sáng&lt;/Author&gt;&lt;Year&gt;2014&lt;/Year&gt;&lt;RecNum&gt;10&lt;/RecNum&gt;&lt;DisplayText&gt;[2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934217">
        <w:t>[20]</w:t>
      </w:r>
      <w:r w:rsidR="00365F6E">
        <w:fldChar w:fldCharType="end"/>
      </w:r>
      <w:r w:rsidR="00E04480">
        <w:t>.</w:t>
      </w:r>
      <w:r w:rsidR="002D76C2">
        <w:t xml:space="preserve"> </w:t>
      </w:r>
      <w:r w:rsidR="00441341">
        <w:t>Theo</w:t>
      </w:r>
      <w:r w:rsidR="00D93844">
        <w:t xml:space="preserve"> nghiên cứu</w:t>
      </w:r>
      <w:r w:rsidR="00634B54">
        <w:t xml:space="preserve"> của </w:t>
      </w:r>
      <w:r w:rsidR="00D03833">
        <w:t xml:space="preserve"> 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yN1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573467">
        <w:instrText xml:space="preserve"> ADDIN EN.CITE </w:instrText>
      </w:r>
      <w:r w:rsidR="00573467">
        <w:fldChar w:fldCharType="begin">
          <w:fldData xml:space="preserve">PEVuZE5vdGU+PENpdGU+PEF1dGhvcj5UaOG6oWNoPC9BdXRob3I+PFllYXI+MjAxNjwvWWVhcj48
UmVjTnVtPjE4PC9SZWNOdW0+PERpc3BsYXlUZXh0PlsyN1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573467">
        <w:instrText xml:space="preserve"> ADDIN EN.CITE.DATA </w:instrText>
      </w:r>
      <w:r w:rsidR="00573467">
        <w:fldChar w:fldCharType="end"/>
      </w:r>
      <w:r w:rsidR="007A4330">
        <w:fldChar w:fldCharType="separate"/>
      </w:r>
      <w:r w:rsidR="00573467">
        <w:t>[27]</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U2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573467">
        <w:instrText xml:space="preserve"> ADDIN EN.CITE </w:instrText>
      </w:r>
      <w:r w:rsidR="00573467">
        <w:fldChar w:fldCharType="begin">
          <w:fldData xml:space="preserve">PEVuZE5vdGU+PENpdGU+PEF1dGhvcj5SYWhpbWk8L0F1dGhvcj48WWVhcj4yMDIwPC9ZZWFyPjxS
ZWNOdW0+MTk8L1JlY051bT48RGlzcGxheVRleHQ+WzU2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573467">
        <w:instrText xml:space="preserve"> ADDIN EN.CITE.DATA </w:instrText>
      </w:r>
      <w:r w:rsidR="00573467">
        <w:fldChar w:fldCharType="end"/>
      </w:r>
      <w:r w:rsidR="00596A67">
        <w:fldChar w:fldCharType="separate"/>
      </w:r>
      <w:r w:rsidR="00573467">
        <w:t>[56]</w:t>
      </w:r>
      <w:r w:rsidR="00596A67">
        <w:fldChar w:fldCharType="end"/>
      </w:r>
      <w:r w:rsidR="001F034B">
        <w:t>.</w:t>
      </w:r>
    </w:p>
    <w:p w14:paraId="13F160FF" w14:textId="11C2A9FC" w:rsidR="00F66052" w:rsidRDefault="00F66052" w:rsidP="00C826C0">
      <w:r>
        <w:t>Ho ra máu</w:t>
      </w:r>
      <w:r w:rsidR="009B3F28">
        <w:t xml:space="preserve"> </w:t>
      </w:r>
      <w:r w:rsidR="004D6FED">
        <w:t>chỉ chiếm khoảng 10%</w:t>
      </w:r>
      <w:r w:rsidR="00C9496C">
        <w:t xml:space="preserve"> số bệnh nhân</w:t>
      </w:r>
      <w:r w:rsidR="004D6FED">
        <w:t xml:space="preserve">, </w:t>
      </w:r>
      <w:r w:rsidR="00714F0C">
        <w:t xml:space="preserve">máu có </w:t>
      </w:r>
      <w:r w:rsidR="006D3C85">
        <w:t>s</w:t>
      </w:r>
      <w:r w:rsidR="006827F2">
        <w:t>ố</w:t>
      </w:r>
      <w:r w:rsidR="00806A0F">
        <w:t xml:space="preserve"> lượng ít, có đuôi khái huyết</w:t>
      </w:r>
      <w:r w:rsidR="00223920">
        <w:t xml:space="preserve"> </w:t>
      </w:r>
      <w:r w:rsidR="006A35BA">
        <w:t xml:space="preserve">theo </w:t>
      </w:r>
      <w:r w:rsidR="005237FF">
        <w:t>Trần</w:t>
      </w:r>
      <w:r w:rsidR="006A35BA">
        <w:t xml:space="preserve"> Văn Sáng (2014) </w:t>
      </w:r>
      <w:r w:rsidR="00223920">
        <w:fldChar w:fldCharType="begin"/>
      </w:r>
      <w:r w:rsidR="00934217">
        <w:instrText xml:space="preserve"> ADDIN EN.CITE &lt;EndNote&gt;&lt;Cite&gt;&lt;Author&gt;Sáng&lt;/Author&gt;&lt;Year&gt;2014&lt;/Year&gt;&lt;RecNum&gt;10&lt;/RecNum&gt;&lt;DisplayText&gt;[2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223920">
        <w:fldChar w:fldCharType="separate"/>
      </w:r>
      <w:r w:rsidR="00934217">
        <w:t>[20]</w:t>
      </w:r>
      <w:r w:rsidR="00223920">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573467">
        <w:instrText xml:space="preserve"> ADDIN EN.CITE &lt;EndNote&gt;&lt;Cite&gt;&lt;Author&gt;Kaur&lt;/Author&gt;&lt;Year&gt;2022&lt;/Year&gt;&lt;RecNum&gt;20&lt;/RecNum&gt;&lt;DisplayText&gt;[45]&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573467">
        <w:t>[45]</w:t>
      </w:r>
      <w:r w:rsidR="00165CC2">
        <w:fldChar w:fldCharType="end"/>
      </w:r>
      <w:r w:rsidR="00D03833">
        <w:t>.</w:t>
      </w:r>
    </w:p>
    <w:p w14:paraId="5D7949DC" w14:textId="0B0A69B9" w:rsidR="00F66052" w:rsidRDefault="00F66052" w:rsidP="00C826C0">
      <w:r>
        <w:t>Đau ngực</w:t>
      </w:r>
      <w:r w:rsidR="006C3C7A">
        <w:t xml:space="preserve"> thường đau ở một vị trí cố định.</w:t>
      </w:r>
      <w:r w:rsidR="00401138">
        <w:t xml:space="preserve"> </w:t>
      </w:r>
      <w:r w:rsidR="00401138" w:rsidRPr="00401138">
        <w:t>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zM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573467">
        <w:instrText xml:space="preserve"> ADDIN EN.CITE </w:instrText>
      </w:r>
      <w:r w:rsidR="00573467">
        <w:fldChar w:fldCharType="begin">
          <w:fldData xml:space="preserve">PEVuZE5vdGU+PENpdGU+PEF1dGhvcj5UdXnhur90PC9BdXRob3I+PFllYXI+MjAxNzwvWWVhcj48
UmVjTnVtPjE2PC9SZWNOdW0+PERpc3BsYXlUZXh0PlszM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573467">
        <w:instrText xml:space="preserve"> ADDIN EN.CITE.DATA </w:instrText>
      </w:r>
      <w:r w:rsidR="00573467">
        <w:fldChar w:fldCharType="end"/>
      </w:r>
      <w:r w:rsidR="00E47C0B">
        <w:fldChar w:fldCharType="separate"/>
      </w:r>
      <w:r w:rsidR="00573467">
        <w:t>[32]</w:t>
      </w:r>
      <w:r w:rsidR="00E47C0B">
        <w:fldChar w:fldCharType="end"/>
      </w:r>
      <w:r w:rsidR="00165CC2">
        <w:t>;</w:t>
      </w:r>
      <w:r w:rsidR="009E3A51">
        <w:t xml:space="preserve"> </w:t>
      </w:r>
      <w:r w:rsidR="00401138" w:rsidRPr="00401138">
        <w:t>Vũ Thị Vân Anh</w:t>
      </w:r>
      <w:r w:rsidR="00A166A1">
        <w:t xml:space="preserve"> (2021)</w:t>
      </w:r>
      <w:r w:rsidR="00401138" w:rsidRPr="00401138">
        <w:t xml:space="preserve"> </w:t>
      </w:r>
      <w:r w:rsidR="00E47C0B">
        <w:t>thấy rằng</w:t>
      </w:r>
      <w:r w:rsidR="00401138" w:rsidRPr="00401138">
        <w:t xml:space="preserve"> triệu chứng đau ngực chiếm 72,7% </w:t>
      </w:r>
      <w:r w:rsidR="00F76C81">
        <w:fldChar w:fldCharType="begin">
          <w:fldData xml:space="preserve">PEVuZE5vdGU+PENpdGU+PEF1dGhvcj5Bbmg8L0F1dGhvcj48WWVhcj4yMDIxPC9ZZWFyPjxSZWNO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</w:fldData>
        </w:fldChar>
      </w:r>
      <w:r w:rsidR="00934217">
        <w:instrText xml:space="preserve"> ADDIN EN.CITE </w:instrText>
      </w:r>
      <w:r w:rsidR="00934217">
        <w:fldChar w:fldCharType="begin">
          <w:fldData xml:space="preserve">PEVuZE5vdGU+PENpdGU+PEF1dGhvcj5Bbmg8L0F1dGhvcj48WWVhcj4yMDIxPC9ZZWFyPjxSZWNO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</w:fldData>
        </w:fldChar>
      </w:r>
      <w:r w:rsidR="00934217">
        <w:instrText xml:space="preserve"> ADDIN EN.CITE.DATA </w:instrText>
      </w:r>
      <w:r w:rsidR="00934217">
        <w:fldChar w:fldCharType="end"/>
      </w:r>
      <w:r w:rsidR="00F76C81">
        <w:fldChar w:fldCharType="separate"/>
      </w:r>
      <w:r w:rsidR="00934217">
        <w:t>[2]</w:t>
      </w:r>
      <w:r w:rsidR="00F76C81">
        <w:fldChar w:fldCharType="end"/>
      </w:r>
      <w:r w:rsidR="00401138" w:rsidRPr="00401138">
        <w:t>.</w:t>
      </w:r>
    </w:p>
    <w:p w14:paraId="22DF68CF" w14:textId="7D580D31" w:rsidR="006C3C7A" w:rsidRPr="00C826C0" w:rsidRDefault="006C3C7A" w:rsidP="00401138">
      <w:r>
        <w:lastRenderedPageBreak/>
        <w:t xml:space="preserve">Khó thở </w:t>
      </w:r>
      <w:r w:rsidR="00AC64F0">
        <w:t>c</w:t>
      </w:r>
      <w:r>
        <w:t>hỉ xuất hiện khi tổn thương rộng ở phổi hoặc phát hiện bệnh muộn</w:t>
      </w:r>
      <w:r w:rsidR="00FA2FFA">
        <w:t xml:space="preserve"> </w:t>
      </w:r>
      <w:r w:rsidR="00B554AD">
        <w:fldChar w:fldCharType="begin"/>
      </w:r>
      <w:r w:rsidR="00934217">
        <w:instrText xml:space="preserve"> ADDIN EN.CITE &lt;EndNote&gt;&lt;Cite&gt;&lt;Author&gt;Sáng&lt;/Author&gt;&lt;Year&gt;2014&lt;/Year&gt;&lt;RecNum&gt;10&lt;/RecNum&gt;&lt;DisplayText&gt;[2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934217">
        <w:t>[20]</w:t>
      </w:r>
      <w:r w:rsidR="00B554AD">
        <w:fldChar w:fldCharType="end"/>
      </w:r>
      <w:r>
        <w:t>.</w:t>
      </w:r>
      <w:r w:rsidR="00401138">
        <w:t xml:space="preserve"> </w:t>
      </w:r>
      <w:r w:rsidR="0000376C">
        <w:t>Nghiên cứu của</w:t>
      </w:r>
      <w:r w:rsidR="00401138">
        <w:t xml:space="preserve"> Lê Trọng Thạch</w:t>
      </w:r>
      <w:r w:rsidR="0000376C">
        <w:t xml:space="preserve"> (2016)</w:t>
      </w:r>
      <w:r w:rsidR="00401138">
        <w:t>, triệu chứng khó thở là 19% [52]</w:t>
      </w:r>
      <w:r w:rsidR="00491C0A">
        <w:t>;</w:t>
      </w:r>
      <w:r w:rsidR="00401138">
        <w:t xml:space="preserve"> </w:t>
      </w:r>
      <w:r w:rsidR="00491C0A">
        <w:t>t</w:t>
      </w:r>
      <w:r w:rsidR="00401138">
        <w:t>heo Vũ Thị Vân Anh</w:t>
      </w:r>
      <w:r w:rsidR="00104177">
        <w:t xml:space="preserve"> (2021)</w:t>
      </w:r>
      <w:r w:rsidR="00DB5E47">
        <w:t>,</w:t>
      </w:r>
      <w:r w:rsidR="00401138">
        <w:t xml:space="preserve"> khó thở chiếm 43,9% [56].</w:t>
      </w:r>
    </w:p>
    <w:p w14:paraId="2E4D3BDF" w14:textId="1CC3886D" w:rsidR="004B420F" w:rsidRDefault="004B420F" w:rsidP="004B420F">
      <w:pPr>
        <w:pStyle w:val="Heading4"/>
      </w:pPr>
      <w:bookmarkStart w:id="26" w:name="_Toc126527708"/>
      <w:r>
        <w:t>1.</w:t>
      </w:r>
      <w:r w:rsidR="008C0E05">
        <w:t>2</w:t>
      </w:r>
      <w:r>
        <w:t>.</w:t>
      </w:r>
      <w:r w:rsidR="008C0E05">
        <w:t>2</w:t>
      </w:r>
      <w:r>
        <w:t>.3. Triệu chứng thực thể</w:t>
      </w:r>
      <w:bookmarkEnd w:id="26"/>
    </w:p>
    <w:p w14:paraId="6DB7DFE0" w14:textId="5628CB4E"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934217">
        <w:instrText xml:space="preserve"> ADDIN EN.CITE &lt;EndNote&gt;&lt;Cite&gt;&lt;Author&gt;Sáng&lt;/Author&gt;&lt;Year&gt;2014&lt;/Year&gt;&lt;RecNum&gt;10&lt;/RecNum&gt;&lt;DisplayText&gt;[2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934217">
        <w:t>[20]</w:t>
      </w:r>
      <w:r w:rsidR="00B554AD">
        <w:fldChar w:fldCharType="end"/>
      </w:r>
      <w:r w:rsidR="00435311">
        <w:t>.</w:t>
      </w:r>
    </w:p>
    <w:p w14:paraId="57C14296" w14:textId="3284C2AE" w:rsidR="00405256" w:rsidRPr="008A1329" w:rsidRDefault="00405256" w:rsidP="00405256">
      <w:r>
        <w:t>Nghiên cứu của Nguyễn Thị Phượng</w:t>
      </w:r>
      <w:r w:rsidR="00BC52F6">
        <w:t xml:space="preserve"> (2017) </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E4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934217">
        <w:instrText xml:space="preserve"> ADDIN EN.CITE </w:instrText>
      </w:r>
      <w:r w:rsidR="00934217">
        <w:fldChar w:fldCharType="begin">
          <w:fldData xml:space="preserve">PEVuZE5vdGU+PENpdGU+PEF1dGhvcj5QaMaw4bujbmc8L0F1dGhvcj48WWVhcj4yMDE3PC9ZZWFy
PjxSZWNOdW0+MjI8L1JlY051bT48RGlzcGxheVRleHQ+WzE4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934217">
        <w:instrText xml:space="preserve"> ADDIN EN.CITE.DATA </w:instrText>
      </w:r>
      <w:r w:rsidR="00934217">
        <w:fldChar w:fldCharType="end"/>
      </w:r>
      <w:r w:rsidR="00EB4FD9">
        <w:fldChar w:fldCharType="separate"/>
      </w:r>
      <w:r w:rsidR="00934217">
        <w:t>[18]</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yN1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573467">
        <w:instrText xml:space="preserve"> ADDIN EN.CITE </w:instrText>
      </w:r>
      <w:r w:rsidR="00573467">
        <w:fldChar w:fldCharType="begin">
          <w:fldData xml:space="preserve">PEVuZE5vdGU+PENpdGU+PEF1dGhvcj5UaOG6oWNoPC9BdXRob3I+PFllYXI+MjAxNjwvWWVhcj48
UmVjTnVtPjE4PC9SZWNOdW0+PERpc3BsYXlUZXh0PlsyN1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573467">
        <w:instrText xml:space="preserve"> ADDIN EN.CITE.DATA </w:instrText>
      </w:r>
      <w:r w:rsidR="00573467">
        <w:fldChar w:fldCharType="end"/>
      </w:r>
      <w:r w:rsidR="00F07002">
        <w:fldChar w:fldCharType="separate"/>
      </w:r>
      <w:r w:rsidR="00573467">
        <w:t>[27]</w:t>
      </w:r>
      <w:r w:rsidR="00F07002">
        <w:fldChar w:fldCharType="end"/>
      </w:r>
      <w:r>
        <w:t>.</w:t>
      </w:r>
    </w:p>
    <w:p w14:paraId="6A27D578" w14:textId="228A696A" w:rsidR="001B303A" w:rsidRDefault="00E01B8D" w:rsidP="00FF5436">
      <w:pPr>
        <w:pStyle w:val="Heading3"/>
      </w:pPr>
      <w:bookmarkStart w:id="27"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27"/>
    </w:p>
    <w:p w14:paraId="34AA91F3" w14:textId="602EFCCF" w:rsidR="002316C0" w:rsidRDefault="002316C0" w:rsidP="009E225B">
      <w:pPr>
        <w:pStyle w:val="Heading4"/>
      </w:pPr>
      <w:bookmarkStart w:id="28" w:name="_Toc126527710"/>
      <w:r>
        <w:t>1.</w:t>
      </w:r>
      <w:r w:rsidR="008C0E05">
        <w:t>2</w:t>
      </w:r>
      <w:r>
        <w:t>.</w:t>
      </w:r>
      <w:r w:rsidR="008C0E05">
        <w:t>3</w:t>
      </w:r>
      <w:r>
        <w:t xml:space="preserve">.1. </w:t>
      </w:r>
      <w:r w:rsidR="00050484">
        <w:t>Nhuộm s</w:t>
      </w:r>
      <w:r w:rsidR="001B303A">
        <w:t>oi trực tiếp tìm AFB</w:t>
      </w:r>
      <w:bookmarkEnd w:id="28"/>
    </w:p>
    <w:p w14:paraId="7F86D781" w14:textId="38B62718" w:rsidR="004A4EA6" w:rsidRPr="005C6651" w:rsidRDefault="004A4EA6" w:rsidP="00AE2304">
      <w:r w:rsidRPr="00D50266">
        <w:rPr>
          <w:lang w:val="vi-VN"/>
        </w:rPr>
        <w:t>Sử dụng k</w:t>
      </w:r>
      <w:r>
        <w:t>ỹ</w:t>
      </w:r>
      <w:r w:rsidRPr="00D50266">
        <w:rPr>
          <w:lang w:val="vi-VN"/>
        </w:rPr>
        <w:t xml:space="preserve"> thuật nhuộm Ziehl-Neelsen hoặc phương pháp nhuộm soi huỳnh quang đèn LED</w:t>
      </w:r>
      <w:r>
        <w:t>,</w:t>
      </w:r>
      <w:r w:rsidRPr="00D50266">
        <w:rPr>
          <w:lang w:val="vi-VN"/>
        </w:rPr>
        <w:t xml:space="preserve"> </w:t>
      </w:r>
      <w:r>
        <w:t>trong đó p</w:t>
      </w:r>
      <w:r w:rsidRPr="00D50266">
        <w:rPr>
          <w:lang w:val="vi-VN"/>
        </w:rPr>
        <w:t>hương pháp nhuộm soi huỳnh quang đèn LED có độ nhạy cao và cho kết quả nhanh hơn</w:t>
      </w:r>
      <w:r>
        <w:t>.</w:t>
      </w:r>
      <w:r w:rsidR="008D4252">
        <w:t xml:space="preserve"> Xét nghiệm cho phép nhận dạng tất cả vi khuẩn kháng toan cồn nhưng không phân biệt được trực khuẩn lao và trực khuẩn kháng toan cồn khác</w:t>
      </w:r>
      <w:r w:rsidR="003450BF">
        <w:t xml:space="preserve"> </w:t>
      </w:r>
      <w:r w:rsidR="003450BF">
        <w:fldChar w:fldCharType="begin">
          <w:fldData xml:space="preserve">PEVuZE5vdGU+PENpdGU+PEF1dGhvcj5EYXM8L0F1dGhvcj48WWVhcj4yMDE4PC9ZZWFyPjxSZWNO
dW0+MTE8L1JlY051bT48RGlzcGxheVRleHQ+WzE2LCAzOF08L0Rpc3BsYXlUZXh0PjxyZWNvcmQ+
PHJlYy1udW1iZXI+MTE8L3JlYy1udW1iZXI+PGZvcmVpZ24ta2V5cz48a2V5IGFwcD0iRU4iIGRi
LWlkPSJldzByMjVlNWllYXdmdWVkZHYzcGYwc2JheHgwZnNyYWE5ZnQiIHRpbWVzdGFtcD0iMTY3
NzY4NTE4MyI+MTE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xsYW5ndWFnZT5lbmc8L2xhbmd1YWdlPjwvcmVjb3JkPjwvQ2l0ZT48Q2l0ZT48QXV0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</w:fldData>
        </w:fldChar>
      </w:r>
      <w:r w:rsidR="00573467">
        <w:instrText xml:space="preserve"> ADDIN EN.CITE </w:instrText>
      </w:r>
      <w:r w:rsidR="00573467">
        <w:fldChar w:fldCharType="begin">
          <w:fldData xml:space="preserve">PEVuZE5vdGU+PENpdGU+PEF1dGhvcj5EYXM8L0F1dGhvcj48WWVhcj4yMDE4PC9ZZWFyPjxSZWNO
dW0+MTE8L1JlY051bT48RGlzcGxheVRleHQ+WzE2LCAzOF08L0Rpc3BsYXlUZXh0PjxyZWNvcmQ+
PHJlYy1udW1iZXI+MTE8L3JlYy1udW1iZXI+PGZvcmVpZ24ta2V5cz48a2V5IGFwcD0iRU4iIGRi
LWlkPSJldzByMjVlNWllYXdmdWVkZHYzcGYwc2JheHgwZnNyYWE5ZnQiIHRpbWVzdGFtcD0iMTY3
NzY4NTE4MyI+MTE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xsYW5ndWFnZT5lbmc8L2xhbmd1YWdlPjwvcmVjb3JkPjwvQ2l0ZT48Q2l0ZT48QXV0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</w:fldData>
        </w:fldChar>
      </w:r>
      <w:r w:rsidR="00573467">
        <w:instrText xml:space="preserve"> ADDIN EN.CITE.DATA </w:instrText>
      </w:r>
      <w:r w:rsidR="00573467">
        <w:fldChar w:fldCharType="end"/>
      </w:r>
      <w:r w:rsidR="003450BF">
        <w:fldChar w:fldCharType="separate"/>
      </w:r>
      <w:r w:rsidR="00573467">
        <w:t>[16, 38]</w:t>
      </w:r>
      <w:r w:rsidR="003450BF">
        <w:fldChar w:fldCharType="end"/>
      </w:r>
      <w:r w:rsidR="008D4252">
        <w:t>.</w:t>
      </w:r>
      <w:r w:rsidR="002A2C8B">
        <w:t xml:space="preserve"> </w:t>
      </w:r>
      <w:r w:rsidR="00110E14">
        <w:t xml:space="preserve">Mặc dù còn nhiều điểm yếu nhưng đây vẫn là xét nghiệm </w:t>
      </w:r>
      <w:r w:rsidR="00110E14" w:rsidRPr="005C6651">
        <w:t>chính</w:t>
      </w:r>
      <w:r w:rsidR="00867CF8" w:rsidRPr="005C6651">
        <w:t>:</w:t>
      </w:r>
    </w:p>
    <w:p w14:paraId="7CE29853" w14:textId="71654F37" w:rsidR="005408E9" w:rsidRDefault="008F258A" w:rsidP="00AE2304">
      <w:r>
        <w:t>-</w:t>
      </w:r>
      <w:r w:rsidR="005408E9">
        <w:t xml:space="preserve"> </w:t>
      </w:r>
      <w:r w:rsidR="006D1483">
        <w:t>Kỹ thuật n</w:t>
      </w:r>
      <w:r w:rsidR="005408E9">
        <w:t xml:space="preserve">huộm Ziehl-Neelsen </w:t>
      </w:r>
      <w:r w:rsidR="00CF5200">
        <w:fldChar w:fldCharType="begin"/>
      </w:r>
      <w:r w:rsidR="00573467">
        <w:instrText xml:space="preserve"> ADDIN EN.CITE &lt;EndNote&gt;&lt;Cite&gt;&lt;Author&gt;gia&lt;/Author&gt;&lt;Year&gt;2012&lt;/Year&gt;&lt;RecNum&gt;24&lt;/RecNum&gt;&lt;DisplayText&gt;[7]&lt;/DisplayText&gt;&lt;record&gt;&lt;rec-number&gt;24&lt;/rec-number&gt;&lt;foreign-keys&gt;&lt;key app="EN" db-id="ew0r25e5ieawfueddv3pf0sbaxx0fsraa9ft" timestamp="1677685184"&gt;24&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thực h&lt;/style&gt;&lt;style face="normal" font="default" size="100%"&gt;ành chu&lt;/style&gt;&lt;style face="normal" font="default" charset="163" size="100%"&gt;ẩn x&lt;/style&gt;&lt;style face="normal" font="default" size="100%"&gt;ét nghi&lt;/style&gt;&lt;style face="normal" font="default" charset="163" size="100%"&gt;ệm vi khuẩn lao&lt;/style&gt;&lt;/title&gt;&lt;/titles&gt;&lt;dates&gt;&lt;year&gt;2012&lt;/year&gt;&lt;/dates&gt;&lt;urls&gt;&lt;/urls&gt;&lt;language&gt;vie&lt;/language&gt;&lt;/record&gt;&lt;/Cite&gt;&lt;/EndNote&gt;</w:instrText>
      </w:r>
      <w:r w:rsidR="00CF5200">
        <w:fldChar w:fldCharType="separate"/>
      </w:r>
      <w:r w:rsidR="00573467">
        <w:t>[7]</w:t>
      </w:r>
      <w:r w:rsidR="00CF5200">
        <w:fldChar w:fldCharType="end"/>
      </w:r>
      <w:r w:rsidR="005408E9">
        <w:t>:</w:t>
      </w:r>
      <w:r w:rsidR="006D1483">
        <w:t xml:space="preserve"> </w:t>
      </w:r>
      <w:r w:rsidR="005408E9">
        <w:t xml:space="preserve">phát hiện AFB bằng nhuộm Ziehl-Neelsen và sử dụng kính hiển vi quang học. Khi soi AFB bắt màu đỏ của </w:t>
      </w:r>
      <w:r w:rsidR="009213B2">
        <w:t>F</w:t>
      </w:r>
      <w:r w:rsidR="005408E9">
        <w:t>uchsin trên nền xanh</w:t>
      </w:r>
      <w:r w:rsidR="00453094">
        <w:t>-</w:t>
      </w:r>
      <w:r w:rsidR="009213B2">
        <w:t>M</w:t>
      </w:r>
      <w:r w:rsidR="005408E9">
        <w:t>ethylen.</w:t>
      </w:r>
    </w:p>
    <w:p w14:paraId="562FD877" w14:textId="74F01526" w:rsidR="00952971" w:rsidRDefault="008F258A" w:rsidP="00AE2304">
      <w:r>
        <w:lastRenderedPageBreak/>
        <w:t>-</w:t>
      </w:r>
      <w:r w:rsidR="005408E9">
        <w:t xml:space="preserve"> </w:t>
      </w:r>
      <w:r w:rsidR="006D1483">
        <w:t>Kỹ thuật n</w:t>
      </w:r>
      <w:r w:rsidR="005408E9">
        <w:t>huộm huỳnh quang đèn L</w:t>
      </w:r>
      <w:r w:rsidR="006D1483">
        <w:t xml:space="preserve">ED </w:t>
      </w:r>
      <w:r w:rsidR="00CF5200">
        <w:fldChar w:fldCharType="begin"/>
      </w:r>
      <w:r w:rsidR="00573467">
        <w:instrText xml:space="preserve"> ADDIN EN.CITE &lt;EndNote&gt;&lt;Cite&gt;&lt;Author&gt;gia&lt;/Author&gt;&lt;Year&gt;2012&lt;/Year&gt;&lt;RecNum&gt;24&lt;/RecNum&gt;&lt;DisplayText&gt;[7]&lt;/DisplayText&gt;&lt;record&gt;&lt;rec-number&gt;24&lt;/rec-number&gt;&lt;foreign-keys&gt;&lt;key app="EN" db-id="ew0r25e5ieawfueddv3pf0sbaxx0fsraa9ft" timestamp="1677685184"&gt;24&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thực h&lt;/style&gt;&lt;style face="normal" font="default" size="100%"&gt;ành chu&lt;/style&gt;&lt;style face="normal" font="default" charset="163" size="100%"&gt;ẩn x&lt;/style&gt;&lt;style face="normal" font="default" size="100%"&gt;ét nghi&lt;/style&gt;&lt;style face="normal" font="default" charset="163" size="100%"&gt;ệm vi khuẩn lao&lt;/style&gt;&lt;/title&gt;&lt;/titles&gt;&lt;dates&gt;&lt;year&gt;2012&lt;/year&gt;&lt;/dates&gt;&lt;urls&gt;&lt;/urls&gt;&lt;language&gt;vie&lt;/language&gt;&lt;/record&gt;&lt;/Cite&gt;&lt;/EndNote&gt;</w:instrText>
      </w:r>
      <w:r w:rsidR="00CF5200">
        <w:fldChar w:fldCharType="separate"/>
      </w:r>
      <w:r w:rsidR="00573467">
        <w:t>[7]</w:t>
      </w:r>
      <w:r w:rsidR="00CF5200">
        <w:fldChar w:fldCharType="end"/>
      </w:r>
      <w:r w:rsidR="005408E9">
        <w:t>:</w:t>
      </w:r>
      <w:r w:rsidR="006D1483">
        <w:t xml:space="preserve"> </w:t>
      </w:r>
      <w:r w:rsidR="005408E9">
        <w:t xml:space="preserve">phát hiện AFB bằng nhuộm huỳnh quang và soi trên kính hiển vi huỳnh quang đèn LED. Khi soi AFB phát quang màu của </w:t>
      </w:r>
      <w:r w:rsidR="009213B2">
        <w:t>A</w:t>
      </w:r>
      <w:r w:rsidR="005408E9">
        <w:t>uramine vàng sáng trên nền xanh</w:t>
      </w:r>
      <w:r w:rsidR="00453094">
        <w:t>-</w:t>
      </w:r>
      <w:r w:rsidR="009213B2">
        <w:t>M</w:t>
      </w:r>
      <w:r w:rsidR="005408E9">
        <w:t>ethylen.</w:t>
      </w:r>
    </w:p>
    <w:p w14:paraId="79CD908A" w14:textId="19D790E7" w:rsidR="008D527F" w:rsidRDefault="000B68D6" w:rsidP="00AE2304">
      <w:r>
        <w:t>K</w:t>
      </w:r>
      <w:r w:rsidR="008D527F">
        <w:t>ết quả soi trực tiếp</w:t>
      </w:r>
      <w:r w:rsidR="00294FAC">
        <w:t xml:space="preserve"> tìm</w:t>
      </w:r>
      <w:r w:rsidR="008D527F">
        <w:t xml:space="preserve"> AFB</w:t>
      </w:r>
      <w:r w:rsidR="00CD43A1">
        <w:t xml:space="preserve"> theo </w:t>
      </w:r>
      <w:r w:rsidR="004C2374">
        <w:t xml:space="preserve">Chương trình chống lao </w:t>
      </w:r>
      <w:r>
        <w:t>Q</w:t>
      </w:r>
      <w:r w:rsidR="004C2374">
        <w:t>uốc gia</w:t>
      </w:r>
      <w:r>
        <w:t xml:space="preserve"> </w:t>
      </w:r>
      <w:r w:rsidR="004C2374">
        <w:t>(</w:t>
      </w:r>
      <w:r w:rsidR="00CD43A1">
        <w:t>CTCLQG</w:t>
      </w:r>
      <w:r w:rsidR="004C2374">
        <w:t>)</w:t>
      </w:r>
      <w:r>
        <w:t>.</w:t>
      </w:r>
    </w:p>
    <w:p w14:paraId="7DDEA955" w14:textId="3BD7B821" w:rsidR="00D97E46" w:rsidRPr="00FF0553" w:rsidRDefault="00D97E46" w:rsidP="00FF0553">
      <w:pPr>
        <w:jc w:val="center"/>
        <w:rPr>
          <w:b/>
          <w:bCs/>
        </w:rPr>
      </w:pPr>
      <w:r w:rsidRPr="00FF0553">
        <w:rPr>
          <w:b/>
          <w:bCs/>
        </w:rPr>
        <w:t>Bảng kết quả soi trực tiếp tìm AFB</w:t>
      </w:r>
    </w:p>
    <w:tbl>
      <w:tblPr>
        <w:tblStyle w:val="TableGrid"/>
        <w:tblW w:w="0" w:type="auto"/>
        <w:tblInd w:w="0" w:type="dxa"/>
        <w:tblLook w:val="04A0" w:firstRow="1" w:lastRow="0" w:firstColumn="1" w:lastColumn="0" w:noHBand="0" w:noVBand="1"/>
      </w:tblPr>
      <w:tblGrid>
        <w:gridCol w:w="4555"/>
        <w:gridCol w:w="4556"/>
      </w:tblGrid>
      <w:tr w:rsidR="00F9376C" w14:paraId="30BF9AA8" w14:textId="77777777" w:rsidTr="00F9376C">
        <w:tc>
          <w:tcPr>
            <w:tcW w:w="4555" w:type="dxa"/>
          </w:tcPr>
          <w:p w14:paraId="46AB82D4" w14:textId="31701836" w:rsidR="00F9376C" w:rsidRPr="00492D41" w:rsidRDefault="0010329E" w:rsidP="004B0DBE">
            <w:pPr>
              <w:ind w:firstLine="0"/>
              <w:jc w:val="center"/>
              <w:rPr>
                <w:sz w:val="28"/>
                <w:szCs w:val="28"/>
              </w:rPr>
            </w:pPr>
            <w:r>
              <w:rPr>
                <w:sz w:val="28"/>
                <w:szCs w:val="28"/>
              </w:rPr>
              <w:t>Kết quả</w:t>
            </w:r>
          </w:p>
        </w:tc>
        <w:tc>
          <w:tcPr>
            <w:tcW w:w="4556" w:type="dxa"/>
          </w:tcPr>
          <w:p w14:paraId="3CC6C6A6" w14:textId="531CB5D7" w:rsidR="00F9376C" w:rsidRPr="00492D41" w:rsidRDefault="0010329E" w:rsidP="004B0DBE">
            <w:pPr>
              <w:ind w:firstLine="0"/>
              <w:jc w:val="center"/>
              <w:rPr>
                <w:sz w:val="28"/>
                <w:szCs w:val="28"/>
              </w:rPr>
            </w:pPr>
            <w:r>
              <w:rPr>
                <w:sz w:val="28"/>
                <w:szCs w:val="28"/>
              </w:rPr>
              <w:t>Kết luận</w:t>
            </w:r>
          </w:p>
        </w:tc>
      </w:tr>
      <w:tr w:rsidR="00F9376C" w14:paraId="061F07D4" w14:textId="77777777" w:rsidTr="00F9376C">
        <w:tc>
          <w:tcPr>
            <w:tcW w:w="4555" w:type="dxa"/>
          </w:tcPr>
          <w:p w14:paraId="419CFC64" w14:textId="1B34D8BC" w:rsidR="00F9376C" w:rsidRPr="00492D41" w:rsidRDefault="00F9376C" w:rsidP="00492D41">
            <w:pPr>
              <w:ind w:firstLine="0"/>
              <w:rPr>
                <w:sz w:val="28"/>
                <w:szCs w:val="28"/>
              </w:rPr>
            </w:pPr>
            <w:r w:rsidRPr="00492D41">
              <w:rPr>
                <w:sz w:val="28"/>
                <w:szCs w:val="28"/>
              </w:rPr>
              <w:t>Không có AFB trên 100 vi trường</w:t>
            </w:r>
          </w:p>
        </w:tc>
        <w:tc>
          <w:tcPr>
            <w:tcW w:w="4556" w:type="dxa"/>
          </w:tcPr>
          <w:p w14:paraId="3E8B6E9B" w14:textId="34AD34CA" w:rsidR="00F9376C" w:rsidRPr="00492D41" w:rsidRDefault="00F9376C" w:rsidP="004B0DBE">
            <w:pPr>
              <w:ind w:firstLine="0"/>
              <w:rPr>
                <w:sz w:val="28"/>
                <w:szCs w:val="28"/>
              </w:rPr>
            </w:pPr>
            <w:r w:rsidRPr="00492D41">
              <w:rPr>
                <w:sz w:val="28"/>
                <w:szCs w:val="28"/>
              </w:rPr>
              <w:t>Âm tính</w:t>
            </w:r>
          </w:p>
        </w:tc>
      </w:tr>
      <w:tr w:rsidR="00F9376C" w14:paraId="73CA6834" w14:textId="77777777" w:rsidTr="00F9376C">
        <w:tc>
          <w:tcPr>
            <w:tcW w:w="4555" w:type="dxa"/>
          </w:tcPr>
          <w:p w14:paraId="6F7C097C" w14:textId="21C81D20" w:rsidR="00F9376C" w:rsidRPr="00492D41" w:rsidRDefault="00F9376C" w:rsidP="00492D41">
            <w:pPr>
              <w:ind w:firstLine="0"/>
              <w:rPr>
                <w:sz w:val="28"/>
                <w:szCs w:val="28"/>
              </w:rPr>
            </w:pPr>
            <w:r w:rsidRPr="00492D41">
              <w:rPr>
                <w:sz w:val="28"/>
                <w:szCs w:val="28"/>
              </w:rPr>
              <w:t>Có từ 1 đến 9 AFB trên 100 vi trường</w:t>
            </w:r>
          </w:p>
        </w:tc>
        <w:tc>
          <w:tcPr>
            <w:tcW w:w="4556" w:type="dxa"/>
          </w:tcPr>
          <w:p w14:paraId="0484C01A" w14:textId="5BE9C58A" w:rsidR="00F9376C" w:rsidRPr="00492D41" w:rsidRDefault="00F9376C" w:rsidP="004B0DBE">
            <w:pPr>
              <w:ind w:firstLine="0"/>
              <w:rPr>
                <w:sz w:val="28"/>
                <w:szCs w:val="28"/>
              </w:rPr>
            </w:pPr>
            <w:r w:rsidRPr="00492D41">
              <w:rPr>
                <w:sz w:val="28"/>
                <w:szCs w:val="28"/>
              </w:rPr>
              <w:t>Dương tính</w:t>
            </w:r>
          </w:p>
        </w:tc>
      </w:tr>
      <w:tr w:rsidR="00F9376C" w14:paraId="29F30151" w14:textId="77777777" w:rsidTr="00F9376C">
        <w:tc>
          <w:tcPr>
            <w:tcW w:w="4555" w:type="dxa"/>
          </w:tcPr>
          <w:p w14:paraId="370C8D06" w14:textId="35FEEF49" w:rsidR="00F9376C" w:rsidRPr="00492D41" w:rsidRDefault="00F9376C" w:rsidP="00492D41">
            <w:pPr>
              <w:ind w:firstLine="0"/>
              <w:rPr>
                <w:sz w:val="28"/>
                <w:szCs w:val="28"/>
              </w:rPr>
            </w:pPr>
            <w:r w:rsidRPr="00492D41">
              <w:rPr>
                <w:sz w:val="28"/>
                <w:szCs w:val="28"/>
              </w:rPr>
              <w:t>Có từ 10 đến 99 AFB trên 100 vi trường</w:t>
            </w:r>
          </w:p>
        </w:tc>
        <w:tc>
          <w:tcPr>
            <w:tcW w:w="4556" w:type="dxa"/>
          </w:tcPr>
          <w:p w14:paraId="778AFC03" w14:textId="741ECCB7" w:rsidR="00F9376C" w:rsidRPr="00492D41" w:rsidRDefault="00F9376C" w:rsidP="004B0DBE">
            <w:pPr>
              <w:ind w:firstLine="0"/>
              <w:rPr>
                <w:sz w:val="28"/>
                <w:szCs w:val="28"/>
              </w:rPr>
            </w:pPr>
            <w:r w:rsidRPr="00492D41">
              <w:rPr>
                <w:sz w:val="28"/>
                <w:szCs w:val="28"/>
              </w:rPr>
              <w:t>Dương tính (+)</w:t>
            </w:r>
          </w:p>
        </w:tc>
      </w:tr>
      <w:tr w:rsidR="00F9376C" w14:paraId="23C91953" w14:textId="77777777" w:rsidTr="00F9376C">
        <w:tc>
          <w:tcPr>
            <w:tcW w:w="4555" w:type="dxa"/>
          </w:tcPr>
          <w:p w14:paraId="6A864E93" w14:textId="15E9417C" w:rsidR="00F9376C" w:rsidRPr="00492D41" w:rsidRDefault="00F9376C" w:rsidP="00492D41">
            <w:pPr>
              <w:ind w:firstLine="0"/>
              <w:rPr>
                <w:sz w:val="28"/>
                <w:szCs w:val="28"/>
              </w:rPr>
            </w:pPr>
            <w:r w:rsidRPr="00492D41">
              <w:rPr>
                <w:sz w:val="28"/>
                <w:szCs w:val="28"/>
              </w:rPr>
              <w:t>Có từ 1 đến 9 AFB trên 1 vi trường</w:t>
            </w:r>
          </w:p>
        </w:tc>
        <w:tc>
          <w:tcPr>
            <w:tcW w:w="4556" w:type="dxa"/>
          </w:tcPr>
          <w:p w14:paraId="3D81488D" w14:textId="192CD1B7" w:rsidR="00F9376C" w:rsidRPr="00492D41" w:rsidRDefault="00F9376C" w:rsidP="004B0DBE">
            <w:pPr>
              <w:ind w:firstLine="0"/>
              <w:rPr>
                <w:sz w:val="28"/>
                <w:szCs w:val="28"/>
              </w:rPr>
            </w:pPr>
            <w:r w:rsidRPr="00492D41">
              <w:rPr>
                <w:sz w:val="28"/>
                <w:szCs w:val="28"/>
              </w:rPr>
              <w:t>Dương tính (++)</w:t>
            </w:r>
          </w:p>
        </w:tc>
      </w:tr>
      <w:tr w:rsidR="00F9376C" w14:paraId="25EEB0A1" w14:textId="77777777" w:rsidTr="00F9376C">
        <w:tc>
          <w:tcPr>
            <w:tcW w:w="4555" w:type="dxa"/>
          </w:tcPr>
          <w:p w14:paraId="74DD3F4B" w14:textId="6816932C" w:rsidR="00F9376C" w:rsidRPr="00492D41" w:rsidRDefault="00F9376C" w:rsidP="00492D41">
            <w:pPr>
              <w:ind w:firstLine="0"/>
              <w:rPr>
                <w:sz w:val="28"/>
                <w:szCs w:val="28"/>
              </w:rPr>
            </w:pPr>
            <w:r w:rsidRPr="00492D41">
              <w:rPr>
                <w:sz w:val="28"/>
                <w:szCs w:val="28"/>
              </w:rPr>
              <w:t>Có trên 10 AFB trên 1 vi trường</w:t>
            </w:r>
          </w:p>
        </w:tc>
        <w:tc>
          <w:tcPr>
            <w:tcW w:w="4556" w:type="dxa"/>
          </w:tcPr>
          <w:p w14:paraId="66D21EA6" w14:textId="36C3CE89" w:rsidR="00F9376C" w:rsidRPr="00492D41" w:rsidRDefault="00F9376C" w:rsidP="004B0DBE">
            <w:pPr>
              <w:ind w:firstLine="0"/>
              <w:rPr>
                <w:sz w:val="28"/>
                <w:szCs w:val="28"/>
              </w:rPr>
            </w:pPr>
            <w:r w:rsidRPr="00492D41">
              <w:rPr>
                <w:sz w:val="28"/>
                <w:szCs w:val="28"/>
              </w:rPr>
              <w:t>Dương tính (+++)</w:t>
            </w:r>
          </w:p>
        </w:tc>
      </w:tr>
    </w:tbl>
    <w:p w14:paraId="064F784D" w14:textId="6F1E273E" w:rsidR="001827C4" w:rsidRPr="007D0825" w:rsidRDefault="00AE0C4A" w:rsidP="00AE0C4A">
      <w:pPr>
        <w:spacing w:before="240"/>
      </w:pPr>
      <w:r>
        <w:t>P</w:t>
      </w:r>
      <w:r w:rsidR="008A54CA" w:rsidRPr="00D50266">
        <w:rPr>
          <w:lang w:val="vi-VN"/>
        </w:rPr>
        <w:t>hương pháp nhuộm soi trực tiếp có thể tìm thấy kết quả AFB (+) ở 80% số</w:t>
      </w:r>
      <w:r w:rsidR="008A54CA">
        <w:rPr>
          <w:lang w:val="vi-VN"/>
        </w:rPr>
        <w:t xml:space="preserve"> bệnh nhân</w:t>
      </w:r>
      <w:r w:rsidR="008A54CA" w:rsidRPr="00D50266">
        <w:rPr>
          <w:lang w:val="vi-VN"/>
        </w:rPr>
        <w:t xml:space="preserve"> lao phổi có khạc ra vi khuẩn</w:t>
      </w:r>
      <w:r w:rsidR="007F674B">
        <w:t xml:space="preserve"> </w:t>
      </w:r>
      <w:r w:rsidR="0017490E">
        <w:fldChar w:fldCharType="begin"/>
      </w:r>
      <w:r w:rsidR="00934217">
        <w:instrText xml:space="preserve"> ADDIN EN.CITE &lt;EndNote&gt;&lt;Cite&gt;&lt;Author&gt;Sáng&lt;/Author&gt;&lt;Year&gt;2014&lt;/Year&gt;&lt;RecNum&gt;10&lt;/RecNum&gt;&lt;DisplayText&gt;[2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17490E">
        <w:fldChar w:fldCharType="separate"/>
      </w:r>
      <w:r w:rsidR="00934217">
        <w:t>[20]</w:t>
      </w:r>
      <w:r w:rsidR="0017490E">
        <w:fldChar w:fldCharType="end"/>
      </w:r>
      <w:r w:rsidR="00294FAC">
        <w:t xml:space="preserve">. </w:t>
      </w:r>
      <w:commentRangeStart w:id="29"/>
      <w:r w:rsidR="00CE14C9">
        <w:t>Theo Nguyễn Thu Hà (201</w:t>
      </w:r>
      <w:r w:rsidR="00BC563E">
        <w:t>1</w:t>
      </w:r>
      <w:r w:rsidR="00CE14C9">
        <w:t>), đ</w:t>
      </w:r>
      <w:r w:rsidR="00294FAC" w:rsidRPr="00294FAC">
        <w:t>ộ nhạy (S</w:t>
      </w:r>
      <w:r w:rsidR="00D202D6">
        <w:t>e</w:t>
      </w:r>
      <w:r w:rsidR="00294FAC" w:rsidRPr="00294FAC">
        <w:t xml:space="preserve">) của soi </w:t>
      </w:r>
      <w:r w:rsidR="00981479">
        <w:t>trực tiếp</w:t>
      </w:r>
      <w:r w:rsidR="00636A89">
        <w:t xml:space="preserve"> tìm AFB</w:t>
      </w:r>
      <w:r w:rsidR="00981479">
        <w:t xml:space="preserve"> </w:t>
      </w:r>
      <w:r w:rsidR="00294FAC" w:rsidRPr="00294FAC">
        <w:t xml:space="preserve">thấp </w:t>
      </w:r>
      <w:r w:rsidR="00636A89">
        <w:t>khoảng</w:t>
      </w:r>
      <w:r w:rsidR="00294FAC" w:rsidRPr="00294FAC">
        <w:t xml:space="preserve"> 44-67% nhưng độ đặc hiệu</w:t>
      </w:r>
      <w:r w:rsidR="00D202D6">
        <w:t xml:space="preserve"> (Sp)</w:t>
      </w:r>
      <w:r w:rsidR="00294FAC" w:rsidRPr="00294FAC">
        <w:t xml:space="preserve"> cao đạt gần 100%. </w:t>
      </w:r>
      <w:r w:rsidR="004121A1">
        <w:t xml:space="preserve">Đối với </w:t>
      </w:r>
      <w:r w:rsidR="00294FAC" w:rsidRPr="00294FAC">
        <w:t>hang</w:t>
      </w:r>
      <w:r w:rsidR="004121A1">
        <w:t xml:space="preserve"> lao</w:t>
      </w:r>
      <w:r w:rsidR="00294FAC" w:rsidRPr="00294FAC">
        <w:t xml:space="preserve"> kết quả</w:t>
      </w:r>
      <w:r w:rsidR="00A749E8">
        <w:t xml:space="preserve"> tìm AFB</w:t>
      </w:r>
      <w:r w:rsidR="00294FAC" w:rsidRPr="00294FAC">
        <w:t xml:space="preserve"> (+) đạt 50% số mẫu đờm</w:t>
      </w:r>
      <w:r w:rsidR="00847131">
        <w:t xml:space="preserve"> </w:t>
      </w:r>
      <w:r w:rsidR="000A319A">
        <w:fldChar w:fldCharType="begin">
          <w:fldData xml:space="preserve">PEVuZE5vdGU+PENpdGU+PEF1dGhvcj5Iw6A8L0F1dGhvcj48WWVhcj4yMDExPC9ZZWFyPjxSZWNO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EjDtCBoPC9zdHlsZT48c3R5bGUgZmFjZT0i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</w:fldData>
        </w:fldChar>
      </w:r>
      <w:r w:rsidR="00934217">
        <w:instrText xml:space="preserve"> ADDIN EN.CITE </w:instrText>
      </w:r>
      <w:r w:rsidR="00934217">
        <w:fldChar w:fldCharType="begin">
          <w:fldData xml:space="preserve">PEVuZE5vdGU+PENpdGU+PEF1dGhvcj5Iw6A8L0F1dGhvcj48WWVhcj4yMDExPC9ZZWFyPjxSZWNO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EjDtCBoPC9zdHlsZT48c3R5bGUgZmFjZT0i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</w:fldData>
        </w:fldChar>
      </w:r>
      <w:r w:rsidR="00934217">
        <w:instrText xml:space="preserve"> ADDIN EN.CITE.DATA </w:instrText>
      </w:r>
      <w:r w:rsidR="00934217">
        <w:fldChar w:fldCharType="end"/>
      </w:r>
      <w:r w:rsidR="000A319A">
        <w:fldChar w:fldCharType="separate"/>
      </w:r>
      <w:r w:rsidR="00934217">
        <w:t>[12]</w:t>
      </w:r>
      <w:r w:rsidR="000A319A">
        <w:fldChar w:fldCharType="end"/>
      </w:r>
      <w:r w:rsidR="00401A40">
        <w:t>.</w:t>
      </w:r>
      <w:commentRangeEnd w:id="29"/>
      <w:r w:rsidR="00FA4A2E">
        <w:rPr>
          <w:rStyle w:val="CommentReference"/>
        </w:rPr>
        <w:commentReference w:id="29"/>
      </w:r>
    </w:p>
    <w:p w14:paraId="28103E82" w14:textId="2BD836DC" w:rsidR="00F9376C" w:rsidRDefault="00521914" w:rsidP="008E25DA">
      <w:pPr>
        <w:pStyle w:val="Heading4"/>
      </w:pPr>
      <w:bookmarkStart w:id="30" w:name="_Toc126527711"/>
      <w:r>
        <w:t>1.</w:t>
      </w:r>
      <w:r w:rsidR="008C0E05">
        <w:t>2</w:t>
      </w:r>
      <w:r>
        <w:t>.</w:t>
      </w:r>
      <w:r w:rsidR="008C0E05">
        <w:t>3</w:t>
      </w:r>
      <w:r>
        <w:t xml:space="preserve">.2. </w:t>
      </w:r>
      <w:r w:rsidR="001827C4">
        <w:t xml:space="preserve">Nuôi cấy tìm </w:t>
      </w:r>
      <w:r w:rsidR="00CD430D">
        <w:t>trực khuẩn lao</w:t>
      </w:r>
      <w:bookmarkEnd w:id="30"/>
    </w:p>
    <w:p w14:paraId="7B5A6FBC" w14:textId="3C125347"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062560">
        <w:t xml:space="preserve"> </w:t>
      </w:r>
      <w:r w:rsidR="00062560">
        <w:fldChar w:fldCharType="begin"/>
      </w:r>
      <w:r w:rsidR="00934217">
        <w:instrText xml:space="preserve"> ADDIN EN.CITE &lt;EndNote&gt;&lt;Cite&gt;&lt;Author&gt;Nga&lt;/Author&gt;&lt;Year&gt;2013&lt;/Year&gt;&lt;RecNum&gt;23&lt;/RecNum&gt;&lt;DisplayText&gt;[16]&lt;/DisplayText&gt;&lt;record&gt;&lt;rec-number&gt;23&lt;/rec-number&gt;&lt;foreign-keys&gt;&lt;key app="EN" db-id="ew0r25e5ieawfueddv3pf0sbaxx0fsraa9ft" timestamp="1677685184"&gt;23&lt;/key&gt;&lt;/foreign-keys&gt;&lt;ref-type name="Journal Article"&gt;17&lt;/ref-type&gt;&lt;contributors&gt;&lt;authors&gt;&lt;author&gt;&lt;style face="normal" font="default" size="100%"&gt;Nguy&lt;/style&gt;&lt;style face="normal" font="default" charset="163" size="100%"&gt;ễn Thị Nga&lt;/style&gt;&lt;/author&gt;&lt;/authors&gt;&lt;/contributors&gt;&lt;titles&gt;&lt;title&gt;&lt;style face="normal" font="default" charset="238" size="100%"&gt;Đ&lt;/style&gt;&lt;style face="normal" font="default" charset="163" size="100%"&gt;ặc &lt;/style&gt;&lt;style face="normal" font="default" charset="238" size="100%"&gt;đi&lt;/style&gt;&lt;style face="normal" font="default" charset="163" size="100%"&gt;ểm l&lt;/style&gt;&lt;style face="normal" font="default" size="100%"&gt;âm sàng, c&lt;/style&gt;&lt;style face="normal" font="default" charset="163" size="100%"&gt;ận l&lt;/style&gt;&lt;style face="normal" font="default" size="100%"&gt;âm sàng và tình hình vi khu&lt;/style&gt;&lt;style face="normal" font="default" charset="163" size="100%"&gt;ẩn kh&lt;/style&gt;&lt;style face="normal" font="default" size="100%"&gt;áng thu&lt;/style&gt;&lt;style face="normal" font="default" charset="163" size="100%"&gt;ốc ở bệnh nh&lt;/style&gt;&lt;style face="normal" font="default" size="100%"&gt;ân lao ph&lt;/style&gt;&lt;style face="normal" font="default" charset="163" size="100%"&gt;ổi từ 2010-2013&lt;/style&gt;&lt;/title&gt;&lt;/titles&gt;&lt;dates&gt;&lt;year&gt;2013&lt;/year&gt;&lt;/dates&gt;&lt;urls&gt;&lt;/urls&gt;&lt;language&gt;vie&lt;/language&gt;&lt;/record&gt;&lt;/Cite&gt;&lt;/EndNote&gt;</w:instrText>
      </w:r>
      <w:r w:rsidR="00062560">
        <w:fldChar w:fldCharType="separate"/>
      </w:r>
      <w:r w:rsidR="00934217">
        <w:t>[16]</w:t>
      </w:r>
      <w:r w:rsidR="00062560">
        <w:fldChar w:fldCharType="end"/>
      </w:r>
      <w:r w:rsidR="00C34B59">
        <w:t>:</w:t>
      </w:r>
    </w:p>
    <w:p w14:paraId="12A2A541" w14:textId="79EBFBB6" w:rsidR="00C34B59" w:rsidRDefault="001E0885" w:rsidP="008E25DA">
      <w:r>
        <w:t>-</w:t>
      </w:r>
      <w:r w:rsidR="00C34B59">
        <w:t xml:space="preserve"> Nuôi</w:t>
      </w:r>
      <w:r w:rsidR="000E3CA8">
        <w:t xml:space="preserve"> cấy trong môi trường </w:t>
      </w:r>
      <w:r w:rsidR="00914769">
        <w:t xml:space="preserve">môi trường cổ điển </w:t>
      </w:r>
      <w:r w:rsidR="000E3CA8">
        <w:t xml:space="preserve">Lowenstein Jensen </w:t>
      </w:r>
      <w:r w:rsidR="004F717B">
        <w:fldChar w:fldCharType="begin">
          <w:fldData xml:space="preserve">PEVuZE5vdGU+PENpdGU+PEF1dGhvcj5naWE8L0F1dGhvcj48WWVhcj4yMDEyPC9ZZWFyPjxSZWNO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dMOsbmggaMOsbmggdmkg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==
</w:fldData>
        </w:fldChar>
      </w:r>
      <w:r w:rsidR="00573467">
        <w:instrText xml:space="preserve"> ADDIN EN.CITE </w:instrText>
      </w:r>
      <w:r w:rsidR="00573467">
        <w:fldChar w:fldCharType="begin">
          <w:fldData xml:space="preserve">PEVuZE5vdGU+PENpdGU+PEF1dGhvcj5naWE8L0F1dGhvcj48WWVhcj4yMDEyPC9ZZWFyPjxSZWNO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dMOsbmggaMOsbmggdmkg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==
</w:fldData>
        </w:fldChar>
      </w:r>
      <w:r w:rsidR="00573467">
        <w:instrText xml:space="preserve"> ADDIN EN.CITE.DATA </w:instrText>
      </w:r>
      <w:r w:rsidR="00573467">
        <w:fldChar w:fldCharType="end"/>
      </w:r>
      <w:r w:rsidR="004F717B">
        <w:fldChar w:fldCharType="separate"/>
      </w:r>
      <w:r w:rsidR="00573467">
        <w:t>[7, 16]</w:t>
      </w:r>
      <w:r w:rsidR="004F717B">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w:t>
      </w:r>
      <w:r w:rsidR="00F81DD6">
        <w:lastRenderedPageBreak/>
        <w:t>mọc và tạo thành khuẩn lạc</w:t>
      </w:r>
      <w:r w:rsidR="009673D3">
        <w:t xml:space="preserve"> hình súp lơ, trắng ngà, bề mặt lẩn sẩn.</w:t>
      </w:r>
      <w:r w:rsidR="00CE0604">
        <w:t xml:space="preserve"> Kết quả dựa vào số khuẩn lạc thu được</w:t>
      </w:r>
      <w:r w:rsidR="00600B42">
        <w:t xml:space="preserve"> </w:t>
      </w:r>
      <w:r w:rsidR="00626970">
        <w:t>theo CTCLQG</w:t>
      </w:r>
      <w:r w:rsidR="0022674D">
        <w:t>.</w:t>
      </w:r>
    </w:p>
    <w:p w14:paraId="6D245C11" w14:textId="435FE190" w:rsidR="0022674D" w:rsidRPr="00171107" w:rsidRDefault="0022674D" w:rsidP="00171107">
      <w:pPr>
        <w:jc w:val="center"/>
        <w:rPr>
          <w:b/>
          <w:bCs/>
        </w:rPr>
      </w:pPr>
      <w:r w:rsidRPr="00171107">
        <w:rPr>
          <w:b/>
          <w:bCs/>
        </w:rPr>
        <w:t>Bảng kết quả nuôi cấy tìm trực khuẩn lao</w:t>
      </w:r>
    </w:p>
    <w:tbl>
      <w:tblPr>
        <w:tblStyle w:val="TableGrid"/>
        <w:tblW w:w="0" w:type="auto"/>
        <w:tblInd w:w="0" w:type="dxa"/>
        <w:tblLook w:val="04A0" w:firstRow="1" w:lastRow="0" w:firstColumn="1" w:lastColumn="0" w:noHBand="0" w:noVBand="1"/>
      </w:tblPr>
      <w:tblGrid>
        <w:gridCol w:w="4555"/>
        <w:gridCol w:w="4556"/>
      </w:tblGrid>
      <w:tr w:rsidR="00857A6E" w:rsidRPr="00492D41" w14:paraId="725B17F9" w14:textId="77777777" w:rsidTr="004B6D6A">
        <w:tc>
          <w:tcPr>
            <w:tcW w:w="4555" w:type="dxa"/>
          </w:tcPr>
          <w:p w14:paraId="1E3E8DC8" w14:textId="7E405A3F" w:rsidR="00857A6E" w:rsidRPr="00492D41" w:rsidRDefault="00226BA3" w:rsidP="004B6D6A">
            <w:pPr>
              <w:ind w:firstLine="0"/>
              <w:jc w:val="center"/>
              <w:rPr>
                <w:sz w:val="28"/>
                <w:szCs w:val="28"/>
              </w:rPr>
            </w:pPr>
            <w:r>
              <w:rPr>
                <w:sz w:val="28"/>
                <w:szCs w:val="28"/>
              </w:rPr>
              <w:t>Kết quả</w:t>
            </w:r>
          </w:p>
        </w:tc>
        <w:tc>
          <w:tcPr>
            <w:tcW w:w="4556" w:type="dxa"/>
          </w:tcPr>
          <w:p w14:paraId="60D1F970" w14:textId="61CBFCA8" w:rsidR="00857A6E" w:rsidRPr="00492D41" w:rsidRDefault="00226BA3" w:rsidP="004B6D6A">
            <w:pPr>
              <w:ind w:firstLine="0"/>
              <w:jc w:val="center"/>
              <w:rPr>
                <w:sz w:val="28"/>
                <w:szCs w:val="28"/>
              </w:rPr>
            </w:pPr>
            <w:r>
              <w:rPr>
                <w:sz w:val="28"/>
                <w:szCs w:val="28"/>
              </w:rPr>
              <w:t>Kết luận</w:t>
            </w:r>
          </w:p>
        </w:tc>
      </w:tr>
      <w:tr w:rsidR="00857A6E" w:rsidRPr="00492D41" w14:paraId="08650A75" w14:textId="77777777" w:rsidTr="004B6D6A">
        <w:tc>
          <w:tcPr>
            <w:tcW w:w="4555" w:type="dxa"/>
          </w:tcPr>
          <w:p w14:paraId="2BB3A6F1" w14:textId="106B34BF" w:rsidR="00857A6E" w:rsidRPr="00492D41" w:rsidRDefault="00BC11A3" w:rsidP="004B6D6A">
            <w:pPr>
              <w:ind w:firstLine="0"/>
              <w:rPr>
                <w:sz w:val="28"/>
                <w:szCs w:val="28"/>
              </w:rPr>
            </w:pPr>
            <w:r>
              <w:rPr>
                <w:sz w:val="28"/>
                <w:szCs w:val="28"/>
              </w:rPr>
              <w:t xml:space="preserve">Từ </w:t>
            </w:r>
            <w:r w:rsidR="00857A6E">
              <w:rPr>
                <w:sz w:val="28"/>
                <w:szCs w:val="28"/>
              </w:rPr>
              <w:t>1</w:t>
            </w:r>
            <w:r>
              <w:rPr>
                <w:sz w:val="28"/>
                <w:szCs w:val="28"/>
              </w:rPr>
              <w:t xml:space="preserve"> đến </w:t>
            </w:r>
            <w:r w:rsidR="00857A6E">
              <w:rPr>
                <w:sz w:val="28"/>
                <w:szCs w:val="28"/>
              </w:rPr>
              <w:t>50 khuẩn lạc</w:t>
            </w:r>
          </w:p>
        </w:tc>
        <w:tc>
          <w:tcPr>
            <w:tcW w:w="4556" w:type="dxa"/>
          </w:tcPr>
          <w:p w14:paraId="26182C37" w14:textId="656AB1DA" w:rsidR="00857A6E" w:rsidRPr="00492D41" w:rsidRDefault="00857A6E" w:rsidP="004B6D6A">
            <w:pPr>
              <w:ind w:firstLine="0"/>
              <w:rPr>
                <w:sz w:val="28"/>
                <w:szCs w:val="28"/>
              </w:rPr>
            </w:pPr>
            <w:r>
              <w:rPr>
                <w:sz w:val="28"/>
                <w:szCs w:val="28"/>
              </w:rPr>
              <w:t>Dương tính</w:t>
            </w:r>
            <w:r w:rsidR="00AC3CD5">
              <w:rPr>
                <w:sz w:val="28"/>
                <w:szCs w:val="28"/>
              </w:rPr>
              <w:t xml:space="preserve"> (ghi rõ số khuẩn lạc thu được)</w:t>
            </w:r>
          </w:p>
        </w:tc>
      </w:tr>
      <w:tr w:rsidR="00857A6E" w:rsidRPr="00492D41" w14:paraId="0975855C" w14:textId="77777777" w:rsidTr="004B6D6A">
        <w:tc>
          <w:tcPr>
            <w:tcW w:w="4555" w:type="dxa"/>
          </w:tcPr>
          <w:p w14:paraId="274EE121" w14:textId="0F0090F9" w:rsidR="00857A6E" w:rsidRPr="00492D41" w:rsidRDefault="003D3D5D" w:rsidP="004B6D6A">
            <w:pPr>
              <w:ind w:firstLine="0"/>
              <w:rPr>
                <w:sz w:val="28"/>
                <w:szCs w:val="28"/>
              </w:rPr>
            </w:pPr>
            <w:r>
              <w:rPr>
                <w:sz w:val="28"/>
                <w:szCs w:val="28"/>
              </w:rPr>
              <w:t>Từ 50 đến 100 khuẩn lạc</w:t>
            </w:r>
          </w:p>
        </w:tc>
        <w:tc>
          <w:tcPr>
            <w:tcW w:w="4556" w:type="dxa"/>
          </w:tcPr>
          <w:p w14:paraId="181F726D" w14:textId="7CCC48B9" w:rsidR="00857A6E" w:rsidRPr="00492D41" w:rsidRDefault="00857A6E" w:rsidP="004B6D6A">
            <w:pPr>
              <w:ind w:firstLine="0"/>
              <w:rPr>
                <w:sz w:val="28"/>
                <w:szCs w:val="28"/>
              </w:rPr>
            </w:pPr>
            <w:r w:rsidRPr="00492D41">
              <w:rPr>
                <w:sz w:val="28"/>
                <w:szCs w:val="28"/>
              </w:rPr>
              <w:t>Dương tính</w:t>
            </w:r>
            <w:r w:rsidR="003D3D5D">
              <w:rPr>
                <w:sz w:val="28"/>
                <w:szCs w:val="28"/>
              </w:rPr>
              <w:t xml:space="preserve"> (+)</w:t>
            </w:r>
          </w:p>
        </w:tc>
      </w:tr>
      <w:tr w:rsidR="00857A6E" w:rsidRPr="00492D41" w14:paraId="28C4C486" w14:textId="77777777" w:rsidTr="004B6D6A">
        <w:tc>
          <w:tcPr>
            <w:tcW w:w="4555" w:type="dxa"/>
          </w:tcPr>
          <w:p w14:paraId="7C89D204" w14:textId="178E5261" w:rsidR="00857A6E" w:rsidRPr="00492D41" w:rsidRDefault="003D3D5D" w:rsidP="004B6D6A">
            <w:pPr>
              <w:ind w:firstLine="0"/>
              <w:rPr>
                <w:sz w:val="28"/>
                <w:szCs w:val="28"/>
              </w:rPr>
            </w:pPr>
            <w:r>
              <w:rPr>
                <w:sz w:val="28"/>
                <w:szCs w:val="28"/>
              </w:rPr>
              <w:t>Từ 100 đến 200 khuẩn lạc</w:t>
            </w:r>
          </w:p>
        </w:tc>
        <w:tc>
          <w:tcPr>
            <w:tcW w:w="4556" w:type="dxa"/>
          </w:tcPr>
          <w:p w14:paraId="4E4ADB1D" w14:textId="49FB02D1" w:rsidR="00857A6E" w:rsidRPr="00492D41" w:rsidRDefault="00857A6E" w:rsidP="004B6D6A">
            <w:pPr>
              <w:ind w:firstLine="0"/>
              <w:rPr>
                <w:sz w:val="28"/>
                <w:szCs w:val="28"/>
              </w:rPr>
            </w:pPr>
            <w:r w:rsidRPr="00492D41">
              <w:rPr>
                <w:sz w:val="28"/>
                <w:szCs w:val="28"/>
              </w:rPr>
              <w:t>Dương tính (+</w:t>
            </w:r>
            <w:r w:rsidR="003D3D5D">
              <w:rPr>
                <w:sz w:val="28"/>
                <w:szCs w:val="28"/>
              </w:rPr>
              <w:t>+</w:t>
            </w:r>
            <w:r w:rsidRPr="00492D41">
              <w:rPr>
                <w:sz w:val="28"/>
                <w:szCs w:val="28"/>
              </w:rPr>
              <w:t>)</w:t>
            </w:r>
          </w:p>
        </w:tc>
      </w:tr>
      <w:tr w:rsidR="00857A6E" w:rsidRPr="00492D41" w14:paraId="45BD2AFE" w14:textId="77777777" w:rsidTr="004B6D6A">
        <w:tc>
          <w:tcPr>
            <w:tcW w:w="4555" w:type="dxa"/>
          </w:tcPr>
          <w:p w14:paraId="1FB40C1E" w14:textId="219520F0" w:rsidR="00857A6E" w:rsidRPr="00492D41" w:rsidRDefault="00B6015B" w:rsidP="004B6D6A">
            <w:pPr>
              <w:ind w:firstLine="0"/>
              <w:rPr>
                <w:sz w:val="28"/>
                <w:szCs w:val="28"/>
              </w:rPr>
            </w:pPr>
            <w:r>
              <w:rPr>
                <w:sz w:val="28"/>
                <w:szCs w:val="28"/>
              </w:rPr>
              <w:t>Khuẩn lạc mọc dày nhưng còn nhận định rõ</w:t>
            </w:r>
          </w:p>
        </w:tc>
        <w:tc>
          <w:tcPr>
            <w:tcW w:w="4556" w:type="dxa"/>
          </w:tcPr>
          <w:p w14:paraId="5941A0A8" w14:textId="5387E1BA" w:rsidR="00857A6E" w:rsidRPr="00492D41" w:rsidRDefault="00857A6E" w:rsidP="004B6D6A">
            <w:pPr>
              <w:ind w:firstLine="0"/>
              <w:rPr>
                <w:sz w:val="28"/>
                <w:szCs w:val="28"/>
              </w:rPr>
            </w:pPr>
            <w:r w:rsidRPr="00492D41">
              <w:rPr>
                <w:sz w:val="28"/>
                <w:szCs w:val="28"/>
              </w:rPr>
              <w:t>Dương tính (</w:t>
            </w:r>
            <w:r w:rsidR="00014517">
              <w:rPr>
                <w:sz w:val="28"/>
                <w:szCs w:val="28"/>
              </w:rPr>
              <w:t>+</w:t>
            </w:r>
            <w:r w:rsidRPr="00492D41">
              <w:rPr>
                <w:sz w:val="28"/>
                <w:szCs w:val="28"/>
              </w:rPr>
              <w:t>++)</w:t>
            </w:r>
          </w:p>
        </w:tc>
      </w:tr>
      <w:tr w:rsidR="00857A6E" w:rsidRPr="00492D41" w14:paraId="2C6F711C" w14:textId="77777777" w:rsidTr="004B6D6A">
        <w:tc>
          <w:tcPr>
            <w:tcW w:w="4555" w:type="dxa"/>
          </w:tcPr>
          <w:p w14:paraId="05272393" w14:textId="51212277" w:rsidR="00857A6E" w:rsidRPr="00492D41" w:rsidRDefault="006E1CFA" w:rsidP="004B6D6A">
            <w:pPr>
              <w:ind w:firstLine="0"/>
              <w:rPr>
                <w:sz w:val="28"/>
                <w:szCs w:val="28"/>
              </w:rPr>
            </w:pPr>
            <w:r>
              <w:rPr>
                <w:sz w:val="28"/>
                <w:szCs w:val="28"/>
              </w:rPr>
              <w:t>Khuẩn lạc mọc dày nhưng không còn nhận định rõ</w:t>
            </w:r>
          </w:p>
        </w:tc>
        <w:tc>
          <w:tcPr>
            <w:tcW w:w="4556" w:type="dxa"/>
          </w:tcPr>
          <w:p w14:paraId="498C74F3" w14:textId="1EEB87DF" w:rsidR="00857A6E" w:rsidRPr="00492D41" w:rsidRDefault="00857A6E" w:rsidP="004B6D6A">
            <w:pPr>
              <w:ind w:firstLine="0"/>
              <w:rPr>
                <w:sz w:val="28"/>
                <w:szCs w:val="28"/>
              </w:rPr>
            </w:pPr>
            <w:r w:rsidRPr="00492D41">
              <w:rPr>
                <w:sz w:val="28"/>
                <w:szCs w:val="28"/>
              </w:rPr>
              <w:t>Dương tính (++</w:t>
            </w:r>
            <w:r w:rsidR="00014517">
              <w:rPr>
                <w:sz w:val="28"/>
                <w:szCs w:val="28"/>
              </w:rPr>
              <w:t>+</w:t>
            </w:r>
            <w:r w:rsidRPr="00492D41">
              <w:rPr>
                <w:sz w:val="28"/>
                <w:szCs w:val="28"/>
              </w:rPr>
              <w:t>+)</w:t>
            </w:r>
          </w:p>
        </w:tc>
      </w:tr>
    </w:tbl>
    <w:p w14:paraId="0688D752" w14:textId="05B2C1AA" w:rsidR="001D6683" w:rsidRDefault="001E0885" w:rsidP="00171107">
      <w:pPr>
        <w:spacing w:before="240"/>
      </w:pPr>
      <w:r>
        <w:t>-</w:t>
      </w:r>
      <w:r w:rsidR="001D6683">
        <w:t xml:space="preserve"> Nuôi cấy trong môi trường MGIT</w:t>
      </w:r>
      <w:r w:rsidR="00093261">
        <w:t xml:space="preserve"> </w:t>
      </w:r>
      <w:r w:rsidR="00EE15D1">
        <w:fldChar w:fldCharType="begin">
          <w:fldData xml:space="preserve">PEVuZE5vdGU+PENpdGU+PEF1dGhvcj5naWE8L0F1dGhvcj48WWVhcj4yMDEyPC9ZZWFyPjxSZWNO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dMOsbmggaMOsbmggdmkg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==
</w:fldData>
        </w:fldChar>
      </w:r>
      <w:r w:rsidR="00573467">
        <w:instrText xml:space="preserve"> ADDIN EN.CITE </w:instrText>
      </w:r>
      <w:r w:rsidR="00573467">
        <w:fldChar w:fldCharType="begin">
          <w:fldData xml:space="preserve">PEVuZE5vdGU+PENpdGU+PEF1dGhvcj5naWE8L0F1dGhvcj48WWVhcj4yMDEyPC9ZZWFyPjxSZWNO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dMOsbmggaMOsbmggdmkg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==
</w:fldData>
        </w:fldChar>
      </w:r>
      <w:r w:rsidR="00573467">
        <w:instrText xml:space="preserve"> ADDIN EN.CITE.DATA </w:instrText>
      </w:r>
      <w:r w:rsidR="00573467">
        <w:fldChar w:fldCharType="end"/>
      </w:r>
      <w:r w:rsidR="00EE15D1">
        <w:fldChar w:fldCharType="separate"/>
      </w:r>
      <w:r w:rsidR="00573467">
        <w:t>[7, 16]</w:t>
      </w:r>
      <w:r w:rsidR="00EE15D1">
        <w:fldChar w:fldCharType="end"/>
      </w:r>
      <w:r w:rsidR="00663D2B">
        <w:t>: là phương pháp phổ biến được sử dụng hiện nay</w:t>
      </w:r>
      <w:r w:rsidR="003C4A3D">
        <w:t xml:space="preserve"> bằng hệ thống BACTEC-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0D649619" w14:textId="02801347" w:rsidR="00EA5680" w:rsidRDefault="00EA5680" w:rsidP="00EA5680">
      <w:r>
        <w:t>Theo Y</w:t>
      </w:r>
      <w:r w:rsidR="00C32B86">
        <w:t>.</w:t>
      </w:r>
      <w:r>
        <w:t xml:space="preserve"> Jin</w:t>
      </w:r>
      <w:r w:rsidR="00C32B86">
        <w:t xml:space="preserve"> (2019)</w:t>
      </w:r>
      <w:r>
        <w:t xml:space="preserve"> </w:t>
      </w:r>
      <w:r w:rsidR="00A30BF0">
        <w:t>đ</w:t>
      </w:r>
      <w:r>
        <w:t xml:space="preserve">ộ nhạy của BACTEC – MGIT 960 trong phát hiện bệnh lao là 95,0% </w:t>
      </w:r>
      <w:r w:rsidR="00A30BF0">
        <w:fldChar w:fldCharType="begin">
          <w:fldData xml:space="preserve">PEVuZE5vdGU+PENpdGU+PEF1dGhvcj5KaW48L0F1dGhvcj48WWVhcj4yMDE5PC9ZZWFyPjxSZWNO
dW0+MjY8L1JlY051bT48RGlzcGxheVRleHQ+WzQ0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573467">
        <w:instrText xml:space="preserve"> ADDIN EN.CITE </w:instrText>
      </w:r>
      <w:r w:rsidR="00573467">
        <w:fldChar w:fldCharType="begin">
          <w:fldData xml:space="preserve">PEVuZE5vdGU+PENpdGU+PEF1dGhvcj5KaW48L0F1dGhvcj48WWVhcj4yMDE5PC9ZZWFyPjxSZWNO
dW0+MjY8L1JlY051bT48RGlzcGxheVRleHQ+WzQ0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573467">
        <w:instrText xml:space="preserve"> ADDIN EN.CITE.DATA </w:instrText>
      </w:r>
      <w:r w:rsidR="00573467">
        <w:fldChar w:fldCharType="end"/>
      </w:r>
      <w:r w:rsidR="00A30BF0">
        <w:fldChar w:fldCharType="separate"/>
      </w:r>
      <w:r w:rsidR="00573467">
        <w:t>[44]</w:t>
      </w:r>
      <w:r w:rsidR="00A30BF0">
        <w:fldChar w:fldCharType="end"/>
      </w:r>
      <w:r>
        <w:t xml:space="preserve">. </w:t>
      </w:r>
      <w:r w:rsidR="00C21D40">
        <w:t>Nghiễn cứu của</w:t>
      </w:r>
      <w:r>
        <w:t xml:space="preserve"> Nguyễn Văn Lưu</w:t>
      </w:r>
      <w:r w:rsidR="00C21D40">
        <w:t xml:space="preserve"> (2019),</w:t>
      </w:r>
      <w:r>
        <w:t xml:space="preserve"> phương pháp nuôi cấy MGIT 960 có độ nhạy cao hơn (33,10% so với 13,79%) và thời gian phát hiện vi khuẩn nhanh hơn (16,6 so với 34,4 ngày) phương pháp nuôi cấy cổ điển Lowenstein-Jensen </w:t>
      </w:r>
      <w:r w:rsidR="008A1FDA">
        <w:fldChar w:fldCharType="begin"/>
      </w:r>
      <w:r w:rsidR="00934217">
        <w:instrText xml:space="preserve"> ADDIN EN.CITE &lt;EndNote&gt;&lt;Cite&gt;&lt;Author&gt;Lưu&lt;/Author&gt;&lt;Year&gt;2019&lt;/Year&gt;&lt;RecNum&gt;27&lt;/RecNum&gt;&lt;DisplayText&gt;[15]&lt;/DisplayText&gt;&lt;record&gt;&lt;rec-number&gt;27&lt;/rec-number&gt;&lt;foreign-keys&gt;&lt;key app="EN" db-id="ew0r25e5ieawfueddv3pf0sbaxx0fsraa9ft" timestamp="1677685184"&gt;27&lt;/key&gt;&lt;/foreign-keys&gt;&lt;ref-type name="Journal Article"&gt;17&lt;/ref-type&gt;&lt;contributors&gt;&lt;authors&gt;&lt;author&gt;&lt;style face="normal" font="default" size="100%"&gt;Nguy&lt;/style&gt;&lt;style face="normal" font="default" charset="163" size="100%"&gt;ễn V&lt;/style&gt;&lt;style face="normal" font="default" charset="238" size="100%"&gt;ăn Lưu&lt;/style&gt;&lt;/author&gt;&lt;/authors&gt;&lt;/contributors&gt;&lt;titles&gt;&lt;title&gt;&lt;style face="normal" font="default" size="100%"&gt;Nh&lt;/style&gt;&lt;style face="normal" font="default" charset="163" size="100%"&gt;ận x&lt;/style&gt;&lt;style face="normal" font="default" size="100%"&gt;ét hi&lt;/style&gt;&lt;style face="normal" font="default" charset="163" size="100%"&gt;ệu quả của ph&lt;/style&gt;&lt;style face="normal" font="default" charset="238" size="100%"&gt;ương ph&lt;/style&gt;&lt;style face="normal" font="default" size="100%"&gt;áp nuôi c&lt;/style&gt;&lt;style face="normal" font="default" charset="163" size="100%"&gt;ấy BACTEC MGIT 960 trong chẩn &lt;/style&gt;&lt;style face="normal" font="default" charset="238" size="100%"&gt;đo&lt;/style&gt;&lt;style face="normal" font="default" size="100%"&gt;án Lao ph&lt;/style&gt;&lt;style face="normal" font="default" charset="163" size="100%"&gt;ổi tại Hải D&lt;/style&gt;&lt;style face="normal" font="default" charset="238" size="100%"&gt;ương&lt;/style&gt;&lt;/title&gt;&lt;/titles&gt;&lt;pages&gt; 501-504&lt;/pages&gt;&lt;dates&gt;&lt;year&gt;2019&lt;/year&gt;&lt;/dates&gt;&lt;publisher&gt;&lt;style face="normal" font="default" size="100%"&gt;T&lt;/style&gt;&lt;style face="normal" font="default" charset="163" size="100%"&gt;ạp ch&lt;/style&gt;&lt;style face="normal" font="default" size="100%"&gt;í Y h&lt;/style&gt;&lt;style face="normal" font="default" charset="163" size="100%"&gt;ọc Việt Nam, th&lt;/style&gt;&lt;style face="normal" font="default" size="100%"&gt;áng 10 n&lt;/style&gt;&lt;style face="normal" font="default" charset="238" size="100%"&gt;ăm 2019&lt;/style&gt;&lt;/publisher&gt;&lt;urls&gt;&lt;/urls&gt;&lt;language&gt;vie&lt;/language&gt;&lt;/record&gt;&lt;/Cite&gt;&lt;/EndNote&gt;</w:instrText>
      </w:r>
      <w:r w:rsidR="008A1FDA">
        <w:fldChar w:fldCharType="separate"/>
      </w:r>
      <w:r w:rsidR="00934217">
        <w:t>[15]</w:t>
      </w:r>
      <w:r w:rsidR="008A1FDA">
        <w:fldChar w:fldCharType="end"/>
      </w:r>
      <w:r>
        <w:t>.</w:t>
      </w:r>
    </w:p>
    <w:p w14:paraId="698E7F45" w14:textId="032265E0" w:rsidR="001B303A" w:rsidRDefault="00097BB0" w:rsidP="00E47958">
      <w:pPr>
        <w:pStyle w:val="Heading4"/>
      </w:pPr>
      <w:bookmarkStart w:id="31" w:name="_Toc126527712"/>
      <w:r>
        <w:lastRenderedPageBreak/>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1"/>
    </w:p>
    <w:p w14:paraId="53ACA3CC" w14:textId="74234E75" w:rsidR="00E47958" w:rsidRDefault="00321B5E" w:rsidP="00EE373E">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934217">
        <w:instrText xml:space="preserve"> ADDIN EN.CITE &lt;EndNote&gt;&lt;Cite&gt;&lt;Author&gt;gia&lt;/Author&gt;&lt;Year&gt;2015&lt;/Year&gt;&lt;RecNum&gt;28&lt;/RecNum&gt;&lt;DisplayText&gt;[10]&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5&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934217">
        <w:t>[10]</w:t>
      </w:r>
      <w:r w:rsidR="00831A78">
        <w:fldChar w:fldCharType="end"/>
      </w:r>
      <w:r w:rsidR="00E474E7">
        <w:t>.</w:t>
      </w:r>
      <w:r w:rsidR="00E42839">
        <w:t xml:space="preserve"> </w:t>
      </w:r>
      <w:r w:rsidR="00EE373E">
        <w:t>H</w:t>
      </w:r>
      <w:r w:rsidR="00EE373E" w:rsidRPr="00C52058">
        <w:t>iệu quả chẩn đoán của PCR trong lao phổi có độ nhậy cao lên đến 94%</w:t>
      </w:r>
      <w:r w:rsidR="00EE373E">
        <w:t xml:space="preserve"> </w:t>
      </w:r>
      <w:r w:rsidR="00EE373E">
        <w:fldChar w:fldCharType="begin"/>
      </w:r>
      <w:r w:rsidR="00573467">
        <w:instrText xml:space="preserve"> ADDIN EN.CITE &lt;EndNote&gt;&lt;Cite&gt;&lt;Author&gt;gia&lt;/Author&gt;&lt;Year&gt;2012&lt;/Year&gt;&lt;RecNum&gt;29&lt;/RecNum&gt;&lt;DisplayText&gt;[8]&lt;/DisplayText&gt;&lt;record&gt;&lt;rec-number&gt;29&lt;/rec-number&gt;&lt;foreign-keys&gt;&lt;key app="EN" db-id="ew0r25e5ieawfueddv3pf0sbaxx0fsraa9ft" timestamp="1677685184"&gt;29&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T&lt;/style&gt;&lt;style face="normal" font="default" charset="163" size="100%"&gt;ập huấn triển khai th&lt;/style&gt;&lt;style face="normal" font="default" size="100%"&gt;í &lt;/style&gt;&lt;style face="normal" font="default" charset="238" size="100%"&gt;đi&lt;/style&gt;&lt;style face="normal" font="default" charset="163" size="100%"&gt;ểm chẩn &lt;/style&gt;&lt;style face="normal" font="default" charset="238" size="100%"&gt;đo&lt;/style&gt;&lt;style face="normal" font="default" size="100%"&gt;án b&lt;/style&gt;&lt;style face="normal" font="default" charset="163" size="100%"&gt;ệnh lao bằng kỹ thuật XPERT MTB/RIF&lt;/style&gt;&lt;/title&gt;&lt;/titles&gt;&lt;pages&gt;45-48&lt;/pages&gt;&lt;dates&gt;&lt;year&gt;2012&lt;/year&gt;&lt;/dates&gt;&lt;urls&gt;&lt;/urls&gt;&lt;language&gt;vie&lt;/language&gt;&lt;/record&gt;&lt;/Cite&gt;&lt;/EndNote&gt;</w:instrText>
      </w:r>
      <w:r w:rsidR="00EE373E">
        <w:fldChar w:fldCharType="separate"/>
      </w:r>
      <w:r w:rsidR="00573467">
        <w:t>[8]</w:t>
      </w:r>
      <w:r w:rsidR="00EE373E">
        <w:fldChar w:fldCharType="end"/>
      </w:r>
      <w:r w:rsidR="00EE373E" w:rsidRPr="00C52058">
        <w:t xml:space="preserve">, nhưng độ đặc hiệu không cao vì có thể nhiễm </w:t>
      </w:r>
      <w:r w:rsidR="00EE373E">
        <w:t>trực khuẩn lao</w:t>
      </w:r>
      <w:r w:rsidR="00EE373E" w:rsidRPr="00C52058">
        <w:t xml:space="preserve"> từ môi trường hoặc ch</w:t>
      </w:r>
      <w:r w:rsidR="00EE373E">
        <w:t xml:space="preserve">ứa </w:t>
      </w:r>
      <w:r w:rsidR="00EE373E" w:rsidRPr="00C52058">
        <w:t xml:space="preserve">đoạn gen của </w:t>
      </w:r>
      <w:r w:rsidR="00EE373E">
        <w:t>trực khuẩn lao</w:t>
      </w:r>
      <w:r w:rsidR="00EE373E" w:rsidRPr="00C52058">
        <w:t xml:space="preserve"> đã chết, dương tính giả lên đến 38,1%</w:t>
      </w:r>
      <w:r w:rsidR="007230D1">
        <w:t xml:space="preserve"> theo </w:t>
      </w:r>
      <w:r w:rsidR="007230D1" w:rsidRPr="00227B96">
        <w:t>J. P. Cegielski</w:t>
      </w:r>
      <w:r w:rsidR="007230D1">
        <w:t xml:space="preserve"> (2004)</w:t>
      </w:r>
      <w:r w:rsidR="00EE373E" w:rsidRPr="00C52058">
        <w:t xml:space="preserve"> </w:t>
      </w:r>
      <w:r w:rsidR="00EE373E">
        <w:fldChar w:fldCharType="begin"/>
      </w:r>
      <w:r w:rsidR="00573467">
        <w:instrText xml:space="preserve"> ADDIN EN.CITE &lt;EndNote&gt;&lt;Cite&gt;&lt;Author&gt;Cegielski&lt;/Author&gt;&lt;Year&gt;2004&lt;/Year&gt;&lt;RecNum&gt;30&lt;/RecNum&gt;&lt;DisplayText&gt;[37]&lt;/DisplayText&gt;&lt;record&gt;&lt;rec-number&gt;30&lt;/rec-number&gt;&lt;foreign-keys&gt;&lt;key app="EN" db-id="ew0r25e5ieawfueddv3pf0sbaxx0fsraa9ft" timestamp="1677685184"&gt;30&lt;/key&gt;&lt;/foreign-keys&gt;&lt;ref-type name="Journal Article"&gt;17&lt;/ref-type&gt;&lt;contributors&gt;&lt;authors&gt;&lt;author&gt;Cegielski, J. P.&lt;/author&gt;&lt;author&gt;McMurray, D. N.&lt;/author&gt;&lt;/authors&gt;&lt;/contributors&gt;&lt;auth-address&gt;Department of Epidemiology, University of North Carolina, Chapel Hill, North Carolina, USA. gzc2@cdc.gov&lt;/auth-address&gt;&lt;titles&gt;&lt;title&gt;The relationship between malnutrition and tuberculosis: evidence from studies in humans and experimental animals&lt;/title&gt;&lt;secondary-title&gt;Int J Tuberc Lung Dis&lt;/secondary-title&gt;&lt;/titles&gt;&lt;periodical&gt;&lt;full-title&gt;Int J Tuberc Lung Dis&lt;/full-title&gt;&lt;/periodical&gt;&lt;pages&gt;286-98&lt;/pages&gt;&lt;volume&gt;8&lt;/volume&gt;&lt;number&gt;3&lt;/number&gt;&lt;keywords&gt;&lt;keyword&gt;Animals&lt;/keyword&gt;&lt;keyword&gt;Humans&lt;/keyword&gt;&lt;keyword&gt;Immunity, Cellular&lt;/keyword&gt;&lt;keyword&gt;Malnutrition/*complications/*immunology&lt;/keyword&gt;&lt;keyword&gt;Risk&lt;/keyword&gt;&lt;keyword&gt;Tuberculosis/*etiology/prevention &amp;amp; control&lt;/keyword&gt;&lt;/keywords&gt;&lt;dates&gt;&lt;year&gt;2004&lt;/year&gt;&lt;pub-dates&gt;&lt;date&gt;Mar&lt;/date&gt;&lt;/pub-dates&gt;&lt;/dates&gt;&lt;isbn&gt;1027-3719 (Print)&amp;#xD;1027-3719&lt;/isbn&gt;&lt;accession-num&gt;15139466&lt;/accession-num&gt;&lt;urls&gt;&lt;/urls&gt;&lt;remote-database-provider&gt;NLM&lt;/remote-database-provider&gt;&lt;language&gt;eng&lt;/language&gt;&lt;/record&gt;&lt;/Cite&gt;&lt;/EndNote&gt;</w:instrText>
      </w:r>
      <w:r w:rsidR="00EE373E">
        <w:fldChar w:fldCharType="separate"/>
      </w:r>
      <w:r w:rsidR="00573467">
        <w:t>[37]</w:t>
      </w:r>
      <w:r w:rsidR="00EE373E">
        <w:fldChar w:fldCharType="end"/>
      </w:r>
      <w:r w:rsidR="00EE373E">
        <w:t>.</w:t>
      </w:r>
    </w:p>
    <w:p w14:paraId="42FF67DA" w14:textId="080A9604" w:rsidR="00FF4910" w:rsidRDefault="00A341E6" w:rsidP="004E3D3F">
      <w:r>
        <w:t>Kỹ thuật gen Xpert MTB/</w:t>
      </w:r>
      <w:r w:rsidR="00A064F9">
        <w:t>R</w:t>
      </w:r>
      <w:r w:rsidR="00C75D07">
        <w:t>I</w:t>
      </w:r>
      <w:r w:rsidR="00A064F9">
        <w:t>F</w:t>
      </w:r>
      <w:r w:rsidR="00004000">
        <w:t xml:space="preserve"> </w:t>
      </w:r>
      <w:r w:rsidR="00004000">
        <w:fldChar w:fldCharType="begin">
          <w:fldData xml:space="preserve">PEVuZE5vdGU+PENpdGU+PEF1dGhvcj5OZ2E8L0F1dGhvcj48WWVhcj4yMDEzPC9ZZWFyPjxSZWNO
dW0+MjM8L1JlY051bT48RGlzcGxheVRleHQ+WzksIDE2XTwvRGlzcGxheVRleHQ+PHJlY29yZD48
cmVjLW51bWJlcj4yMzwvcmVjLW51bWJlcj48Zm9yZWlnbi1rZXlzPjxrZXkgYXBwPSJFTiIgZGIt
aWQ9ImV3MHIyNWU1aWVhd2Z1ZWRkdjNwZjBzYmF4eDBmc3JhYTlmdCIgdGltZXN0YW1wPSIxNjc3
Njg1MTg0Ij4yMzwva2V5PjwvZm9yZWlnbi1rZXlzPjxyZWYtdHlwZSBuYW1lPSJKb3VybmFsIEFy
dGljbGUiPjE3PC9yZWYtdHlwZT48Y29udHJpYnV0b3JzPjxhdXRob3JzPjxhdXRob3I+PHN0eWxl
IGZhY2U9Im5vcm1hbCIgZm9udD0iZGVmYXVsdCIgc2l6ZT0iMTAwJSI+Tmd1eTwvc3R5bGU+PHN0
eWxlIGZhY2U9Im5vcm1hbCIgZm9udD0iZGVmYXVsdCIgY2hhcnNldD0iMTYzIiBzaXplPSIxMDAl
Ij7hu4VuIFRo4buLIE5nYT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0w6xuaCBow6xuaCB2aSBraHU8L3N0eWxlPjxzdHlsZSBmYWNlPSJub3JtYWwiIGZvbnQ9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R2k8L3N0eWxlPjxz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</w:fldData>
        </w:fldChar>
      </w:r>
      <w:r w:rsidR="00934217">
        <w:instrText xml:space="preserve"> ADDIN EN.CITE </w:instrText>
      </w:r>
      <w:r w:rsidR="00934217">
        <w:fldChar w:fldCharType="begin">
          <w:fldData xml:space="preserve">PEVuZE5vdGU+PENpdGU+PEF1dGhvcj5OZ2E8L0F1dGhvcj48WWVhcj4yMDEzPC9ZZWFyPjxSZWNO
dW0+MjM8L1JlY051bT48RGlzcGxheVRleHQ+WzksIDE2XTwvRGlzcGxheVRleHQ+PHJlY29yZD48
cmVjLW51bWJlcj4yMzwvcmVjLW51bWJlcj48Zm9yZWlnbi1rZXlzPjxrZXkgYXBwPSJFTiIgZGIt
aWQ9ImV3MHIyNWU1aWVhd2Z1ZWRkdjNwZjBzYmF4eDBmc3JhYTlmdCIgdGltZXN0YW1wPSIxNjc3
Njg1MTg0Ij4yMzwva2V5PjwvZm9yZWlnbi1rZXlzPjxyZWYtdHlwZSBuYW1lPSJKb3VybmFsIEFy
dGljbGUiPjE3PC9yZWYtdHlwZT48Y29udHJpYnV0b3JzPjxhdXRob3JzPjxhdXRob3I+PHN0eWxl
IGZhY2U9Im5vcm1hbCIgZm9udD0iZGVmYXVsdCIgc2l6ZT0iMTAwJSI+Tmd1eTwvc3R5bGU+PHN0
eWxlIGZhY2U9Im5vcm1hbCIgZm9udD0iZGVmYXVsdCIgY2hhcnNldD0iMTYzIiBzaXplPSIxMDAl
Ij7hu4VuIFRo4buLIE5nYT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0w6xuaCBow6xuaCB2aSBraHU8L3N0eWxlPjxzdHlsZSBmYWNlPSJub3JtYWwiIGZvbnQ9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R2k8L3N0eWxlPjxz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</w:fldData>
        </w:fldChar>
      </w:r>
      <w:r w:rsidR="00934217">
        <w:instrText xml:space="preserve"> ADDIN EN.CITE.DATA </w:instrText>
      </w:r>
      <w:r w:rsidR="00934217">
        <w:fldChar w:fldCharType="end"/>
      </w:r>
      <w:r w:rsidR="00004000">
        <w:fldChar w:fldCharType="separate"/>
      </w:r>
      <w:r w:rsidR="00934217">
        <w:t>[9, 16]</w:t>
      </w:r>
      <w:r w:rsidR="00004000">
        <w:fldChar w:fldCharType="end"/>
      </w:r>
      <w:r w:rsidR="00004000">
        <w:t>:</w:t>
      </w:r>
      <w:r>
        <w:t xml:space="preserve"> là</w:t>
      </w:r>
      <w:r w:rsidR="007948FA">
        <w:t xml:space="preserve"> xét nghiệm PCR MTB</w:t>
      </w:r>
      <w:r>
        <w:t xml:space="preserve"> bán định lượng phối hợp với phương pháp realtime. </w:t>
      </w:r>
      <w:r w:rsidR="007948FA">
        <w:t>Xét nghiệm này cho phép phát hiện đồng thời ADN và hiện tượng đột biến rpoB của trực khuẩn lao gây ra hiện tượng kháng Rifampicin.</w:t>
      </w:r>
      <w:r w:rsidR="00384AEF">
        <w:t xml:space="preserve"> </w:t>
      </w:r>
      <w:r w:rsidR="00FB15E9">
        <w:t>Theo</w:t>
      </w:r>
      <w:r w:rsidR="00924DDD">
        <w:t xml:space="preserve"> Y</w:t>
      </w:r>
      <w:r w:rsidR="00480339">
        <w:t>.</w:t>
      </w:r>
      <w:r w:rsidR="00924DDD">
        <w:t xml:space="preserve"> Jin</w:t>
      </w:r>
      <w:r w:rsidR="00480339">
        <w:t xml:space="preserve"> </w:t>
      </w:r>
      <w:r w:rsidR="00480339">
        <w:t>(2019)</w:t>
      </w:r>
      <w:r w:rsidR="00695949">
        <w:t>,</w:t>
      </w:r>
      <w:r w:rsidR="00924DDD">
        <w:t xml:space="preserve"> </w:t>
      </w:r>
      <w:r w:rsidR="00BC7B9A">
        <w:t>g</w:t>
      </w:r>
      <w:r w:rsidR="00924DDD">
        <w:t xml:space="preserve">en Xpert MTB/RIF có độ nhạy trong phát hiện bệnh lao là 92,5% còn độ đặc hiệu trong phát hiên kháng Rifampicin là 86% </w:t>
      </w:r>
      <w:r w:rsidR="00D52A7B">
        <w:fldChar w:fldCharType="begin">
          <w:fldData xml:space="preserve">PEVuZE5vdGU+PENpdGU+PEF1dGhvcj5KaW48L0F1dGhvcj48WWVhcj4yMDE5PC9ZZWFyPjxSZWNO
dW0+MjY8L1JlY051bT48RGlzcGxheVRleHQ+WzQ0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573467">
        <w:instrText xml:space="preserve"> ADDIN EN.CITE </w:instrText>
      </w:r>
      <w:r w:rsidR="00573467">
        <w:fldChar w:fldCharType="begin">
          <w:fldData xml:space="preserve">PEVuZE5vdGU+PENpdGU+PEF1dGhvcj5KaW48L0F1dGhvcj48WWVhcj4yMDE5PC9ZZWFyPjxSZWNO
dW0+MjY8L1JlY051bT48RGlzcGxheVRleHQ+WzQ0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573467">
        <w:instrText xml:space="preserve"> ADDIN EN.CITE.DATA </w:instrText>
      </w:r>
      <w:r w:rsidR="00573467">
        <w:fldChar w:fldCharType="end"/>
      </w:r>
      <w:r w:rsidR="00D52A7B">
        <w:fldChar w:fldCharType="separate"/>
      </w:r>
      <w:r w:rsidR="00573467">
        <w:t>[44]</w:t>
      </w:r>
      <w:r w:rsidR="00D52A7B">
        <w:fldChar w:fldCharType="end"/>
      </w:r>
      <w:r w:rsidR="008F7A18">
        <w:t>.</w:t>
      </w:r>
      <w:r w:rsidR="004E3D3F">
        <w:t xml:space="preserve"> Nguyễn Kim Cương</w:t>
      </w:r>
      <w:r w:rsidR="00EF176C">
        <w:t xml:space="preserve"> (2021) thấy rằng</w:t>
      </w:r>
      <w:r w:rsidR="004E3D3F">
        <w:t xml:space="preserve"> gen 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0XTwvRGlzcGxheVRleHQ+PHJlY29yZD48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</w:fldData>
        </w:fldChar>
      </w:r>
      <w:r w:rsidR="00934217">
        <w:instrText xml:space="preserve"> ADDIN EN.CITE </w:instrText>
      </w:r>
      <w:r w:rsidR="00934217">
        <w:fldChar w:fldCharType="begin">
          <w:fldData xml:space="preserve">PEVuZE5vdGU+PENpdGU+PEF1dGhvcj5DxrDGoW5nPC9BdXRob3I+PFllYXI+MjAyMTwvWWVhcj48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</w:fldData>
        </w:fldChar>
      </w:r>
      <w:r w:rsidR="00934217">
        <w:instrText xml:space="preserve"> ADDIN EN.CITE.DATA </w:instrText>
      </w:r>
      <w:r w:rsidR="00934217">
        <w:fldChar w:fldCharType="end"/>
      </w:r>
      <w:r w:rsidR="00B159AB">
        <w:fldChar w:fldCharType="separate"/>
      </w:r>
      <w:r w:rsidR="00934217">
        <w:t>[4]</w:t>
      </w:r>
      <w:r w:rsidR="00B159AB">
        <w:fldChar w:fldCharType="end"/>
      </w:r>
      <w:r w:rsidR="004E3D3F">
        <w:t>.</w:t>
      </w:r>
    </w:p>
    <w:p w14:paraId="2BCCCF75" w14:textId="02293E06" w:rsidR="006466A4" w:rsidRDefault="00097BB0" w:rsidP="00E47958">
      <w:pPr>
        <w:pStyle w:val="Heading4"/>
      </w:pPr>
      <w:bookmarkStart w:id="32" w:name="_Toc126527713"/>
      <w:r>
        <w:t>1.</w:t>
      </w:r>
      <w:r w:rsidR="008C0E05">
        <w:t>2</w:t>
      </w:r>
      <w:r>
        <w:t>.</w:t>
      </w:r>
      <w:r w:rsidR="008C0E05">
        <w:t>3</w:t>
      </w:r>
      <w:r>
        <w:t>.4.</w:t>
      </w:r>
      <w:r w:rsidR="006466A4">
        <w:t xml:space="preserve"> Phản ứng da với </w:t>
      </w:r>
      <w:r w:rsidR="00A635BE">
        <w:t>t</w:t>
      </w:r>
      <w:r w:rsidR="006466A4">
        <w:t>uberculin</w:t>
      </w:r>
      <w:bookmarkEnd w:id="32"/>
    </w:p>
    <w:p w14:paraId="23F04AD2" w14:textId="49AF72F9" w:rsidR="00D3766E" w:rsidRPr="00741D52" w:rsidRDefault="00B8054D" w:rsidP="00741D52">
      <w:pPr>
        <w:rPr>
          <w:rFonts w:ascii="TimesNewRomanPSMT" w:hAnsi="TimesNewRomanPSMT"/>
        </w:rPr>
      </w:pPr>
      <w:r>
        <w:t>Phương</w:t>
      </w:r>
      <w:r w:rsidR="00097BB0">
        <w:t xml:space="preserve"> </w:t>
      </w:r>
      <w:r>
        <w:t>pháp hay sử dụng hiện nay là phản ứng trong da Mantoux</w:t>
      </w:r>
      <w:r w:rsidR="00D51D13">
        <w:t xml:space="preserve"> </w:t>
      </w:r>
      <w:r w:rsidR="0060390C">
        <w:t>là xét nghiệm đưa kháng nguyên tinh chế của vi khuẩn lao vào cơ thể bằng đường tiêm trong da, đọc kết quả đường kính cục sẩn tại vị trí tiêm sau 48-72 giờ để đánh tình trạng cơ thể đã nhiễm lao chưa và hỗ trợ chẩn đoán xác định và chẩn đoán phân biệt</w:t>
      </w:r>
      <w:r w:rsidR="004A141B">
        <w:t>.</w:t>
      </w:r>
      <w:r w:rsidR="0099349B">
        <w:t xml:space="preserve"> </w:t>
      </w:r>
      <w:r w:rsidR="001F7D17">
        <w:t>Theo Nguyễn Viết Nhung (202</w:t>
      </w:r>
      <w:r w:rsidR="00D8333B">
        <w:t>2</w:t>
      </w:r>
      <w:r w:rsidR="001F7D17">
        <w:t xml:space="preserve">), </w:t>
      </w:r>
      <w:r w:rsidR="001F7D17">
        <w:rPr>
          <w:rStyle w:val="fontstyle01"/>
        </w:rPr>
        <w:t>đ</w:t>
      </w:r>
      <w:r w:rsidR="00741D52" w:rsidRPr="00741D52">
        <w:rPr>
          <w:rStyle w:val="fontstyle01"/>
        </w:rPr>
        <w:t>ộ nhạy và độ đặc hiệu của xét nghiệm này phụ</w:t>
      </w:r>
      <w:r w:rsidR="00741D52">
        <w:rPr>
          <w:rStyle w:val="fontstyle01"/>
        </w:rPr>
        <w:t xml:space="preserve"> </w:t>
      </w:r>
      <w:r w:rsidR="00741D52" w:rsidRPr="00741D52">
        <w:rPr>
          <w:rStyle w:val="fontstyle01"/>
        </w:rPr>
        <w:t xml:space="preserve">thuộc và nhiều yếu tố, dao động từ 75-90% và 70-95% </w:t>
      </w:r>
      <w:r w:rsidR="004C553B">
        <w:rPr>
          <w:rStyle w:val="fontstyle01"/>
        </w:rPr>
        <w:fldChar w:fldCharType="begin"/>
      </w:r>
      <w:r w:rsidR="00934217">
        <w:rPr>
          <w:rStyle w:val="fontstyle01"/>
        </w:rPr>
        <w:instrText xml:space="preserve"> ADDIN EN.CITE &lt;EndNote&gt;&lt;Cite&gt;&lt;Author&gt;Nhung&lt;/Author&gt;&lt;Year&gt;2022&lt;/Year&gt;&lt;RecNum&gt;33&lt;/RecNum&gt;&lt;DisplayText&gt;[17]&lt;/DisplayText&gt;&lt;record&gt;&lt;rec-number&gt;33&lt;/rec-number&gt;&lt;foreign-keys&gt;&lt;key app="EN" db-id="ew0r25e5ieawfueddv3pf0sbaxx0fsraa9ft" timestamp="1677685184"&gt;33&lt;/key&gt;&lt;/foreign-keys&gt;&lt;ref-type name="Journal Article"&gt;17&lt;/ref-type&gt;&lt;contributors&gt;&lt;authors&gt;&lt;author&gt;&lt;style face="normal" font="default" size="100%"&gt;Nguy&lt;/style&gt;&lt;style face="normal" font="default" charset="163" size="100%"&gt;ễn Viết Nhung&lt;/style&gt;&lt;/author&gt;&lt;/authors&gt;&lt;/contributors&gt;&lt;titles&gt;&lt;title&gt;&lt;style face="normal" font="default" size="100%"&gt;B&lt;/style&gt;&lt;style face="normal" font="default" charset="163" size="100%"&gt;ệnh lao v&lt;/style&gt;&lt;style face="normal" font="default" size="100%"&gt;</w:instrText>
      </w:r>
      <w:r w:rsidR="00934217">
        <w:rPr>
          <w:rStyle w:val="fontstyle01"/>
          <w:rFonts w:hint="eastAsia"/>
        </w:rPr>
        <w:instrText>à</w:instrText>
      </w:r>
      <w:r w:rsidR="00934217">
        <w:rPr>
          <w:rStyle w:val="fontstyle01"/>
        </w:rPr>
        <w:instrText xml:space="preserve"> ti&lt;/style&gt;&lt;style face="normal" font="default" charset="163" size="100%"&gt;ến tr&lt;/style&gt;&lt;style face="normal" font="default" size="100%"&gt;</w:instrText>
      </w:r>
      <w:r w:rsidR="00934217">
        <w:rPr>
          <w:rStyle w:val="fontstyle01"/>
          <w:rFonts w:hint="eastAsia"/>
        </w:rPr>
        <w:instrText>ì</w:instrText>
      </w:r>
      <w:r w:rsidR="00934217">
        <w:rPr>
          <w:rStyle w:val="fontstyle01"/>
        </w:rPr>
        <w:instrText>nh ch&lt;/style&gt;&lt;style face="normal" font="default" charset="163" size="100%"&gt;ấm dứt bệnh lao&lt;/style&gt;&lt;/title&gt;&lt;/titles&gt;&lt;pages&gt;71&lt;/pages&gt;&lt;dates&gt;&lt;year&gt;2022&lt;/year&gt;&lt;/dates&gt;&lt;publisher&gt;&lt;style face="normal" font="default" size="100%"&gt;Nh</w:instrText>
      </w:r>
      <w:r w:rsidR="00934217">
        <w:rPr>
          <w:rStyle w:val="fontstyle01"/>
          <w:rFonts w:hint="eastAsia"/>
        </w:rPr>
        <w:instrText>à</w:instrText>
      </w:r>
      <w:r w:rsidR="00934217">
        <w:rPr>
          <w:rStyle w:val="fontstyle01"/>
        </w:rPr>
        <w:instrText xml:space="preserve"> xu&lt;/style&gt;&lt;style face="normal" font="default" charset="163" size="100%"&gt;ất bản Y học&lt;/style&gt;&lt;/publisher&gt;&lt;urls&gt;&lt;/urls&gt;&lt;language&gt;vie&lt;/language&gt;&lt;/record&gt;&lt;/Cite&gt;&lt;/EndNote&gt;</w:instrText>
      </w:r>
      <w:r w:rsidR="004C553B">
        <w:rPr>
          <w:rStyle w:val="fontstyle01"/>
        </w:rPr>
        <w:fldChar w:fldCharType="separate"/>
      </w:r>
      <w:r w:rsidR="00934217">
        <w:rPr>
          <w:rStyle w:val="fontstyle01"/>
        </w:rPr>
        <w:t>[17]</w:t>
      </w:r>
      <w:r w:rsidR="004C553B">
        <w:rPr>
          <w:rStyle w:val="fontstyle01"/>
        </w:rPr>
        <w:fldChar w:fldCharType="end"/>
      </w:r>
      <w:r w:rsidR="00741D52" w:rsidRPr="00741D52">
        <w:rPr>
          <w:rStyle w:val="fontstyle01"/>
        </w:rPr>
        <w:t>.</w:t>
      </w:r>
    </w:p>
    <w:p w14:paraId="081078DA" w14:textId="7F194FA4" w:rsidR="00097BB0" w:rsidRDefault="006466A4" w:rsidP="00E47958">
      <w:pPr>
        <w:pStyle w:val="Heading4"/>
      </w:pPr>
      <w:bookmarkStart w:id="33" w:name="_Toc126527714"/>
      <w:r>
        <w:lastRenderedPageBreak/>
        <w:t>1.</w:t>
      </w:r>
      <w:r w:rsidR="008C0E05">
        <w:t>2</w:t>
      </w:r>
      <w:r>
        <w:t>.</w:t>
      </w:r>
      <w:r w:rsidR="008C0E05">
        <w:t>3</w:t>
      </w:r>
      <w:r>
        <w:t xml:space="preserve">.5. </w:t>
      </w:r>
      <w:r w:rsidR="001F39B2">
        <w:t xml:space="preserve">Xét nghiệm </w:t>
      </w:r>
      <w:r w:rsidR="00BF127E" w:rsidRPr="00BF127E">
        <w:t>QuantiFERON-TB</w:t>
      </w:r>
      <w:bookmarkEnd w:id="33"/>
    </w:p>
    <w:p w14:paraId="19710F01" w14:textId="65C5BAEC" w:rsidR="00243739" w:rsidRPr="00173546" w:rsidRDefault="00161360" w:rsidP="00AE18D2">
      <w:r>
        <w:t xml:space="preserve">Đo lường nồng độ interferon gamma trong huyết thanh sản sinh ra do tế bào T lưu hành khi gặp kháng nguyên đặc hiệu </w:t>
      </w:r>
      <w:r w:rsidR="00E4598C">
        <w:t>trực khuẩn lao</w:t>
      </w:r>
      <w:r>
        <w:t>.</w:t>
      </w:r>
      <w:r w:rsidR="001F39B2">
        <w:t xml:space="preserve"> </w:t>
      </w:r>
      <w:r w:rsidR="00D03441">
        <w:t xml:space="preserve">Xét nghiệm này vượt trội hơn so với phản ứng da </w:t>
      </w:r>
      <w:r w:rsidR="00A635BE">
        <w:t>t</w:t>
      </w:r>
      <w:r w:rsidR="00D03441">
        <w:t>uberculin</w:t>
      </w:r>
      <w:r w:rsidR="00157C3F">
        <w:t xml:space="preserve"> do </w:t>
      </w:r>
      <w:r w:rsidR="00AE18D2">
        <w:t>tiến hành trong labo, sử dụng đa kháng nguyên, không có hiệu ứng booster, người bệnh chỉ cần tới một lần, cho kết quả nhanh trong một ngày, độ nhạy và độ đặc hiệu cao (80-90% và 95-100%)</w:t>
      </w:r>
      <w:r w:rsidR="00147E87">
        <w:t xml:space="preserve"> </w:t>
      </w:r>
      <w:r w:rsidR="00147E87">
        <w:t>Theo Nguyễn Viết Nhung (2022)</w:t>
      </w:r>
      <w:r w:rsidR="00AE18D2">
        <w:t xml:space="preserve"> </w:t>
      </w:r>
      <w:r w:rsidR="004C553B">
        <w:fldChar w:fldCharType="begin"/>
      </w:r>
      <w:r w:rsidR="00934217">
        <w:instrText xml:space="preserve"> ADDIN EN.CITE &lt;EndNote&gt;&lt;Cite&gt;&lt;Author&gt;Nhung&lt;/Author&gt;&lt;Year&gt;2022&lt;/Year&gt;&lt;RecNum&gt;33&lt;/RecNum&gt;&lt;DisplayText&gt;[17]&lt;/DisplayText&gt;&lt;record&gt;&lt;rec-number&gt;33&lt;/rec-number&gt;&lt;foreign-keys&gt;&lt;key app="EN" db-id="ew0r25e5ieawfueddv3pf0sbaxx0fsraa9ft" timestamp="1677685184"&gt;33&lt;/key&gt;&lt;/foreign-keys&gt;&lt;ref-type name="Journal Article"&gt;17&lt;/ref-type&gt;&lt;contributors&gt;&lt;authors&gt;&lt;author&gt;&lt;style face="normal" font="default" size="100%"&gt;Nguy&lt;/style&gt;&lt;style face="normal" font="default" charset="163" size="100%"&gt;ễn Viết Nhung&lt;/style&gt;&lt;/author&gt;&lt;/authors&gt;&lt;/contributors&gt;&lt;titles&gt;&lt;title&gt;&lt;style face="normal" font="default" size="100%"&gt;B&lt;/style&gt;&lt;style face="normal" font="default" charset="163" size="100%"&gt;ệnh lao v&lt;/style&gt;&lt;style face="normal" font="default" size="100%"&gt;à ti&lt;/style&gt;&lt;style face="normal" font="default" charset="163" size="100%"&gt;ến tr&lt;/style&gt;&lt;style face="normal" font="default" size="100%"&gt;ình ch&lt;/style&gt;&lt;style face="normal" font="default" charset="163" size="100%"&gt;ấm dứt bệnh lao&lt;/style&gt;&lt;/title&gt;&lt;/titles&gt;&lt;pages&gt;71&lt;/pages&gt;&lt;dates&gt;&lt;year&gt;2022&lt;/year&gt;&lt;/dates&gt;&lt;publisher&gt;&lt;style face="normal" font="default" size="100%"&gt;Nhà xu&lt;/style&gt;&lt;style face="normal" font="default" charset="163" size="100%"&gt;ất bản Y học&lt;/style&gt;&lt;/publisher&gt;&lt;urls&gt;&lt;/urls&gt;&lt;language&gt;vie&lt;/language&gt;&lt;/record&gt;&lt;/Cite&gt;&lt;/EndNote&gt;</w:instrText>
      </w:r>
      <w:r w:rsidR="004C553B">
        <w:fldChar w:fldCharType="separate"/>
      </w:r>
      <w:r w:rsidR="00934217">
        <w:t>[17]</w:t>
      </w:r>
      <w:r w:rsidR="004C553B">
        <w:fldChar w:fldCharType="end"/>
      </w:r>
      <w:r w:rsidR="00AE18D2">
        <w:t>.</w:t>
      </w:r>
    </w:p>
    <w:p w14:paraId="1AB57613" w14:textId="17069C8A" w:rsidR="001B303A" w:rsidRDefault="00097BB0" w:rsidP="00E47958">
      <w:pPr>
        <w:pStyle w:val="Heading4"/>
      </w:pPr>
      <w:bookmarkStart w:id="34" w:name="_Toc126527715"/>
      <w:r>
        <w:t>1.</w:t>
      </w:r>
      <w:r w:rsidR="008C0E05">
        <w:t>2</w:t>
      </w:r>
      <w:r>
        <w:t>.</w:t>
      </w:r>
      <w:r w:rsidR="008C0E05">
        <w:t>3</w:t>
      </w:r>
      <w:r>
        <w:t>.</w:t>
      </w:r>
      <w:r w:rsidR="006466A4">
        <w:t>6</w:t>
      </w:r>
      <w:r>
        <w:t>.</w:t>
      </w:r>
      <w:r w:rsidR="001B303A">
        <w:t xml:space="preserve"> Xquang ph</w:t>
      </w:r>
      <w:r w:rsidR="0010362A">
        <w:t>ổ</w:t>
      </w:r>
      <w:r w:rsidR="001B303A">
        <w:t xml:space="preserve">i </w:t>
      </w:r>
      <w:r w:rsidR="0099225C">
        <w:t>thường quy</w:t>
      </w:r>
      <w:bookmarkEnd w:id="34"/>
    </w:p>
    <w:p w14:paraId="45844F83" w14:textId="58BE659A" w:rsidR="0097081D" w:rsidRDefault="00B55567" w:rsidP="0097081D">
      <w:r>
        <w:t>Những hình ảnh trên X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MsIDIw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khp4buD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</w:fldData>
        </w:fldChar>
      </w:r>
      <w:r w:rsidR="00934217">
        <w:instrText xml:space="preserve"> ADDIN EN.CITE </w:instrText>
      </w:r>
      <w:r w:rsidR="00934217">
        <w:fldChar w:fldCharType="begin">
          <w:fldData xml:space="preserve">PEVuZE5vdGU+PENpdGU+PEF1dGhvcj5Tw6FuZzwvQXV0aG9yPjxZZWFyPjIwMTQ8L1llYXI+PFJl
Y051bT4xMDwvUmVjTnVtPjxEaXNwbGF5VGV4dD5bMTMsIDIw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khp4buD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</w:fldData>
        </w:fldChar>
      </w:r>
      <w:r w:rsidR="00934217">
        <w:instrText xml:space="preserve"> ADDIN EN.CITE.DATA </w:instrText>
      </w:r>
      <w:r w:rsidR="00934217">
        <w:fldChar w:fldCharType="end"/>
      </w:r>
      <w:r w:rsidR="00E92508">
        <w:fldChar w:fldCharType="separate"/>
      </w:r>
      <w:r w:rsidR="00934217">
        <w:t>[13, 20]</w:t>
      </w:r>
      <w:r w:rsidR="00E92508">
        <w:fldChar w:fldCharType="end"/>
      </w:r>
      <w:r>
        <w:t>:</w:t>
      </w:r>
    </w:p>
    <w:p w14:paraId="596BFB21" w14:textId="4E37F71B" w:rsidR="00B55567" w:rsidRDefault="00E136B9" w:rsidP="0097081D">
      <w:r>
        <w:t>-</w:t>
      </w:r>
      <w:r w:rsidR="00776B94">
        <w:t xml:space="preserve"> Nốt mờ: kích thước khác nhau, trung bình 5-10 mm, có thể rải rác 2 phổi hoặc tập trung nhiều ở vùng đỉnh phổi.</w:t>
      </w:r>
    </w:p>
    <w:p w14:paraId="7117A64E" w14:textId="782DDF7B" w:rsidR="00776B94" w:rsidRDefault="00E136B9" w:rsidP="0097081D">
      <w:r>
        <w:t>-</w:t>
      </w:r>
      <w:r w:rsidR="00776B94">
        <w:t xml:space="preserve"> Thâm nhiễm: </w:t>
      </w:r>
      <w:r w:rsidR="004164B3">
        <w:t>bóng mờ đường kính 10 mm trở lên cho đến thùy viêm lao hoặc thâm nhiễm ở nhiều thùy thường khu trú ở đỉnh phổi, dưới xương đòn, trên rãnh liên thùy giữa, hình dạng tròn, trái xoan, thâm nhiễm mây mù, thâm nhiễm tam giác.</w:t>
      </w:r>
    </w:p>
    <w:p w14:paraId="4CAC6451" w14:textId="146091C7" w:rsidR="00776B94" w:rsidRDefault="00E136B9" w:rsidP="0097081D">
      <w:r>
        <w:t>-</w:t>
      </w:r>
      <w:r w:rsidR="00776B94">
        <w:t xml:space="preserve"> Hang lao</w:t>
      </w:r>
      <w:r w:rsidR="00A80914">
        <w:t xml:space="preserve">: một hình sáng bờ khép kín kích thước to nhỏ khác nhau. </w:t>
      </w:r>
      <w:r w:rsidR="003242F4">
        <w:t>Khi hang có phế quản thông trên phim có thể thấy hình ảnh phế quản là hai đường mờ song song nối hang với cuống phổi. Hàng mới có thành hang dày, hang cũ có thành hang mỏng.</w:t>
      </w:r>
      <w:r w:rsidR="004712B7">
        <w:t xml:space="preserve"> Phân loại hang lao dựa trên kích thước</w:t>
      </w:r>
      <w:r w:rsidR="00AF56FF">
        <w:t>,</w:t>
      </w:r>
      <w:r w:rsidR="004712B7">
        <w:t xml:space="preserve"> </w:t>
      </w:r>
      <w:r w:rsidR="00AF56FF">
        <w:t>h</w:t>
      </w:r>
      <w:r w:rsidR="004712B7">
        <w:t>ang nhỏ &lt; 2 cm, hang trung bình từ 2 cm đến &lt; 4 cm, hang lớn từ 4 cm đến &lt; 6 cm, hang khổng lồ &gt; 6 cm</w:t>
      </w:r>
      <w:r w:rsidR="00AF56FF">
        <w:t xml:space="preserve"> </w:t>
      </w:r>
      <w:r w:rsidR="008138FA">
        <w:fldChar w:fldCharType="begin">
          <w:fldData xml:space="preserve">PEVuZE5vdGU+PENpdGU+PEF1dGhvcj5Ucmnhu4F1PC9BdXRob3I+PFllYXI+MjAwODwvWWVhcj48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QnVycmlsbDwvQXV0aG9yPjxZZWFyPjIwMDc8L1llYXI+PFJlY051bT4zNzwv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==
</w:fldData>
        </w:fldChar>
      </w:r>
      <w:r w:rsidR="00573467">
        <w:instrText xml:space="preserve"> ADDIN EN.CITE </w:instrText>
      </w:r>
      <w:r w:rsidR="00573467">
        <w:fldChar w:fldCharType="begin">
          <w:fldData xml:space="preserve">PEVuZE5vdGU+PENpdGU+PEF1dGhvcj5Ucmnhu4F1PC9BdXRob3I+PFllYXI+MjAwODwvWWVhcj48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QnVycmlsbDwvQXV0aG9yPjxZZWFyPjIwMDc8L1llYXI+PFJlY051bT4zNzwv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==
</w:fldData>
        </w:fldChar>
      </w:r>
      <w:r w:rsidR="00573467">
        <w:instrText xml:space="preserve"> ADDIN EN.CITE.DATA </w:instrText>
      </w:r>
      <w:r w:rsidR="00573467">
        <w:fldChar w:fldCharType="end"/>
      </w:r>
      <w:r w:rsidR="008138FA">
        <w:fldChar w:fldCharType="separate"/>
      </w:r>
      <w:r w:rsidR="00573467">
        <w:t>[21, 31, 35]</w:t>
      </w:r>
      <w:r w:rsidR="008138FA">
        <w:fldChar w:fldCharType="end"/>
      </w:r>
      <w:r w:rsidR="004712B7">
        <w:t>.</w:t>
      </w:r>
    </w:p>
    <w:p w14:paraId="361D47D6" w14:textId="19FDCA40" w:rsidR="00DA07F1" w:rsidRDefault="00E136B9" w:rsidP="0097081D">
      <w:r>
        <w:t>-</w:t>
      </w:r>
      <w:r w:rsidR="00DA07F1">
        <w:t xml:space="preserve"> Một số tổn thương khác: </w:t>
      </w:r>
      <w:r>
        <w:t xml:space="preserve">dải xơ mờ, </w:t>
      </w:r>
      <w:r w:rsidR="005B7B09">
        <w:t>nốt vôi hóa</w:t>
      </w:r>
      <w:r w:rsidR="002A267D">
        <w:t>, tù góc sườn hoành</w:t>
      </w:r>
      <w:r w:rsidR="00D72A18">
        <w:t>,…</w:t>
      </w:r>
    </w:p>
    <w:p w14:paraId="1946EF66" w14:textId="274C47B1" w:rsidR="00D72A18" w:rsidRDefault="00D72A18" w:rsidP="0097081D">
      <w:r>
        <w:lastRenderedPageBreak/>
        <w:t xml:space="preserve">Phân độ tổn thương theo Hội lồng ngực Mỹ ATS </w:t>
      </w:r>
      <w:r w:rsidR="00423E88">
        <w:t>được</w:t>
      </w:r>
      <w:r w:rsidR="00F85E18">
        <w:t xml:space="preserve"> công nhân bởi</w:t>
      </w:r>
      <w:r w:rsidR="008B6263">
        <w:t xml:space="preserve"> WHO</w:t>
      </w:r>
      <w:r w:rsidR="00423E88">
        <w:t xml:space="preserve"> và Hiệp hội chống lao và </w:t>
      </w:r>
      <w:r w:rsidR="00773ABA">
        <w:t>bệnh phổi</w:t>
      </w:r>
      <w:r w:rsidR="00423E88">
        <w:t xml:space="preserve"> Quốc tế</w:t>
      </w:r>
      <w:r w:rsidR="003506E8">
        <w:t xml:space="preserve"> </w:t>
      </w:r>
      <w:r w:rsidR="00016863">
        <w:fldChar w:fldCharType="begin"/>
      </w:r>
      <w:r w:rsidR="00934217">
        <w:instrText xml:space="preserve"> ADDIN EN.CITE &lt;EndNote&gt;&lt;Cite&gt;&lt;Author&gt;Hiển&lt;/Author&gt;&lt;Year&gt;1999&lt;/Year&gt;&lt;RecNum&gt;34&lt;/RecNum&gt;&lt;DisplayText&gt;[1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934217">
        <w:t>[13]</w:t>
      </w:r>
      <w:r w:rsidR="00016863">
        <w:fldChar w:fldCharType="end"/>
      </w:r>
      <w:r>
        <w:t>:</w:t>
      </w:r>
    </w:p>
    <w:p w14:paraId="4B61067C" w14:textId="68F6EA3A" w:rsidR="00C8532D" w:rsidRDefault="00D3068E" w:rsidP="0097081D">
      <w:r>
        <w:t>-</w:t>
      </w:r>
      <w:r w:rsidR="00C8532D">
        <w:t xml:space="preserve"> </w:t>
      </w:r>
      <w:r w:rsidR="00773ABA">
        <w:t>Độ I: Tổn thương tối thiểu không hang, độ lan rộng của tổn thương không vượt quá khối lượng tổ chức phổi nằm trên khớp ức sườn thứ hai và gai sống lưng thứ tư.</w:t>
      </w:r>
    </w:p>
    <w:p w14:paraId="01FB98F1" w14:textId="70AE2656" w:rsidR="00773ABA" w:rsidRDefault="00D3068E" w:rsidP="0097081D">
      <w:r>
        <w:t>-</w:t>
      </w:r>
      <w:r w:rsidR="00CA2CA9">
        <w:t xml:space="preserve"> Độ II: Tổn thương vừa phải, tổn thương gián đoạn rải rac, không vượt quá khối lượng một phổi hoặc đậm độ đồng nhất không vượt quá 1/3 khối lượng 1 phổi, tổng đường kính các hang &lt; 4 cm.</w:t>
      </w:r>
    </w:p>
    <w:p w14:paraId="2A789CB8" w14:textId="0E9C9123" w:rsidR="00CA2CA9" w:rsidRDefault="00D3068E" w:rsidP="0097081D">
      <w:r>
        <w:t>-</w:t>
      </w:r>
      <w:r w:rsidR="00CA2CA9">
        <w:t xml:space="preserve"> Độ III: Tổn thương rất quan trọng, rộng hơn độ II, tổng đường kính hang &gt; 4 cm.</w:t>
      </w:r>
    </w:p>
    <w:p w14:paraId="2778AE2E" w14:textId="0758A319" w:rsidR="00370550" w:rsidRPr="0097081D" w:rsidRDefault="00A91F55" w:rsidP="00D06EB1">
      <w:r>
        <w:t>C</w:t>
      </w:r>
      <w:r w:rsidR="00D53B60">
        <w:t xml:space="preserve">ó thể nhấn mạnh vào một vài yếu tố xquang cho phép hướng về chẩn đoán lao phổi là thường tổn thương ở 2 bên phổi, tổn thương ở đỉnh phổi, kết hợp di chứng màng phổi với tổn thương nhu mô </w:t>
      </w:r>
      <w:r w:rsidR="00F533E1">
        <w:fldChar w:fldCharType="begin"/>
      </w:r>
      <w:r w:rsidR="00934217">
        <w:instrText xml:space="preserve"> ADDIN EN.CITE &lt;EndNote&gt;&lt;Cite&gt;&lt;Author&gt;Hiển&lt;/Author&gt;&lt;Year&gt;1999&lt;/Year&gt;&lt;RecNum&gt;34&lt;/RecNum&gt;&lt;DisplayText&gt;[1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934217">
        <w:t>[13]</w:t>
      </w:r>
      <w:r w:rsidR="00F533E1">
        <w:fldChar w:fldCharType="end"/>
      </w:r>
      <w:r w:rsidR="008039E8">
        <w:t xml:space="preserve">. </w:t>
      </w:r>
      <w:r w:rsidR="00C45657">
        <w:t xml:space="preserve">Nghiên cứu của </w:t>
      </w:r>
      <w:r w:rsidR="00D06EB1">
        <w:t>Trần Văn Việt</w:t>
      </w:r>
      <w:r w:rsidR="008E6D95">
        <w:t xml:space="preserve"> (2017)</w:t>
      </w:r>
      <w:r w:rsidR="00D06EB1">
        <w:t xml:space="preserve">, x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HhxdWFuZyBwaOG7lWkgdHJvbmcgY2jhuqluIDwv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==
</w:fldData>
        </w:fldChar>
      </w:r>
      <w:r w:rsidR="00573467">
        <w:instrText xml:space="preserve"> ADDIN EN.CITE </w:instrText>
      </w:r>
      <w:r w:rsidR="00573467">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HhxdWFuZyBwaOG7lWkgdHJvbmcgY2jhuqluIDwv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==
</w:fldData>
        </w:fldChar>
      </w:r>
      <w:r w:rsidR="00573467">
        <w:instrText xml:space="preserve"> ADDIN EN.CITE.DATA </w:instrText>
      </w:r>
      <w:r w:rsidR="00573467">
        <w:fldChar w:fldCharType="end"/>
      </w:r>
      <w:r w:rsidR="008B067D">
        <w:fldChar w:fldCharType="separate"/>
      </w:r>
      <w:r w:rsidR="00573467">
        <w:t>[34]</w:t>
      </w:r>
      <w:r w:rsidR="008B067D">
        <w:fldChar w:fldCharType="end"/>
      </w:r>
      <w:r w:rsidR="00D06EB1">
        <w:t>. Gamuchirai Tavaziva</w:t>
      </w:r>
      <w:r w:rsidR="0038724B">
        <w:t xml:space="preserve"> và cộng sự (2022)</w:t>
      </w:r>
      <w:r w:rsidR="00D06EB1">
        <w:t xml:space="preserve"> khi nghiên cứu về xquang phổi trong chẩn đoán lao phổi thấy rằng</w:t>
      </w:r>
      <w:r w:rsidR="006543EC">
        <w:t xml:space="preserve"> ở</w:t>
      </w:r>
      <w:r w:rsidR="00D06EB1">
        <w:t xml:space="preserve"> điểm ngưỡng bệnh lao là 30, độ nhạy và độ đặc hiệu lần lượt là 87,7% [95% CI: 83,2-91,4%] và 64,3% [62,1-66,4%]</w:t>
      </w:r>
      <w:r w:rsidR="006543EC">
        <w:t>;</w:t>
      </w:r>
      <w:r w:rsidR="00D06EB1">
        <w:t xml:space="preserve"> </w:t>
      </w:r>
      <w:r w:rsidR="006543EC">
        <w:t>đ</w:t>
      </w:r>
      <w:r w:rsidR="00D06EB1">
        <w:t>ộ nhạy tương tự ở các điểm 15</w:t>
      </w:r>
      <w:r w:rsidR="00EE13F8">
        <w:t xml:space="preserve"> là</w:t>
      </w:r>
      <w:r w:rsidR="00D06EB1">
        <w:t xml:space="preserve"> 88,1% [95% CI: 83,6-91,7%] và 45; 86,6% [82,0 - 90,5%]; và độ đặc hiệu lần lượt là 57,9% [55,7-60,2%] và 69,9% [67,8-71,9%] </w:t>
      </w:r>
      <w:r w:rsidR="00962FB3">
        <w:fldChar w:fldCharType="begin">
          <w:fldData xml:space="preserve">PEVuZE5vdGU+PENpdGU+PEF1dGhvcj5UYXZheml2YTwvQXV0aG9yPjxZZWFyPjIwMjI8L1llYXI+
PFJlY051bT4zOTwvUmVjTnVtPjxEaXNwbGF5VGV4dD5bNTl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8422A0">
        <w:instrText xml:space="preserve"> ADDIN EN.CITE </w:instrText>
      </w:r>
      <w:r w:rsidR="008422A0">
        <w:fldChar w:fldCharType="begin">
          <w:fldData xml:space="preserve">PEVuZE5vdGU+PENpdGU+PEF1dGhvcj5UYXZheml2YTwvQXV0aG9yPjxZZWFyPjIwMjI8L1llYXI+
PFJlY051bT4zOTwvUmVjTnVtPjxEaXNwbGF5VGV4dD5bNTl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8422A0">
        <w:instrText xml:space="preserve"> ADDIN EN.CITE.DATA </w:instrText>
      </w:r>
      <w:r w:rsidR="008422A0">
        <w:fldChar w:fldCharType="end"/>
      </w:r>
      <w:r w:rsidR="00962FB3">
        <w:fldChar w:fldCharType="separate"/>
      </w:r>
      <w:r w:rsidR="008422A0">
        <w:t>[59]</w:t>
      </w:r>
      <w:r w:rsidR="00962FB3">
        <w:fldChar w:fldCharType="end"/>
      </w:r>
      <w:r w:rsidR="00D06EB1">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114B2281" w:rsidR="003060E8" w:rsidRDefault="003060E8" w:rsidP="003060E8">
      <w:r>
        <w:t>Chẩn đoán xác định lao phổi khi có tổn thương trên Xquang phổi nghi lao và một trong 2 tiêu chuẩn sau</w:t>
      </w:r>
      <w:r w:rsidR="002015CD">
        <w:t xml:space="preserve"> </w:t>
      </w:r>
      <w:r w:rsidR="00C16CD3">
        <w:fldChar w:fldCharType="begin">
          <w:fldData xml:space="preserve">PEVuZE5vdGU+PENpdGU+PEF1dGhvcj5U4bq/PC9BdXRob3I+PFllYXI+MjAyMDwvWWVhcj48UmVj
TnVtPjE8L1JlY051bT48RGlzcGxheVRleHQ+WzIzXTwvRGlzcGxheVRleHQ+PHJlY29yZD48cmVj
LW51bWJlcj4xPC9yZWMtbnVtYmVyPjxmb3JlaWduLWtleXM+PGtleSBhcHA9IkVOIiBkYi1pZD0i
ZXcwcjI1ZTVpZWF3ZnVlZGR2M3BmMHNiYXh4MGZzcmFhOWZ0IiB0aW1lc3RhbXA9IjE2Nzc2ODUx
ODMiPjE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CB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duG7gSB2aeG7h2MgYmFuIGg8L3N0eWxlPjxzdHlsZSBmYWNl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
</w:fldData>
        </w:fldChar>
      </w:r>
      <w:r w:rsidR="00573467">
        <w:instrText xml:space="preserve"> ADDIN EN.CITE </w:instrText>
      </w:r>
      <w:r w:rsidR="00573467">
        <w:fldChar w:fldCharType="begin">
          <w:fldData xml:space="preserve">PEVuZE5vdGU+PENpdGU+PEF1dGhvcj5U4bq/PC9BdXRob3I+PFllYXI+MjAyMDwvWWVhcj48UmVj
TnVtPjE8L1JlY051bT48RGlzcGxheVRleHQ+WzIzXTwvRGlzcGxheVRleHQ+PHJlY29yZD48cmVj
LW51bWJlcj4xPC9yZWMtbnVtYmVyPjxmb3JlaWduLWtleXM+PGtleSBhcHA9IkVOIiBkYi1pZD0i
ZXcwcjI1ZTVpZWF3ZnVlZGR2M3BmMHNiYXh4MGZzcmFhOWZ0IiB0aW1lc3RhbXA9IjE2Nzc2ODUx
ODMiPjE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CB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duG7gSB2aeG7h2MgYmFuIGg8L3N0eWxlPjxzdHlsZSBmYWNl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
</w:fldData>
        </w:fldChar>
      </w:r>
      <w:r w:rsidR="00573467">
        <w:instrText xml:space="preserve"> ADDIN EN.CITE.DATA </w:instrText>
      </w:r>
      <w:r w:rsidR="00573467">
        <w:fldChar w:fldCharType="end"/>
      </w:r>
      <w:r w:rsidR="00C16CD3">
        <w:fldChar w:fldCharType="separate"/>
      </w:r>
      <w:r w:rsidR="00573467">
        <w:t>[23]</w:t>
      </w:r>
      <w:r w:rsidR="00C16CD3">
        <w:fldChar w:fldCharType="end"/>
      </w:r>
      <w:r>
        <w:t>:</w:t>
      </w:r>
    </w:p>
    <w:p w14:paraId="029810AA" w14:textId="6C236EE6" w:rsidR="003060E8" w:rsidRDefault="00EC6CA6" w:rsidP="003060E8">
      <w:r>
        <w:lastRenderedPageBreak/>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t>1.</w:t>
      </w:r>
      <w:r w:rsidR="008C0E05">
        <w:t>2</w:t>
      </w:r>
      <w:r>
        <w:t>.</w:t>
      </w:r>
      <w:r w:rsidR="008C0E05">
        <w:t>5</w:t>
      </w:r>
      <w:r>
        <w:t>. Phân loại chẩn đoán dựa theo xét nghiệm soi đờm trực tiếp tìm AFB</w:t>
      </w:r>
      <w:bookmarkEnd w:id="36"/>
    </w:p>
    <w:p w14:paraId="2C67111A" w14:textId="61249B9E"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fldData xml:space="preserve">PEVuZE5vdGU+PENpdGU+PEF1dGhvcj5U4bq/PC9BdXRob3I+PFllYXI+MjAyMDwvWWVhcj48UmVj
TnVtPjE8L1JlY051bT48RGlzcGxheVRleHQ+WzIzXTwvRGlzcGxheVRleHQ+PHJlY29yZD48cmVj
LW51bWJlcj4xPC9yZWMtbnVtYmVyPjxmb3JlaWduLWtleXM+PGtleSBhcHA9IkVOIiBkYi1pZD0i
ZXcwcjI1ZTVpZWF3ZnVlZGR2M3BmMHNiYXh4MGZzcmFhOWZ0IiB0aW1lc3RhbXA9IjE2Nzc2ODUx
ODMiPjE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CB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duG7gSB2aeG7h2MgYmFuIGg8L3N0eWxlPjxzdHlsZSBmYWNl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
</w:fldData>
        </w:fldChar>
      </w:r>
      <w:r w:rsidR="00573467">
        <w:instrText xml:space="preserve"> ADDIN EN.CITE </w:instrText>
      </w:r>
      <w:r w:rsidR="00573467">
        <w:fldChar w:fldCharType="begin">
          <w:fldData xml:space="preserve">PEVuZE5vdGU+PENpdGU+PEF1dGhvcj5U4bq/PC9BdXRob3I+PFllYXI+MjAyMDwvWWVhcj48UmVj
TnVtPjE8L1JlY051bT48RGlzcGxheVRleHQ+WzIzXTwvRGlzcGxheVRleHQ+PHJlY29yZD48cmVj
LW51bWJlcj4xPC9yZWMtbnVtYmVyPjxmb3JlaWduLWtleXM+PGtleSBhcHA9IkVOIiBkYi1pZD0i
ZXcwcjI1ZTVpZWF3ZnVlZGR2M3BmMHNiYXh4MGZzcmFhOWZ0IiB0aW1lc3RhbXA9IjE2Nzc2ODUx
ODMiPjE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CB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duG7gSB2aeG7h2MgYmFuIGg8L3N0eWxlPjxzdHlsZSBmYWNl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
</w:fldData>
        </w:fldChar>
      </w:r>
      <w:r w:rsidR="00573467">
        <w:instrText xml:space="preserve"> ADDIN EN.CITE.DATA </w:instrText>
      </w:r>
      <w:r w:rsidR="00573467">
        <w:fldChar w:fldCharType="end"/>
      </w:r>
      <w:r w:rsidR="001965B8">
        <w:fldChar w:fldCharType="separate"/>
      </w:r>
      <w:r w:rsidR="00573467">
        <w:t>[23]</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78C7A895"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lastRenderedPageBreak/>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4E203ED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 xml:space="preserve">soniazid (H), </w:t>
      </w:r>
      <w:r w:rsidR="00A001EF">
        <w:t>R</w:t>
      </w:r>
      <w:r w:rsidR="007B5F33" w:rsidRPr="005D14CF">
        <w:t xml:space="preserve">ifampicin (R), </w:t>
      </w:r>
      <w:r w:rsidR="00A001EF">
        <w:t>P</w:t>
      </w:r>
      <w:r w:rsidR="00A001EF" w:rsidRPr="00A001EF">
        <w:t xml:space="preserve">yrazinamide </w:t>
      </w:r>
      <w:r w:rsidR="007B5F33" w:rsidRPr="005D14CF">
        <w:t xml:space="preserve">(Z), </w:t>
      </w:r>
      <w:r w:rsidR="00A001EF">
        <w:t>S</w:t>
      </w:r>
      <w:r w:rsidR="007B5F33" w:rsidRPr="005D14CF">
        <w:t>treptomycin (S), Ethambutol (E) trở lên</w:t>
      </w:r>
      <w:r w:rsidR="00A001EF">
        <w:t xml:space="preserve"> </w:t>
      </w:r>
      <w:r w:rsidR="005158C5">
        <w:fldChar w:fldCharType="begin">
          <w:fldData xml:space="preserve">PEVuZE5vdGU+PENpdGU+PEF1dGhvcj5naWE8L0F1dGhvcj48WWVhcj4yMDA5PC9ZZWFyPjxSZWNO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ENpdGU+PEF1dGhvcj5Tw6FuZzwvQXV0aG9y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</w:fldData>
        </w:fldChar>
      </w:r>
      <w:r w:rsidR="00934217">
        <w:instrText xml:space="preserve"> ADDIN EN.CITE </w:instrText>
      </w:r>
      <w:r w:rsidR="00934217">
        <w:fldChar w:fldCharType="begin">
          <w:fldData xml:space="preserve">PEVuZE5vdGU+PENpdGU+PEF1dGhvcj5naWE8L0F1dGhvcj48WWVhcj4yMDA5PC9ZZWFyPjxSZWNO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ENpdGU+PEF1dGhvcj5Tw6FuZzwvQXV0aG9y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</w:fldData>
        </w:fldChar>
      </w:r>
      <w:r w:rsidR="00934217">
        <w:instrText xml:space="preserve"> ADDIN EN.CITE.DATA </w:instrText>
      </w:r>
      <w:r w:rsidR="00934217">
        <w:fldChar w:fldCharType="end"/>
      </w:r>
      <w:r w:rsidR="005158C5">
        <w:fldChar w:fldCharType="separate"/>
      </w:r>
      <w:r w:rsidR="00934217">
        <w:t>[6, 19]</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4714AF9A"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IwLCAyMywgNDldPC9EaXNwbGF5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=
</w:fldData>
        </w:fldChar>
      </w:r>
      <w:r w:rsidR="00573467">
        <w:instrText xml:space="preserve"> ADDIN EN.CITE </w:instrText>
      </w:r>
      <w:r w:rsidR="00573467">
        <w:fldChar w:fldCharType="begin">
          <w:fldData xml:space="preserve">PEVuZE5vdGU+PENpdGU+PEF1dGhvcj5Pcmdhbml6YXRpb248L0F1dGhvcj48WWVhcj4yMDExPC9Z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=
</w:fldData>
        </w:fldChar>
      </w:r>
      <w:r w:rsidR="00573467">
        <w:instrText xml:space="preserve"> ADDIN EN.CITE.DATA </w:instrText>
      </w:r>
      <w:r w:rsidR="00573467">
        <w:fldChar w:fldCharType="end"/>
      </w:r>
      <w:r w:rsidR="00D62517">
        <w:fldChar w:fldCharType="separate"/>
      </w:r>
      <w:r w:rsidR="00573467">
        <w:t>[20, 23, 49]</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lastRenderedPageBreak/>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6AFB7A44" w:rsidR="00FE0344" w:rsidRDefault="00FE0344" w:rsidP="00A22E23">
      <w:pPr>
        <w:pStyle w:val="Heading3"/>
      </w:pPr>
      <w:bookmarkStart w:id="40" w:name="_Toc126527721"/>
      <w:r>
        <w:t>1.</w:t>
      </w:r>
      <w:r w:rsidR="008C0E05">
        <w:t>2</w:t>
      </w:r>
      <w:r>
        <w:t>.</w:t>
      </w:r>
      <w:r w:rsidR="00034FC3">
        <w:t>6</w:t>
      </w:r>
      <w:r>
        <w:t xml:space="preserve">. Các yếu tố </w:t>
      </w:r>
      <w:r w:rsidR="007F479A">
        <w:t>thuận lợi</w:t>
      </w:r>
      <w:r>
        <w:t xml:space="preserve"> </w:t>
      </w:r>
      <w:r w:rsidR="007F479A">
        <w:t>gây</w:t>
      </w:r>
      <w:r>
        <w:t xml:space="preserve"> bệnh lao</w:t>
      </w:r>
      <w:r w:rsidR="0012523C">
        <w:t xml:space="preserve"> phổi</w:t>
      </w:r>
      <w:bookmarkEnd w:id="40"/>
    </w:p>
    <w:p w14:paraId="364FFAF3" w14:textId="77777777" w:rsidR="00E33518" w:rsidRDefault="00CF275C" w:rsidP="00E33518">
      <w:r>
        <w:t xml:space="preserve">Theo Nguyễn Văn Sáng, có một số yếu tố thuận lợi dễ gây bệnh lao phổi </w:t>
      </w:r>
      <w:r w:rsidR="00E50A55">
        <w:fldChar w:fldCharType="begin"/>
      </w:r>
      <w:r w:rsidR="00934217">
        <w:instrText xml:space="preserve"> ADDIN EN.CITE &lt;EndNote&gt;&lt;Cite&gt;&lt;Author&gt;Sáng&lt;/Author&gt;&lt;Year&gt;2014&lt;/Year&gt;&lt;RecNum&gt;10&lt;/RecNum&gt;&lt;DisplayText&gt;[2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934217">
        <w:t>[20]</w:t>
      </w:r>
      <w:r w:rsidR="00E50A55">
        <w:fldChar w:fldCharType="end"/>
      </w:r>
      <w:r>
        <w:t>:</w:t>
      </w:r>
    </w:p>
    <w:p w14:paraId="0C8618F2" w14:textId="78FA5306" w:rsidR="009A6798" w:rsidRDefault="006D622B" w:rsidP="00E33518">
      <w:r>
        <w:t xml:space="preserve">- </w:t>
      </w:r>
      <w:r w:rsidR="00255F11">
        <w:t>Ngu</w:t>
      </w:r>
      <w:r>
        <w:t>ời tiếp xúc gần với nguồn lây, nhất là trong thời gian dài và trực tiếp.</w:t>
      </w:r>
    </w:p>
    <w:p w14:paraId="71897AFB" w14:textId="15B71F52"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63E12327" w:rsidR="001B303A" w:rsidRDefault="001B303A" w:rsidP="00C23165">
      <w:pPr>
        <w:pStyle w:val="Heading2"/>
      </w:pPr>
      <w:bookmarkStart w:id="41" w:name="_Toc126527722"/>
      <w:bookmarkStart w:id="42" w:name="_Toc130501812"/>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4237BD7B"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573467">
        <w:instrText xml:space="preserve"> ADDIN EN.CITE &lt;EndNote&gt;&lt;Cite&gt;&lt;Author&gt;Elia&lt;/Author&gt;&lt;Year&gt;2017&lt;/Year&gt;&lt;RecNum&gt;43&lt;/RecNum&gt;&lt;DisplayText&gt;[40]&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573467">
        <w:t>[40]</w:t>
      </w:r>
      <w:r w:rsidR="00471273">
        <w:fldChar w:fldCharType="end"/>
      </w:r>
      <w:r w:rsidRPr="004F4FC9">
        <w:t>.</w:t>
      </w:r>
    </w:p>
    <w:p w14:paraId="2F0C8F92" w14:textId="4D0A0D8F"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3763">
        <w:t xml:space="preserve"> </w:t>
      </w:r>
      <w:r w:rsidR="00112A6A">
        <w:fldChar w:fldCharType="begin"/>
      </w:r>
      <w:r w:rsidR="00573467">
        <w:instrText xml:space="preserve"> ADDIN EN.CITE &lt;EndNote&gt;&lt;Cite&gt;&lt;Author&gt;Poli&lt;/Author&gt;&lt;Year&gt;2006&lt;/Year&gt;&lt;RecNum&gt;44&lt;/RecNum&gt;&lt;DisplayText&gt;[55]&lt;/DisplayText&gt;&lt;record&gt;&lt;rec-number&gt;44&lt;/rec-number&gt;&lt;foreign-keys&gt;&lt;key app="EN" db-id="ew0r25e5ieawfueddv3pf0sbaxx0fsraa9ft" timestamp="1677685184"&gt;44&lt;/key&gt;&lt;/foreign-keys&gt;&lt;ref-type name="Journal Article"&gt;17&lt;/ref-type&gt;&lt;contributors&gt;&lt;authors&gt;&lt;author&gt;Poli, Marco&lt;/author&gt;&lt;author&gt;Malavolti, Marcella&lt;/author&gt;&lt;author&gt;Dugoni, Manfredo&lt;/author&gt;&lt;author&gt;Pietrobelli, Angelo&lt;/author&gt;&lt;/authors&gt;&lt;/contributors&gt;&lt;titles&gt;&lt;title&gt;Healthy status and energy balance in pediatrics&lt;/title&gt;&lt;secondary-title&gt;Acta bio-medica : Atenei Parmensis&lt;/secondary-title&gt;&lt;/titles&gt;&lt;periodical&gt;&lt;full-title&gt;Acta bio-medica : Atenei Parmensis&lt;/full-title&gt;&lt;/periodical&gt;&lt;pages&gt;7-13&lt;/pages&gt;&lt;volume&gt;77 Suppl 1&lt;/volume&gt;&lt;dates&gt;&lt;year&gt;2006&lt;/year&gt;&lt;pub-dates&gt;&lt;date&gt;02/01&lt;/date&gt;&lt;/pub-dates&gt;&lt;/dates&gt;&lt;urls&gt;&lt;/urls&gt;&lt;language&gt;eng&lt;/language&gt;&lt;/record&gt;&lt;/Cite&gt;&lt;/EndNote&gt;</w:instrText>
      </w:r>
      <w:r w:rsidR="00112A6A">
        <w:fldChar w:fldCharType="separate"/>
      </w:r>
      <w:r w:rsidR="00573467">
        <w:t>[55]</w:t>
      </w:r>
      <w:r w:rsidR="00112A6A">
        <w:fldChar w:fldCharType="end"/>
      </w:r>
      <w:r w:rsidR="00CE7AA8" w:rsidRPr="00CE7AA8">
        <w:t>.</w:t>
      </w:r>
      <w:r w:rsidR="00CE3763">
        <w:t xml:space="preserve"> </w:t>
      </w:r>
    </w:p>
    <w:p w14:paraId="0FEC9B13" w14:textId="3CE4C070" w:rsidR="001B303A" w:rsidRDefault="001B303A" w:rsidP="00BB5FC8">
      <w:r>
        <w:lastRenderedPageBreak/>
        <w:t>Khẩu phần ăn là xuất ăn một ngày cho một người, nhằm đáp ứng nhu cầu</w:t>
      </w:r>
    </w:p>
    <w:p w14:paraId="0305E2E0" w14:textId="482DA180" w:rsidR="001B303A" w:rsidRDefault="001B303A" w:rsidP="00C57ACE">
      <w:pPr>
        <w:ind w:firstLine="0"/>
      </w:pPr>
      <w:r>
        <w:t>của cơ thể về năng lượng và các chất dinh dưỡng</w:t>
      </w:r>
      <w:r w:rsidR="006B1DD4">
        <w:t>.</w:t>
      </w:r>
    </w:p>
    <w:p w14:paraId="13DD5CFB" w14:textId="67891999" w:rsidR="001B303A" w:rsidRDefault="001B303A" w:rsidP="00C23165">
      <w:pPr>
        <w:pStyle w:val="Heading3"/>
      </w:pPr>
      <w:bookmarkStart w:id="44"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6AD4CFDE"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t xml:space="preserve"> </w:t>
      </w:r>
      <w:r>
        <w:fldChar w:fldCharType="begin">
          <w:fldData xml:space="preserve">PEVuZE5vdGU+PENpdGU+PEF1dGhvcj5NYWNhbGxhbjwvQXV0aG9yPjxZZWFyPjE5OTk8L1llYXI+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</w:fldData>
        </w:fldChar>
      </w:r>
      <w:r w:rsidR="008422A0">
        <w:instrText xml:space="preserve"> ADDIN EN.CITE </w:instrText>
      </w:r>
      <w:r w:rsidR="008422A0">
        <w:fldChar w:fldCharType="begin">
          <w:fldData xml:space="preserve">PEVuZE5vdGU+PENpdGU+PEF1dGhvcj5NYWNhbGxhbjwvQXV0aG9yPjxZZWFyPjE5OTk8L1llYXI+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</w:fldData>
        </w:fldChar>
      </w:r>
      <w:r w:rsidR="008422A0">
        <w:instrText xml:space="preserve"> ADDIN EN.CITE.DATA </w:instrText>
      </w:r>
      <w:r w:rsidR="008422A0">
        <w:fldChar w:fldCharType="end"/>
      </w:r>
      <w:r>
        <w:fldChar w:fldCharType="separate"/>
      </w:r>
      <w:r w:rsidR="008422A0">
        <w:t>[47, 60]</w:t>
      </w:r>
      <w:r>
        <w:fldChar w:fldCharType="end"/>
      </w:r>
      <w:r>
        <w:t>.</w:t>
      </w:r>
      <w:r w:rsidRPr="00D77ED6">
        <w:t xml:space="preserve"> Có ý kiến cho rằng tình trạng suy dinh dưỡng </w:t>
      </w:r>
      <w:r w:rsidR="00EB1161">
        <w:t>làm</w:t>
      </w:r>
      <w:r w:rsidR="00D30398">
        <w:t xml:space="preserve"> </w:t>
      </w:r>
      <w:r w:rsidRPr="00D77ED6">
        <w:t xml:space="preserve">giảm </w:t>
      </w:r>
      <w:r w:rsidR="00EB1161">
        <w:t>chức năng</w:t>
      </w:r>
      <w:r w:rsidRPr="00D77ED6">
        <w:t xml:space="preserve"> gamma interferon, yếu tố </w:t>
      </w:r>
      <w:r w:rsidR="000935FA">
        <w:t>alpha phá hủy</w:t>
      </w:r>
      <w:r w:rsidRPr="00D77ED6">
        <w:t xml:space="preserve"> khối u và các</w:t>
      </w:r>
      <w:r w:rsidR="00215F78">
        <w:t xml:space="preserve"> chất</w:t>
      </w:r>
      <w:r w:rsidRPr="00D77ED6">
        <w:t xml:space="preserve"> diệt vi khuẩn khác</w:t>
      </w:r>
      <w:r w:rsidR="00D30398">
        <w:t xml:space="preserve"> </w:t>
      </w:r>
      <w:r w:rsidR="007F55A3">
        <w:t>–</w:t>
      </w:r>
      <w:r w:rsidR="00D30398">
        <w:t xml:space="preserve"> </w:t>
      </w:r>
      <w:r w:rsidR="007F55A3">
        <w:t>các thành</w:t>
      </w:r>
      <w:r w:rsidRPr="00D77ED6">
        <w:t xml:space="preserve"> phần </w:t>
      </w:r>
      <w:r w:rsidR="007F55A3">
        <w:t>tham gia</w:t>
      </w:r>
      <w:r w:rsidRPr="00D77ED6">
        <w:t xml:space="preserve"> phản ứng qua trung gian tế bào </w:t>
      </w:r>
      <w:r w:rsidR="007F55A3">
        <w:t>có vai trò rất</w:t>
      </w:r>
      <w:r w:rsidRPr="00D77ED6">
        <w:t xml:space="preserve"> quan trọng để </w:t>
      </w:r>
      <w:r w:rsidR="007F55A3">
        <w:t>ngăn chặn</w:t>
      </w:r>
      <w:r w:rsidRPr="00D77ED6">
        <w:t xml:space="preserve"> và hạn chế</w:t>
      </w:r>
      <w:r w:rsidR="007F55A3">
        <w:t xml:space="preserve"> bệnh lao </w:t>
      </w:r>
      <w:r w:rsidR="007F2F77">
        <w:fldChar w:fldCharType="begin"/>
      </w:r>
      <w:r w:rsidR="00573467">
        <w:instrText xml:space="preserve"> ADDIN EN.CITE &lt;EndNote&gt;&lt;Cite&gt;&lt;Author&gt;Perronne&lt;/Author&gt;&lt;Year&gt;1999&lt;/Year&gt;&lt;RecNum&gt;48&lt;/RecNum&gt;&lt;DisplayText&gt;[54]&lt;/DisplayText&gt;&lt;record&gt;&lt;rec-number&gt;48&lt;/rec-number&gt;&lt;foreign-keys&gt;&lt;key app="EN" db-id="ew0r25e5ieawfueddv3pf0sbaxx0fsraa9ft" timestamp="1677685184"&gt;48&lt;/key&gt;&lt;/foreign-keys&gt;&lt;ref-type name="Journal Article"&gt;17&lt;/ref-type&gt;&lt;contributors&gt;&lt;authors&gt;&lt;author&gt;Perronne, C.&lt;/author&gt;&lt;/authors&gt;&lt;/contributors&gt;&lt;titles&gt;&lt;title&gt;Tuberculosis, HIV infection, and malnutrition: an infernal trio in central Africa&lt;/title&gt;&lt;secondary-title&gt;Nutrition&lt;/secondary-title&gt;&lt;/titles&gt;&lt;periodical&gt;&lt;full-title&gt;Nutrition&lt;/full-title&gt;&lt;/periodical&gt;&lt;pages&gt;321-2&lt;/pages&gt;&lt;volume&gt;15&lt;/volume&gt;&lt;number&gt;4&lt;/number&gt;&lt;keywords&gt;&lt;keyword&gt;Africa, Central&lt;/keyword&gt;&lt;keyword&gt;HIV Infections/*complications&lt;/keyword&gt;&lt;keyword&gt;Humans&lt;/keyword&gt;&lt;keyword&gt;Nutrition Disorders/*complications&lt;/keyword&gt;&lt;keyword&gt;Poverty&lt;/keyword&gt;&lt;keyword&gt;Tuberculosis/*complications&lt;/keyword&gt;&lt;/keywords&gt;&lt;dates&gt;&lt;year&gt;1999&lt;/year&gt;&lt;pub-dates&gt;&lt;date&gt;Apr&lt;/date&gt;&lt;/pub-dates&gt;&lt;/dates&gt;&lt;isbn&gt;0899-9007 (Print)&amp;#xD;0899-9007 (Linking)&lt;/isbn&gt;&lt;accession-num&gt;10319366&lt;/accession-num&gt;&lt;urls&gt;&lt;related-urls&gt;&lt;url&gt;https://www.ncbi.nlm.nih.gov/pubmed/10319366&lt;/url&gt;&lt;/related-urls&gt;&lt;/urls&gt;&lt;electronic-resource-num&gt;10.1016/s0899-9007(99)00011-8&lt;/electronic-resource-num&gt;&lt;remote-database-name&gt;Medline&lt;/remote-database-name&gt;&lt;remote-database-provider&gt;NLM&lt;/remote-database-provider&gt;&lt;language&gt;eng&lt;/language&gt;&lt;/record&gt;&lt;/Cite&gt;&lt;/EndNote&gt;</w:instrText>
      </w:r>
      <w:r w:rsidR="007F2F77">
        <w:fldChar w:fldCharType="separate"/>
      </w:r>
      <w:r w:rsidR="00573467">
        <w:t>[54]</w:t>
      </w:r>
      <w:r w:rsidR="007F2F77">
        <w:fldChar w:fldCharType="end"/>
      </w:r>
      <w:r w:rsidR="001B303A">
        <w:t>.</w:t>
      </w:r>
    </w:p>
    <w:p w14:paraId="0FBFABEC" w14:textId="597C8320"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 xml:space="preserve">khi được chẩn đoán; </w:t>
      </w:r>
      <w:r w:rsidR="006F6075">
        <w:t>vì thế</w:t>
      </w:r>
      <w:r w:rsidR="008B4629" w:rsidRPr="008B4629">
        <w:t xml:space="preserve"> người ta biế</w:t>
      </w:r>
      <w:r w:rsidR="006F6075">
        <w:t xml:space="preserve">t </w:t>
      </w:r>
      <w:r w:rsidR="008B4629" w:rsidRPr="008B4629">
        <w:t xml:space="preserve">về tình trạng dinh dưỡng tại thời điểm chẩn đoán </w:t>
      </w:r>
      <w:r w:rsidR="006F6075">
        <w:t xml:space="preserve">nhiều </w:t>
      </w:r>
      <w:r w:rsidR="008B4629" w:rsidRPr="008B4629">
        <w:t xml:space="preserve">hơn là </w:t>
      </w:r>
      <w:r w:rsidR="006F6075">
        <w:t>thời gian trước đó</w:t>
      </w:r>
      <w:r w:rsidR="008B4629">
        <w:t xml:space="preserve"> </w:t>
      </w:r>
      <w:r w:rsidR="001120C1">
        <w:fldChar w:fldCharType="begin"/>
      </w:r>
      <w:r w:rsidR="00573467">
        <w:instrText xml:space="preserve"> ADDIN EN.CITE &lt;EndNote&gt;&lt;Cite&gt;&lt;Author&gt;Macallan&lt;/Author&gt;&lt;Year&gt;1999&lt;/Year&gt;&lt;RecNum&gt;46&lt;/RecNum&gt;&lt;DisplayText&gt;[47]&lt;/DisplayText&gt;&lt;record&gt;&lt;rec-number&gt;46&lt;/rec-number&gt;&lt;foreign-keys&gt;&lt;key app="EN" db-id="ew0r25e5ieawfueddv3pf0sbaxx0fsraa9ft" timestamp="1677685184"&gt;46&lt;/key&gt;&lt;/foreign-keys&gt;&lt;ref-type name="Journal Article"&gt;17&lt;/ref-type&gt;&lt;contributors&gt;&lt;authors&gt;&lt;author&gt;Macallan, D. C.&lt;/author&gt;&lt;/authors&gt;&lt;/contributors&gt;&lt;auth-address&gt;Department of Infectious Diseases, St. George&amp;apos;s Hospital Medical School, London, UK.&lt;/auth-address&gt;&lt;titles&gt;&lt;title&gt;Malnutrition in tuberculosis&lt;/title&gt;&lt;secondary-title&gt;Diagn Microbiol Infect Dis&lt;/secondary-title&gt;&lt;/titles&gt;&lt;periodical&gt;&lt;full-title&gt;Diagn Microbiol Infect Dis&lt;/full-title&gt;&lt;/periodical&gt;&lt;pages&gt;153-7&lt;/pages&gt;&lt;volume&gt;34&lt;/volume&gt;&lt;number&gt;2&lt;/number&gt;&lt;keywords&gt;&lt;keyword&gt;Antitubercular Agents/therapeutic use&lt;/keyword&gt;&lt;keyword&gt;Diet&lt;/keyword&gt;&lt;keyword&gt;HIV Infections/complications&lt;/keyword&gt;&lt;keyword&gt;Humans&lt;/keyword&gt;&lt;keyword&gt;Nutrition Disorders/*complications/therapy&lt;/keyword&gt;&lt;keyword&gt;Nutritional Status/immunology&lt;/keyword&gt;&lt;keyword&gt;Tuberculosis/*complications/therapy&lt;/keyword&gt;&lt;/keywords&gt;&lt;dates&gt;&lt;year&gt;1999&lt;/year&gt;&lt;pub-dates&gt;&lt;date&gt;Jun&lt;/date&gt;&lt;/pub-dates&gt;&lt;/dates&gt;&lt;isbn&gt;0732-8893 (Print)&amp;#xD;0732-8893 (Linking)&lt;/isbn&gt;&lt;accession-num&gt;10354866&lt;/accession-num&gt;&lt;urls&gt;&lt;related-urls&gt;&lt;url&gt;https://www.ncbi.nlm.nih.gov/pubmed/10354866&lt;/url&gt;&lt;/related-urls&gt;&lt;/urls&gt;&lt;electronic-resource-num&gt;10.1016/s0732-8893(99)00007-3&lt;/electronic-resource-num&gt;&lt;remote-database-name&gt;Medline&lt;/remote-database-name&gt;&lt;remote-database-provider&gt;NLM&lt;/remote-database-provider&gt;&lt;language&gt;eng&lt;/language&gt;&lt;/record&gt;&lt;/Cite&gt;&lt;/EndNote&gt;</w:instrText>
      </w:r>
      <w:r w:rsidR="001120C1">
        <w:fldChar w:fldCharType="separate"/>
      </w:r>
      <w:r w:rsidR="00573467">
        <w:t>[47]</w:t>
      </w:r>
      <w:r w:rsidR="001120C1">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nguyên nhân</w:t>
      </w:r>
      <w:r w:rsidR="008B4629" w:rsidRPr="008B4629">
        <w:t xml:space="preserve"> chán ăn liên quan đến bệnh </w:t>
      </w:r>
      <w:r w:rsidR="003D3DCE">
        <w:t>lao</w:t>
      </w:r>
      <w:r w:rsidR="008B4629">
        <w:t xml:space="preserve"> </w:t>
      </w:r>
      <w:r w:rsidR="001120C1">
        <w:fldChar w:fldCharType="begin">
          <w:fldData xml:space="preserve">PEVuZE5vdGU+PENpdGU+PEF1dGhvcj5NYWNhbGxhbjwvQXV0aG9yPjxZZWFyPjE5OTg8L1llYXI+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</w:fldData>
        </w:fldChar>
      </w:r>
      <w:r w:rsidR="00573467">
        <w:instrText xml:space="preserve"> ADDIN EN.CITE </w:instrText>
      </w:r>
      <w:r w:rsidR="00573467">
        <w:fldChar w:fldCharType="begin">
          <w:fldData xml:space="preserve">PEVuZE5vdGU+PENpdGU+PEF1dGhvcj5NYWNhbGxhbjwvQXV0aG9yPjxZZWFyPjE5OTg8L1llYXI+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</w:fldData>
        </w:fldChar>
      </w:r>
      <w:r w:rsidR="00573467">
        <w:instrText xml:space="preserve"> ADDIN EN.CITE.DATA </w:instrText>
      </w:r>
      <w:r w:rsidR="00573467">
        <w:fldChar w:fldCharType="end"/>
      </w:r>
      <w:r w:rsidR="001120C1">
        <w:fldChar w:fldCharType="separate"/>
      </w:r>
      <w:r w:rsidR="00573467">
        <w:t>[48]</w:t>
      </w:r>
      <w:r w:rsidR="001120C1">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 xml:space="preserve">. Việc sử dụng axit amin và tổng hợp protein có thể bị ức chế do sự hiện diện của các cytokine </w:t>
      </w:r>
      <w:r w:rsidR="00145881">
        <w:t>trong quá trình</w:t>
      </w:r>
      <w:r w:rsidR="008B4629" w:rsidRPr="008B4629">
        <w:t xml:space="preserve"> viêm.</w:t>
      </w:r>
    </w:p>
    <w:p w14:paraId="70CF0448" w14:textId="5FE2E6CD" w:rsidR="008C5E9E" w:rsidRDefault="008C5E9E" w:rsidP="008C5E9E">
      <w:r>
        <w:t>Miễn dịch qua trung gian tế bào là biện pháp bảo vệ quan trọng nhất chống lại bệnh lao. Một người đã bị suy dinh dưỡng có nhiều khả năng</w:t>
      </w:r>
      <w:r w:rsidR="00AB6EDC">
        <w:t xml:space="preserve"> </w:t>
      </w:r>
      <w:r>
        <w:t>lao</w:t>
      </w:r>
      <w:r w:rsidR="00AB6EDC">
        <w:t xml:space="preserve"> phổi sơ</w:t>
      </w:r>
      <w:r>
        <w:t xml:space="preserve"> nhiễm trở thành lao </w:t>
      </w:r>
      <w:r w:rsidR="00AB6EDC">
        <w:t xml:space="preserve">phổi </w:t>
      </w:r>
      <w:r w:rsidR="00660448">
        <w:t>hoạt động</w:t>
      </w:r>
      <w:r>
        <w:t xml:space="preserve"> khi phản ứng miễn dịch qua trung gian tế bào bị suy giảm. Trên thực tế, trong số những người mắc bệnh lao </w:t>
      </w:r>
      <w:r w:rsidR="005136BF">
        <w:t>phổi sơ nhiễm</w:t>
      </w:r>
      <w:r>
        <w:t xml:space="preserve">, sự xuất </w:t>
      </w:r>
      <w:r>
        <w:lastRenderedPageBreak/>
        <w:t xml:space="preserve">hiện của tình trạng suy dinh dưỡng có thể là một tác nhân quan trọng cho sự </w:t>
      </w:r>
      <w:r w:rsidR="00660B8F">
        <w:t>tiến</w:t>
      </w:r>
      <w:r>
        <w:t xml:space="preserve"> triển bệnh lao </w:t>
      </w:r>
      <w:r w:rsidR="00660B8F">
        <w:t>phổi</w:t>
      </w:r>
      <w:r w:rsidR="00D50FC4">
        <w:t xml:space="preserve"> </w:t>
      </w:r>
      <w:r w:rsidR="001120C1">
        <w:fldChar w:fldCharType="begin"/>
      </w:r>
      <w:r w:rsidR="00573467">
        <w:instrText xml:space="preserve"> ADDIN EN.CITE &lt;EndNote&gt;&lt;Cite&gt;&lt;Author&gt;Papathakis&lt;/Author&gt;&lt;Year&gt;2008&lt;/Year&gt;&lt;RecNum&gt;50&lt;/RecNum&gt;&lt;DisplayText&gt;[53]&lt;/DisplayText&gt;&lt;record&gt;&lt;rec-number&gt;50&lt;/rec-number&gt;&lt;foreign-keys&gt;&lt;key app="EN" db-id="ew0r25e5ieawfueddv3pf0sbaxx0fsraa9ft" timestamp="1677685184"&gt;50&lt;/key&gt;&lt;/foreign-keys&gt;&lt;ref-type name="Journal Article"&gt;17&lt;/ref-type&gt;&lt;contributors&gt;&lt;authors&gt;&lt;author&gt;Papathakis, Peggy&lt;/author&gt;&lt;author&gt;Piwoz, Ellen&lt;/author&gt;&lt;/authors&gt;&lt;/contributors&gt;&lt;titles&gt;&lt;title&gt;Nutrition and Tuberculosis: A Review of the Literature and Considerations for TB Control Programs&lt;/title&gt;&lt;secondary-title&gt;Food Science and Nutrition&lt;/secondary-title&gt;&lt;/titles&gt;&lt;periodical&gt;&lt;full-title&gt;Food Science and Nutrition&lt;/full-title&gt;&lt;/periodical&gt;&lt;dates&gt;&lt;year&gt;2008&lt;/year&gt;&lt;pub-dates&gt;&lt;date&gt;04/01&lt;/date&gt;&lt;/pub-dates&gt;&lt;/dates&gt;&lt;urls&gt;&lt;/urls&gt;&lt;language&gt;eng&lt;/language&gt;&lt;/record&gt;&lt;/Cite&gt;&lt;/EndNote&gt;</w:instrText>
      </w:r>
      <w:r w:rsidR="001120C1">
        <w:fldChar w:fldCharType="separate"/>
      </w:r>
      <w:r w:rsidR="00573467">
        <w:t>[53]</w:t>
      </w:r>
      <w:r w:rsidR="001120C1">
        <w:fldChar w:fldCharType="end"/>
      </w:r>
      <w:r w:rsidR="00660B8F">
        <w:t>.</w:t>
      </w:r>
    </w:p>
    <w:p w14:paraId="75B32A55" w14:textId="29CBB283" w:rsidR="001B303A" w:rsidRDefault="001B303A" w:rsidP="00C23165">
      <w:pPr>
        <w:pStyle w:val="Heading2"/>
      </w:pPr>
      <w:bookmarkStart w:id="45" w:name="_Toc126527725"/>
      <w:bookmarkStart w:id="46" w:name="_Toc130501813"/>
      <w:commentRangeStart w:id="47"/>
      <w:r>
        <w:t>1.</w:t>
      </w:r>
      <w:r w:rsidR="005B5CB5">
        <w:t>4</w:t>
      </w:r>
      <w:r>
        <w:t>. Một số phương pháp đánh giá tình trạng dinh dưỡng của bệnh nhâ</w:t>
      </w:r>
      <w:r w:rsidR="00F655A3">
        <w:t>n</w:t>
      </w:r>
      <w:commentRangeEnd w:id="47"/>
      <w:r w:rsidR="00270EDD">
        <w:rPr>
          <w:rStyle w:val="CommentReference"/>
          <w:rFonts w:eastAsia="Times New Roman" w:cs="Times New Roman"/>
          <w:b w:val="0"/>
        </w:rPr>
        <w:commentReference w:id="47"/>
      </w:r>
      <w:bookmarkEnd w:id="45"/>
      <w:bookmarkEnd w:id="46"/>
    </w:p>
    <w:p w14:paraId="4ACF5E41" w14:textId="05CF5ED0" w:rsidR="001B303A" w:rsidRDefault="001B303A" w:rsidP="0020306C">
      <w:r>
        <w:t>Phương pháp nhân trắc học dinh dưỡng là đo các</w:t>
      </w:r>
      <w:r w:rsidR="0020306C">
        <w:t xml:space="preserve"> biến đổi về kích thước và</w:t>
      </w:r>
      <w:r>
        <w:t xml:space="preserve"> cấu trúc cơ thế để đánh giá TTDD. Đó là kết qu</w:t>
      </w:r>
      <w:r w:rsidR="0020306C">
        <w:t>ả</w:t>
      </w:r>
      <w:r>
        <w:t xml:space="preserve"> tổng hợp của các yếu tố di truyền</w:t>
      </w:r>
      <w:r w:rsidR="0020306C">
        <w:t xml:space="preserve"> </w:t>
      </w:r>
      <w:r>
        <w:t>và môi trường bên ngoài, trong đó y</w:t>
      </w:r>
      <w:r w:rsidR="005145C7">
        <w:t>ế</w:t>
      </w:r>
      <w:r>
        <w:t>u t</w:t>
      </w:r>
      <w:r w:rsidR="002F266C">
        <w:t>ố</w:t>
      </w:r>
      <w:r>
        <w:t xml:space="preserve"> </w:t>
      </w:r>
      <w:r w:rsidR="002F266C">
        <w:t>dinh dưỡng</w:t>
      </w:r>
      <w:r>
        <w:t xml:space="preserve"> cổ vai tr</w:t>
      </w:r>
      <w:r w:rsidR="00402E5E">
        <w:t>ò</w:t>
      </w:r>
      <w:r>
        <w:t xml:space="preserve"> rất quan trọng</w:t>
      </w:r>
      <w:r w:rsidR="0020306C">
        <w:t xml:space="preserve"> </w:t>
      </w:r>
      <w:r w:rsidR="00B27633">
        <w:fldChar w:fldCharType="begin"/>
      </w:r>
      <w:r w:rsidR="00934217">
        <w:instrText xml:space="preserve"> ADDIN EN.CITE &lt;EndNote&gt;&lt;Cite&gt;&lt;Author&gt;dưỡng&lt;/Author&gt;&lt;Year&gt;2015&lt;/Year&gt;&lt;RecNum&gt;51&lt;/RecNum&gt;&lt;DisplayText&gt;[5]&lt;/DisplayText&gt;&lt;record&gt;&lt;rec-number&gt;51&lt;/rec-number&gt;&lt;foreign-keys&gt;&lt;key app="EN" db-id="ew0r25e5ieawfueddv3pf0sbaxx0fsraa9ft" timestamp="1677685184"&gt;51&lt;/key&gt;&lt;/foreign-keys&gt;&lt;ref-type name="Journal Article"&gt;17&lt;/ref-type&gt;&lt;contributors&gt;&lt;authors&gt;&lt;author&gt;&lt;style face="normal" font="default" size="100%"&gt;Vi&lt;/style&gt;&lt;style face="normal" font="default" charset="163" size="100%"&gt;ện dinh d&lt;/style&gt;&lt;style face="normal" font="default" charset="238" size="100%"&gt;ư&lt;/style&gt;&lt;style face="normal" font="default" charset="163" size="100%"&gt;ỡng&lt;/style&gt;&lt;/author&gt;&lt;/authors&gt;&lt;/contributors&gt;&lt;titles&gt;&lt;title&gt;&lt;style face="normal" font="default" charset="238" size="100%"&gt;Đ&lt;/style&gt;&lt;style face="normal" font="default" size="100%"&gt;ánh giá tình tr&lt;/style&gt;&lt;style face="normal" font="default" charset="163" size="100%"&gt;ạng dinh d&lt;/style&gt;&lt;style face="normal" font="default" charset="238" size="100%"&gt;ư&lt;/style&gt;&lt;style face="normal" font="default" charset="163" size="100%"&gt;ỡng v&lt;/style&gt;&lt;style face="normal" font="default" size="100%"&gt;à theo dõi t&lt;/style&gt;&lt;style face="normal" font="default" charset="238" size="100%"&gt;ăng trư&lt;/style&gt;&lt;style face="normal" font="default" charset="163" size="100%"&gt;ởng&lt;/style&gt;&lt;/title&gt;&lt;secondary-title&gt;&lt;style face="normal" font="default" size="100%"&gt;T&lt;/style&gt;&lt;style face="normal" font="default" charset="163" size="100%"&gt;ạp ch&lt;/style&gt;&lt;style face="normal" font="default" size="100%"&gt;í dinh d&lt;/style&gt;&lt;style face="normal" font="default" charset="238" size="100%"&gt;ư&lt;/style&gt;&lt;style face="normal" font="default" charset="163" size="100%"&gt;ỡng v&lt;/style&gt;&lt;style face="normal" font="default" size="100%"&gt;à th&lt;/style&gt;&lt;style face="normal" font="default" charset="163" size="100%"&gt;ực phẩm&lt;/style&gt;&lt;/secondary-title&gt;&lt;/titles&gt;&lt;periodical&gt;&lt;full-title&gt;Tạp chí dinh dưỡng và thực phẩm&lt;/full-title&gt;&lt;/periodical&gt;&lt;dates&gt;&lt;year&gt;2015&lt;/year&gt;&lt;/dates&gt;&lt;urls&gt;&lt;/urls&gt;&lt;language&gt;vie&lt;/language&gt;&lt;/record&gt;&lt;/Cite&gt;&lt;/EndNote&gt;</w:instrText>
      </w:r>
      <w:r w:rsidR="00B27633">
        <w:fldChar w:fldCharType="separate"/>
      </w:r>
      <w:r w:rsidR="00934217">
        <w:t>[5]</w:t>
      </w:r>
      <w:r w:rsidR="00B27633">
        <w:fldChar w:fldCharType="end"/>
      </w:r>
      <w:r>
        <w:t>.</w:t>
      </w:r>
    </w:p>
    <w:p w14:paraId="105FCC97" w14:textId="547667CE" w:rsidR="001B303A" w:rsidRDefault="00B27633" w:rsidP="0020306C">
      <w:r>
        <w:t>Thực tế</w:t>
      </w:r>
      <w:r w:rsidR="001B303A">
        <w:t xml:space="preserve"> lâm sàng, các số đo thường được sử dụng </w:t>
      </w:r>
      <w:r w:rsidR="00F62224">
        <w:t>đánh giá TTDD là</w:t>
      </w:r>
      <w:r w:rsidR="001B303A">
        <w:t xml:space="preserve">: </w:t>
      </w:r>
      <w:r w:rsidR="00E76386">
        <w:t>trọ</w:t>
      </w:r>
      <w:r w:rsidR="001B303A">
        <w:t>ng lượng cơ thể (bao gồm cả tỷ lệ thay đổi trọng lượng)</w:t>
      </w:r>
      <w:r w:rsidR="00F62224">
        <w:t>c</w:t>
      </w:r>
      <w:r w:rsidR="001B303A">
        <w:t xml:space="preserve"> các kích thước về độ dài đặc biệt là chiều cao, cấu trúc cơ thể</w:t>
      </w:r>
      <w:r w:rsidR="00F62224">
        <w:t>,</w:t>
      </w:r>
      <w:r w:rsidR="001B303A">
        <w:t xml:space="preserve"> dự trữ năng lượng và protein thông qua các mô mềm</w:t>
      </w:r>
      <w:r w:rsidR="00460D69">
        <w:t xml:space="preserve"> bề</w:t>
      </w:r>
      <w:r w:rsidR="001B303A">
        <w:t xml:space="preserve"> mặt, khối mỡ (vòng eo, BMI, bề dày lớp mỡ dưới da)</w:t>
      </w:r>
      <w:r w:rsidR="00F62224">
        <w:t xml:space="preserve"> </w:t>
      </w:r>
      <w:r w:rsidR="00F95C56">
        <w:fldChar w:fldCharType="begin"/>
      </w:r>
      <w:r w:rsidR="00573467">
        <w:instrText xml:space="preserve"> ADDIN EN.CITE &lt;EndNote&gt;&lt;Cite&gt;&lt;Author&gt;Thạch&lt;/Author&gt;&lt;Year&gt;2011&lt;/Year&gt;&lt;RecNum&gt;52&lt;/RecNum&gt;&lt;DisplayText&gt;[26]&lt;/DisplayText&gt;&lt;record&gt;&lt;rec-number&gt;52&lt;/rec-number&gt;&lt;foreign-keys&gt;&lt;key app="EN" db-id="ew0r25e5ieawfueddv3pf0sbaxx0fsraa9ft" timestamp="1677685184"&gt;52&lt;/key&gt;&lt;/foreign-keys&gt;&lt;ref-type name="Book Section"&gt;5&lt;/ref-type&gt;&lt;contributors&gt;&lt;authors&gt;&lt;author&gt;&lt;style face="normal" font="default" size="100%"&gt;B&lt;/style&gt;&lt;style face="normal" font="default" charset="163" size="100%"&gt;ộ m&lt;/style&gt;&lt;style face="normal" font="default" size="100%"&gt;ôn dinh d&lt;/style&gt;&lt;style face="normal" font="default" charset="238" size="100%"&gt;ư&lt;/style&gt;&lt;style face="normal" font="default" charset="163" size="100%"&gt;ỡng Tr&lt;/style&gt;&lt;style face="normal" font="default" charset="238" size="100%"&gt;ư&lt;/style&gt;&lt;style face="normal" font="default" charset="163" size="100%"&gt;ờng &lt;/style&gt;&lt;style face="normal" font="default" charset="238" size="100%"&gt;đ&lt;/style&gt;&lt;style face="normal" font="default" charset="163" size="100%"&gt;ại học y khoa Phạm Ngọc Thạch&lt;/style&gt;&lt;/author&gt;&lt;/authors&gt;&lt;/contributors&gt;&lt;titles&gt;&lt;title&gt;&lt;style face="normal" font="default" size="100%"&gt;Dinh d&lt;/style&gt;&lt;style face="normal" font="default" charset="238" size="100%"&gt;ư&lt;/style&gt;&lt;style face="normal" font="default" charset="163" size="100%"&gt;ỡng học&lt;/style&gt;&lt;/title&gt;&lt;/titles&gt;&lt;dates&gt;&lt;year&gt;2011&lt;/year&gt;&lt;/dates&gt;&lt;publisher&gt;&lt;style face="normal" font="default" size="100%"&gt;Nhà xu&lt;/style&gt;&lt;style face="normal" font="default" charset="163" size="100%"&gt;ất bản Y học&lt;/style&gt;&lt;/publisher&gt;&lt;urls&gt;&lt;/urls&gt;&lt;language&gt;vie&lt;/language&gt;&lt;/record&gt;&lt;/Cite&gt;&lt;/EndNote&gt;</w:instrText>
      </w:r>
      <w:r w:rsidR="00F95C56">
        <w:fldChar w:fldCharType="separate"/>
      </w:r>
      <w:r w:rsidR="00573467">
        <w:t>[26]</w:t>
      </w:r>
      <w:r w:rsidR="00F95C56">
        <w:fldChar w:fldCharType="end"/>
      </w:r>
      <w:r w:rsidR="001B303A">
        <w:t>.</w:t>
      </w:r>
    </w:p>
    <w:p w14:paraId="463882B0" w14:textId="47AA73F9" w:rsidR="001B303A" w:rsidRDefault="00F95C56" w:rsidP="00A61CED">
      <w:pPr>
        <w:pStyle w:val="Heading4"/>
      </w:pPr>
      <w:bookmarkStart w:id="48" w:name="_Toc126527726"/>
      <w:r>
        <w:t>1.</w:t>
      </w:r>
      <w:r w:rsidR="005B5CB5">
        <w:t>4</w:t>
      </w:r>
      <w:r>
        <w:t xml:space="preserve">.1. </w:t>
      </w:r>
      <w:r w:rsidR="001B303A">
        <w:t>Chỉ số khối cơ thể</w:t>
      </w:r>
      <w:bookmarkEnd w:id="48"/>
    </w:p>
    <w:p w14:paraId="072196F1" w14:textId="5DA50849" w:rsidR="001B303A" w:rsidRDefault="00A61CED" w:rsidP="00A04469">
      <w:r w:rsidRPr="00A61CED">
        <w:t>Chỉ số khối cơ thể (BMI) là phương pháp sử dụng chiều cao và cân nặng của một người trưởng thành để xếp họ vào các loại thiếu cân, cân nặng bình thường, thừa cân và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8422A0">
        <w:instrText xml:space="preserve"> ADDIN EN.CITE &lt;EndNote&gt;&lt;Cite&gt;&lt;Author&gt;Zierle-Ghosh&lt;/Author&gt;&lt;Year&gt;2022&lt;/Year&gt;&lt;RecNum&gt;53&lt;/RecNum&gt;&lt;DisplayText&gt;[61]&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8422A0">
        <w:t>[61]</w:t>
      </w:r>
      <w:r w:rsidR="00A04469">
        <w:fldChar w:fldCharType="end"/>
      </w:r>
      <w:r w:rsidR="001B303A">
        <w:t>.</w:t>
      </w:r>
      <w:r w:rsidR="00A04469">
        <w:t xml:space="preserve"> </w:t>
      </w:r>
      <w:r w:rsidR="001B303A">
        <w:t xml:space="preserve">Chỉ số này do nhà bác học người Bỉ Adolphe </w:t>
      </w:r>
      <w:r w:rsidR="0045580B">
        <w:t>Quetelet</w:t>
      </w:r>
      <w:r w:rsidR="001B303A">
        <w:t xml:space="preserve"> đưa ra năm 1832</w:t>
      </w:r>
      <w:r w:rsidR="006A3693">
        <w:t xml:space="preserve"> </w:t>
      </w:r>
      <w:r w:rsidR="006A3693">
        <w:fldChar w:fldCharType="begin"/>
      </w:r>
      <w:r w:rsidR="00573467">
        <w:instrText xml:space="preserve"> ADDIN EN.CITE &lt;EndNote&gt;&lt;Cite&gt;&lt;Author&gt;Eknoyan&lt;/Author&gt;&lt;Year&gt;2008&lt;/Year&gt;&lt;RecNum&gt;54&lt;/RecNum&gt;&lt;DisplayText&gt;[39]&lt;/DisplayText&gt;&lt;record&gt;&lt;rec-number&gt;54&lt;/rec-number&gt;&lt;foreign-keys&gt;&lt;key app="EN" db-id="ew0r25e5ieawfueddv3pf0sbaxx0fsraa9ft" timestamp="1677685184"&gt;54&lt;/key&gt;&lt;/foreign-keys&gt;&lt;ref-type name="Journal Article"&gt;17&lt;/ref-type&gt;&lt;contributors&gt;&lt;authors&gt;&lt;author&gt;Eknoyan, G.&lt;/author&gt;&lt;/authors&gt;&lt;/contributors&gt;&lt;auth-address&gt;Renal Section, Department of Medicine, Baylor College of Medicine, Houston, TX 77030, USA. geknoyan@bcm.edu&lt;/auth-address&gt;&lt;titles&gt;&lt;title&gt;Adolphe Quetelet (1796-1874)--the average man and indices of obesity&lt;/title&gt;&lt;secondary-title&gt;Nephrol Dial Transplant&lt;/secondary-title&gt;&lt;/titles&gt;&lt;periodical&gt;&lt;full-title&gt;Nephrol Dial Transplant&lt;/full-title&gt;&lt;/periodical&gt;&lt;pages&gt;47-51&lt;/pages&gt;&lt;volume&gt;23&lt;/volume&gt;&lt;number&gt;1&lt;/number&gt;&lt;edition&gt;20070922&lt;/edition&gt;&lt;keywords&gt;&lt;keyword&gt;Belgium&lt;/keyword&gt;&lt;keyword&gt;*Body Mass Index&lt;/keyword&gt;&lt;keyword&gt;History, 19th Century&lt;/keyword&gt;&lt;keyword&gt;Obesity/classification/history&lt;/keyword&gt;&lt;keyword&gt;Philately&lt;/keyword&gt;&lt;keyword&gt;Reference Values&lt;/keyword&gt;&lt;/keywords&gt;&lt;dates&gt;&lt;year&gt;2008&lt;/year&gt;&lt;pub-dates&gt;&lt;date&gt;Jan&lt;/date&gt;&lt;/pub-dates&gt;&lt;/dates&gt;&lt;isbn&gt;0931-0509 (Print)&amp;#xD;0931-0509&lt;/isbn&gt;&lt;accession-num&gt;17890752&lt;/accession-num&gt;&lt;urls&gt;&lt;/urls&gt;&lt;electronic-resource-num&gt;10.1093/ndt/gfm517&lt;/electronic-resource-num&gt;&lt;remote-database-provider&gt;NLM&lt;/remote-database-provider&gt;&lt;language&gt;eng&lt;/language&gt;&lt;/record&gt;&lt;/Cite&gt;&lt;/EndNote&gt;</w:instrText>
      </w:r>
      <w:r w:rsidR="006A3693">
        <w:fldChar w:fldCharType="separate"/>
      </w:r>
      <w:r w:rsidR="00573467">
        <w:t>[39]</w:t>
      </w:r>
      <w:r w:rsidR="006A3693">
        <w:fldChar w:fldCharType="end"/>
      </w:r>
      <w:r w:rsidR="00A04469">
        <w:t>.</w:t>
      </w:r>
    </w:p>
    <w:p w14:paraId="2EA86000" w14:textId="15D0ADB5" w:rsidR="001B303A" w:rsidRDefault="001B303A" w:rsidP="0020306C">
      <w:r>
        <w:t>Chỉ số khối cơ thể của một người tính bằng cân nặng của người đó (k</w:t>
      </w:r>
      <w:r w:rsidR="006A3693">
        <w:t>ilo</w:t>
      </w:r>
      <w:r>
        <w:t>g</w:t>
      </w:r>
      <w:r w:rsidR="006A3693">
        <w:t>ram</w:t>
      </w:r>
      <w:r>
        <w:t>) chia cho bình phương chiều cao (tính bằng m</w:t>
      </w:r>
      <w:r w:rsidR="00B118B7">
        <w:t>é</w:t>
      </w:r>
      <w:r>
        <w:t xml:space="preserve">t). Có thể tính theo công thức </w:t>
      </w:r>
      <w:r w:rsidR="006A3693">
        <w:t xml:space="preserve">của </w:t>
      </w:r>
      <w:r>
        <w:t>định ng</w:t>
      </w:r>
      <w:r w:rsidR="006A3693">
        <w:t>hĩa</w:t>
      </w:r>
      <w:r>
        <w:t xml:space="preserve"> hoặc theo những bảng tiêu chuẩn</w:t>
      </w:r>
      <w:r w:rsidR="00485A48">
        <w:t xml:space="preserve"> </w:t>
      </w:r>
      <w:r w:rsidR="008E0E68">
        <w:fldChar w:fldCharType="begin"/>
      </w:r>
      <w:r w:rsidR="00573467">
        <w:instrText xml:space="preserve"> ADDIN EN.CITE &lt;EndNote&gt;&lt;Cite&gt;&lt;Author&gt;Keys&lt;/Author&gt;&lt;Year&gt;2014&lt;/Year&gt;&lt;RecNum&gt;55&lt;/RecNum&gt;&lt;DisplayText&gt;[46]&lt;/DisplayText&gt;&lt;record&gt;&lt;rec-number&gt;55&lt;/rec-number&gt;&lt;foreign-keys&gt;&lt;key app="EN" db-id="ew0r25e5ieawfueddv3pf0sbaxx0fsraa9ft" timestamp="1677685184"&gt;55&lt;/key&gt;&lt;/foreign-keys&gt;&lt;ref-type name="Journal Article"&gt;17&lt;/ref-type&gt;&lt;contributors&gt;&lt;authors&gt;&lt;author&gt;Keys, A.&lt;/author&gt;&lt;author&gt;Fidanza, F.&lt;/author&gt;&lt;author&gt;Karvonen, M. J.&lt;/author&gt;&lt;author&gt;Kimura, N.&lt;/author&gt;&lt;author&gt;Taylor, H. L.&lt;/author&gt;&lt;/authors&gt;&lt;/contributors&gt;&lt;auth-address&gt;Director, Laboratory of Physiological Hygiene, University of Minnesota School of Public Health, Professor, Institute of Food and Nutrition Science, University of Perugia, Italy, Director, Institute of Occupational Health, Helsinki, Finland, Director, Institute of Cardiovascular Research, University of Kurume, Japan and Professor, Laboratory of Physiological Hygiene, University of Minnesota School of Public Health.&lt;/auth-address&gt;&lt;titles&gt;&lt;title&gt;Indices of relative weight and obesity&lt;/title&gt;&lt;secondary-title&gt;Int J Epidemiol&lt;/secondary-title&gt;&lt;/titles&gt;&lt;periodical&gt;&lt;full-title&gt;Int J Epidemiol&lt;/full-title&gt;&lt;/periodical&gt;&lt;pages&gt;655-65&lt;/pages&gt;&lt;volume&gt;43&lt;/volume&gt;&lt;number&gt;3&lt;/number&gt;&lt;edition&gt;20140401&lt;/edition&gt;&lt;dates&gt;&lt;year&gt;2014&lt;/year&gt;&lt;pub-dates&gt;&lt;date&gt;Jun&lt;/date&gt;&lt;/pub-dates&gt;&lt;/dates&gt;&lt;isbn&gt;0300-5771&lt;/isbn&gt;&lt;accession-num&gt;24691951&lt;/accession-num&gt;&lt;urls&gt;&lt;/urls&gt;&lt;electronic-resource-num&gt;10.1093/ije/dyu058&lt;/electronic-resource-num&gt;&lt;remote-database-provider&gt;NLM&lt;/remote-database-provider&gt;&lt;language&gt;eng&lt;/language&gt;&lt;/record&gt;&lt;/Cite&gt;&lt;/EndNote&gt;</w:instrText>
      </w:r>
      <w:r w:rsidR="008E0E68">
        <w:fldChar w:fldCharType="separate"/>
      </w:r>
      <w:r w:rsidR="00573467">
        <w:t>[46]</w:t>
      </w:r>
      <w:r w:rsidR="008E0E68">
        <w:fldChar w:fldCharType="end"/>
      </w:r>
      <w:r w:rsidR="00F23718">
        <w:t>.</w:t>
      </w:r>
    </w:p>
    <w:p w14:paraId="4FC9AD4B" w14:textId="3C6197E1" w:rsidR="00F23718" w:rsidRPr="00F23718" w:rsidRDefault="00F23718" w:rsidP="00C23165">
      <m:oMathPara>
        <m:oMath>
          <m:r>
            <w:rPr>
              <w:rFonts w:ascii="Cambria Math" w:hAnsi="Cambria Math"/>
            </w:rPr>
            <m:t>BMI</m:t>
          </m:r>
          <m:r>
            <m:rPr>
              <m:sty m:val="p"/>
            </m:rPr>
            <w:rPr>
              <w:rFonts w:ascii="Cambria Math" w:hAnsi="Cambria Math"/>
            </w:rPr>
            <m:t>=</m:t>
          </m:r>
          <m:f>
            <m:fPr>
              <m:ctrlPr>
                <w:rPr>
                  <w:rFonts w:ascii="Cambria Math" w:hAnsi="Cambria Math"/>
                </w:rPr>
              </m:ctrlPr>
            </m:fPr>
            <m:num>
              <m:r>
                <w:rPr>
                  <w:rFonts w:ascii="Cambria Math" w:hAnsi="Cambria Math"/>
                </w:rPr>
                <m:t>W</m:t>
              </m:r>
            </m:num>
            <m:den>
              <m:sSup>
                <m:sSupPr>
                  <m:ctrlPr>
                    <w:rPr>
                      <w:rFonts w:ascii="Cambria Math" w:hAnsi="Cambria Math"/>
                    </w:rPr>
                  </m:ctrlPr>
                </m:sSupPr>
                <m:e>
                  <m:r>
                    <w:rPr>
                      <w:rFonts w:ascii="Cambria Math" w:hAnsi="Cambria Math"/>
                    </w:rPr>
                    <m:t>H</m:t>
                  </m:r>
                </m:e>
                <m:sup>
                  <m:r>
                    <m:rPr>
                      <m:sty m:val="p"/>
                    </m:rPr>
                    <w:rPr>
                      <w:rFonts w:ascii="Cambria Math" w:hAnsi="Cambria Math"/>
                    </w:rPr>
                    <m:t>2</m:t>
                  </m:r>
                </m:sup>
              </m:sSup>
            </m:den>
          </m:f>
        </m:oMath>
      </m:oMathPara>
    </w:p>
    <w:p w14:paraId="0709FE2D" w14:textId="77777777" w:rsidR="00F23718" w:rsidRPr="00F23718" w:rsidRDefault="00F23718" w:rsidP="00C23165">
      <w:r w:rsidRPr="00F23718">
        <w:t>Trong đó:</w:t>
      </w:r>
    </w:p>
    <w:p w14:paraId="2568B55A" w14:textId="3A86AF84" w:rsidR="00F23718" w:rsidRPr="00F23718" w:rsidRDefault="00F23718" w:rsidP="00C23165">
      <w:r w:rsidRPr="00F23718">
        <w:lastRenderedPageBreak/>
        <w:t>BMI: chỉ số kh</w:t>
      </w:r>
      <w:r w:rsidR="00644474">
        <w:t>ố</w:t>
      </w:r>
      <w:r w:rsidRPr="00F23718">
        <w:t>i cơ thể (kg</w:t>
      </w:r>
      <w:r>
        <w:t>/m</w:t>
      </w:r>
      <w:r>
        <w:rPr>
          <w:vertAlign w:val="superscript"/>
        </w:rPr>
        <w:t>2</w:t>
      </w:r>
      <w:r w:rsidRPr="00F23718">
        <w:t>)</w:t>
      </w:r>
    </w:p>
    <w:p w14:paraId="3D020F98" w14:textId="3D930FEE" w:rsidR="00F23718" w:rsidRPr="00F23718" w:rsidRDefault="00F23718" w:rsidP="00C23165">
      <w:r w:rsidRPr="00F23718">
        <w:t xml:space="preserve">W: </w:t>
      </w:r>
      <w:r w:rsidR="008E0E68">
        <w:t>c</w:t>
      </w:r>
      <w:r w:rsidRPr="00F23718">
        <w:t>ân nặng (kg)</w:t>
      </w:r>
    </w:p>
    <w:p w14:paraId="131D0227" w14:textId="4C5B4550" w:rsidR="00F23718" w:rsidRPr="00F23718" w:rsidRDefault="00F23718" w:rsidP="00C23165">
      <w:r w:rsidRPr="00F23718">
        <w:t xml:space="preserve">H: </w:t>
      </w:r>
      <w:r w:rsidR="008E0E68">
        <w:t>c</w:t>
      </w:r>
      <w:r w:rsidRPr="00F23718">
        <w:t>hiều cao (m)</w:t>
      </w:r>
    </w:p>
    <w:p w14:paraId="20C76113" w14:textId="2ED8DF6D" w:rsidR="008E0E68" w:rsidRDefault="008E0E68" w:rsidP="00C23165">
      <w:r w:rsidRPr="008E0E68">
        <w:t xml:space="preserve">Các phân loại BMI đang được </w:t>
      </w:r>
      <w:r>
        <w:rPr>
          <w:shd w:val="clear" w:color="auto" w:fill="FFFFFF"/>
        </w:rPr>
        <w:t>The National Institute of Health</w:t>
      </w:r>
      <w:r w:rsidRPr="008E0E68">
        <w:t xml:space="preserve"> và </w:t>
      </w:r>
      <w:r w:rsidR="000E79F4">
        <w:t>WHO</w:t>
      </w:r>
      <w:r w:rsidRPr="008E0E68">
        <w:t xml:space="preserve"> sử dụng cho </w:t>
      </w:r>
      <w:r w:rsidR="00041352">
        <w:t>người</w:t>
      </w:r>
      <w:r w:rsidRPr="008E0E68">
        <w:t xml:space="preserve"> Da trắng, Tây Ban Nha và Da đen. Các ngưỡng đánh giá thấp nguy cơ béo phì ở người dân châu Á và Nam Á, vì vậy việc phân loại có những thay đổi nhỏ. </w:t>
      </w:r>
      <w:commentRangeStart w:id="49"/>
      <w:r w:rsidRPr="008E0E68">
        <w:t>Số BMI và phân loại được liệt kê dưới đây</w:t>
      </w:r>
      <w:r w:rsidR="007127BD">
        <w:t xml:space="preserve"> </w:t>
      </w:r>
      <w:r w:rsidR="0010436F">
        <w:fldChar w:fldCharType="begin"/>
      </w:r>
      <w:r w:rsidR="00573467">
        <w:instrText xml:space="preserve"> ADDIN EN.CITE &lt;EndNote&gt;&lt;Cite&gt;&lt;Author&gt;CB&lt;/Author&gt;&lt;Year&gt;2022&lt;/Year&gt;&lt;RecNum&gt;56&lt;/RecNum&gt;&lt;DisplayText&gt;[36]&lt;/DisplayText&gt;&lt;record&gt;&lt;rec-number&gt;56&lt;/rec-number&gt;&lt;foreign-keys&gt;&lt;key app="EN" db-id="ew0r25e5ieawfueddv3pf0sbaxx0fsraa9ft" timestamp="1677685184"&gt;56&lt;/key&gt;&lt;/foreign-keys&gt;&lt;ref-type name="Web Page"&gt;12&lt;/ref-type&gt;&lt;contributors&gt;&lt;authors&gt;&lt;author&gt;Weir CB&lt;/author&gt;&lt;author&gt;Jan A&lt;/author&gt;&lt;/authors&gt;&lt;/contributors&gt;&lt;titles&gt;&lt;title&gt;BMI Classification Percentile And Cut Off Points&lt;/title&gt;&lt;/titles&gt;&lt;volume&gt; 2022&lt;/volume&gt;&lt;number&gt;June 27&lt;/number&gt;&lt;dates&gt;&lt;year&gt;2022&lt;/year&gt;&lt;/dates&gt;&lt;urls&gt;&lt;related-urls&gt;&lt;url&gt;https://www.ncbi.nlm.nih.gov/books/NBK541070/&lt;/url&gt;&lt;/related-urls&gt;&lt;/urls&gt;&lt;language&gt;eng&lt;/language&gt;&lt;/record&gt;&lt;/Cite&gt;&lt;/EndNote&gt;</w:instrText>
      </w:r>
      <w:r w:rsidR="0010436F">
        <w:fldChar w:fldCharType="separate"/>
      </w:r>
      <w:r w:rsidR="00573467">
        <w:t>[36]</w:t>
      </w:r>
      <w:r w:rsidR="0010436F">
        <w:fldChar w:fldCharType="end"/>
      </w:r>
      <w:r w:rsidR="00206AEC">
        <w:t>:</w:t>
      </w:r>
      <w:commentRangeEnd w:id="49"/>
      <w:r w:rsidR="00E33518">
        <w:rPr>
          <w:rStyle w:val="CommentReference"/>
        </w:rPr>
        <w:commentReference w:id="49"/>
      </w:r>
    </w:p>
    <w:tbl>
      <w:tblPr>
        <w:tblStyle w:val="TableGrid"/>
        <w:tblW w:w="0" w:type="auto"/>
        <w:tblInd w:w="0" w:type="dxa"/>
        <w:tblLook w:val="04A0" w:firstRow="1" w:lastRow="0" w:firstColumn="1" w:lastColumn="0" w:noHBand="0" w:noVBand="1"/>
      </w:tblPr>
      <w:tblGrid>
        <w:gridCol w:w="4555"/>
        <w:gridCol w:w="4556"/>
      </w:tblGrid>
      <w:tr w:rsidR="005F68FE" w14:paraId="2CB51CD7" w14:textId="77777777" w:rsidTr="005F68FE">
        <w:tc>
          <w:tcPr>
            <w:tcW w:w="4555" w:type="dxa"/>
          </w:tcPr>
          <w:p w14:paraId="479C45EA" w14:textId="339ED2ED" w:rsidR="005F68FE" w:rsidRPr="00F733BC" w:rsidRDefault="005F68FE" w:rsidP="00F733BC">
            <w:pPr>
              <w:ind w:hanging="30"/>
              <w:jc w:val="center"/>
              <w:rPr>
                <w:sz w:val="28"/>
                <w:szCs w:val="28"/>
              </w:rPr>
            </w:pPr>
            <w:r w:rsidRPr="00F733BC">
              <w:rPr>
                <w:sz w:val="28"/>
                <w:szCs w:val="28"/>
              </w:rPr>
              <w:t>BMI</w:t>
            </w:r>
          </w:p>
        </w:tc>
        <w:tc>
          <w:tcPr>
            <w:tcW w:w="4556" w:type="dxa"/>
          </w:tcPr>
          <w:p w14:paraId="513300DE" w14:textId="05E2C28C" w:rsidR="005F68FE" w:rsidRPr="00F733BC" w:rsidRDefault="005F68FE" w:rsidP="00F733BC">
            <w:pPr>
              <w:ind w:hanging="30"/>
              <w:jc w:val="center"/>
              <w:rPr>
                <w:sz w:val="28"/>
                <w:szCs w:val="28"/>
              </w:rPr>
            </w:pPr>
            <w:r w:rsidRPr="00F733BC">
              <w:rPr>
                <w:sz w:val="28"/>
                <w:szCs w:val="28"/>
              </w:rPr>
              <w:t>Phân loại</w:t>
            </w:r>
          </w:p>
        </w:tc>
      </w:tr>
      <w:tr w:rsidR="005F68FE" w14:paraId="6A009794" w14:textId="77777777" w:rsidTr="005F68FE">
        <w:tc>
          <w:tcPr>
            <w:tcW w:w="4555" w:type="dxa"/>
          </w:tcPr>
          <w:p w14:paraId="3B2035EE" w14:textId="5254EA76" w:rsidR="005F68FE" w:rsidRPr="00F733BC" w:rsidRDefault="00C45B8C" w:rsidP="00F733BC">
            <w:pPr>
              <w:ind w:hanging="30"/>
              <w:rPr>
                <w:sz w:val="28"/>
                <w:szCs w:val="28"/>
              </w:rPr>
            </w:pPr>
            <w:r w:rsidRPr="00F733BC">
              <w:rPr>
                <w:sz w:val="28"/>
                <w:szCs w:val="28"/>
              </w:rPr>
              <w:t>BMI dưới 16,5 kg/m</w:t>
            </w:r>
            <w:r w:rsidRPr="00F733BC">
              <w:rPr>
                <w:sz w:val="28"/>
                <w:szCs w:val="28"/>
                <w:vertAlign w:val="superscript"/>
              </w:rPr>
              <w:t>2</w:t>
            </w:r>
          </w:p>
        </w:tc>
        <w:tc>
          <w:tcPr>
            <w:tcW w:w="4556" w:type="dxa"/>
          </w:tcPr>
          <w:p w14:paraId="5DC1AC6C" w14:textId="7B0BD7A9" w:rsidR="005F68FE" w:rsidRPr="00F733BC" w:rsidRDefault="00C45B8C" w:rsidP="00F733BC">
            <w:pPr>
              <w:ind w:hanging="30"/>
              <w:rPr>
                <w:sz w:val="28"/>
                <w:szCs w:val="28"/>
              </w:rPr>
            </w:pPr>
            <w:r w:rsidRPr="00F733BC">
              <w:rPr>
                <w:sz w:val="28"/>
                <w:szCs w:val="28"/>
              </w:rPr>
              <w:t>Thiếu cân nặng</w:t>
            </w:r>
          </w:p>
        </w:tc>
      </w:tr>
      <w:tr w:rsidR="005F68FE" w14:paraId="11710F0F" w14:textId="77777777" w:rsidTr="005F68FE">
        <w:tc>
          <w:tcPr>
            <w:tcW w:w="4555" w:type="dxa"/>
          </w:tcPr>
          <w:p w14:paraId="33C3FBA2" w14:textId="5E6D53FD" w:rsidR="005F68FE" w:rsidRPr="00F733BC" w:rsidRDefault="00C45B8C" w:rsidP="00F733BC">
            <w:pPr>
              <w:ind w:hanging="30"/>
              <w:rPr>
                <w:sz w:val="28"/>
                <w:szCs w:val="28"/>
              </w:rPr>
            </w:pPr>
            <w:r w:rsidRPr="00F733BC">
              <w:rPr>
                <w:sz w:val="28"/>
                <w:szCs w:val="28"/>
              </w:rPr>
              <w:t>BMI dưới 18,5 kg/m</w:t>
            </w:r>
            <w:r w:rsidRPr="00F733BC">
              <w:rPr>
                <w:sz w:val="28"/>
                <w:szCs w:val="28"/>
                <w:vertAlign w:val="superscript"/>
              </w:rPr>
              <w:t>2</w:t>
            </w:r>
          </w:p>
        </w:tc>
        <w:tc>
          <w:tcPr>
            <w:tcW w:w="4556" w:type="dxa"/>
          </w:tcPr>
          <w:p w14:paraId="00993ACA" w14:textId="5F40E152" w:rsidR="005F68FE" w:rsidRPr="00F733BC" w:rsidRDefault="00C45B8C" w:rsidP="00F733BC">
            <w:pPr>
              <w:ind w:hanging="30"/>
              <w:rPr>
                <w:sz w:val="28"/>
                <w:szCs w:val="28"/>
              </w:rPr>
            </w:pPr>
            <w:r w:rsidRPr="00F733BC">
              <w:rPr>
                <w:sz w:val="28"/>
                <w:szCs w:val="28"/>
              </w:rPr>
              <w:t>Thiếu cân</w:t>
            </w:r>
          </w:p>
        </w:tc>
      </w:tr>
      <w:tr w:rsidR="005F68FE" w14:paraId="7B9D196F" w14:textId="77777777" w:rsidTr="005F68FE">
        <w:tc>
          <w:tcPr>
            <w:tcW w:w="4555" w:type="dxa"/>
          </w:tcPr>
          <w:p w14:paraId="395B645A" w14:textId="69444811" w:rsidR="005F68FE" w:rsidRPr="00F733BC" w:rsidRDefault="00C45B8C" w:rsidP="00F733BC">
            <w:pPr>
              <w:ind w:hanging="30"/>
              <w:rPr>
                <w:sz w:val="28"/>
                <w:szCs w:val="28"/>
              </w:rPr>
            </w:pPr>
            <w:r w:rsidRPr="00F733BC">
              <w:rPr>
                <w:sz w:val="28"/>
                <w:szCs w:val="28"/>
              </w:rPr>
              <w:t>BMI lớn hơn hoặc bằng 18,5 đến 24,9 kg/m</w:t>
            </w:r>
            <w:r w:rsidRPr="00F733BC">
              <w:rPr>
                <w:sz w:val="28"/>
                <w:szCs w:val="28"/>
                <w:vertAlign w:val="superscript"/>
              </w:rPr>
              <w:t>2</w:t>
            </w:r>
          </w:p>
        </w:tc>
        <w:tc>
          <w:tcPr>
            <w:tcW w:w="4556" w:type="dxa"/>
          </w:tcPr>
          <w:p w14:paraId="0225B4FE" w14:textId="42686AE5" w:rsidR="005F68FE" w:rsidRPr="00F733BC" w:rsidRDefault="00C45B8C" w:rsidP="00F733BC">
            <w:pPr>
              <w:ind w:hanging="30"/>
              <w:rPr>
                <w:sz w:val="28"/>
                <w:szCs w:val="28"/>
              </w:rPr>
            </w:pPr>
            <w:r w:rsidRPr="00F733BC">
              <w:rPr>
                <w:sz w:val="28"/>
                <w:szCs w:val="28"/>
              </w:rPr>
              <w:t>Cân nặng bình thường</w:t>
            </w:r>
          </w:p>
        </w:tc>
      </w:tr>
      <w:tr w:rsidR="005F68FE" w14:paraId="580FA3EB" w14:textId="77777777" w:rsidTr="005F68FE">
        <w:tc>
          <w:tcPr>
            <w:tcW w:w="4555" w:type="dxa"/>
          </w:tcPr>
          <w:p w14:paraId="54E5BB20" w14:textId="36C1B113" w:rsidR="005F68FE" w:rsidRPr="00F733BC" w:rsidRDefault="00C45B8C" w:rsidP="00F733BC">
            <w:pPr>
              <w:ind w:hanging="30"/>
              <w:rPr>
                <w:sz w:val="28"/>
                <w:szCs w:val="28"/>
              </w:rPr>
            </w:pPr>
            <w:r w:rsidRPr="00F733BC">
              <w:rPr>
                <w:sz w:val="28"/>
                <w:szCs w:val="28"/>
              </w:rPr>
              <w:t>BMI lớn hơn hoặc bằng 25 đến 29,9 kg/m</w:t>
            </w:r>
            <w:r w:rsidRPr="00F733BC">
              <w:rPr>
                <w:sz w:val="28"/>
                <w:szCs w:val="28"/>
                <w:vertAlign w:val="superscript"/>
              </w:rPr>
              <w:t>2</w:t>
            </w:r>
          </w:p>
        </w:tc>
        <w:tc>
          <w:tcPr>
            <w:tcW w:w="4556" w:type="dxa"/>
          </w:tcPr>
          <w:p w14:paraId="0C489883" w14:textId="50B714BC" w:rsidR="005F68FE" w:rsidRPr="00F733BC" w:rsidRDefault="00C45B8C" w:rsidP="00F733BC">
            <w:pPr>
              <w:ind w:hanging="30"/>
              <w:rPr>
                <w:sz w:val="28"/>
                <w:szCs w:val="28"/>
              </w:rPr>
            </w:pPr>
            <w:r w:rsidRPr="00F733BC">
              <w:rPr>
                <w:sz w:val="28"/>
                <w:szCs w:val="28"/>
              </w:rPr>
              <w:t>Thừa cân</w:t>
            </w:r>
          </w:p>
        </w:tc>
      </w:tr>
      <w:tr w:rsidR="00C45B8C" w14:paraId="63CCB6C5" w14:textId="77777777" w:rsidTr="005F68FE">
        <w:tc>
          <w:tcPr>
            <w:tcW w:w="4555" w:type="dxa"/>
          </w:tcPr>
          <w:p w14:paraId="7D742BE7" w14:textId="7AEA8C27" w:rsidR="00C45B8C" w:rsidRPr="00F733BC" w:rsidRDefault="00C45B8C" w:rsidP="00F733BC">
            <w:pPr>
              <w:ind w:hanging="30"/>
              <w:rPr>
                <w:sz w:val="28"/>
                <w:szCs w:val="28"/>
              </w:rPr>
            </w:pPr>
            <w:r w:rsidRPr="00F733BC">
              <w:rPr>
                <w:sz w:val="28"/>
                <w:szCs w:val="28"/>
              </w:rPr>
              <w:t>BMI 30 đến 34,9 kg/m</w:t>
            </w:r>
            <w:r w:rsidRPr="00F733BC">
              <w:rPr>
                <w:sz w:val="28"/>
                <w:szCs w:val="28"/>
                <w:vertAlign w:val="superscript"/>
              </w:rPr>
              <w:t>2</w:t>
            </w:r>
          </w:p>
        </w:tc>
        <w:tc>
          <w:tcPr>
            <w:tcW w:w="4556" w:type="dxa"/>
          </w:tcPr>
          <w:p w14:paraId="6CC52FEE" w14:textId="3F77970E" w:rsidR="00C45B8C" w:rsidRPr="00F733BC" w:rsidRDefault="00C45B8C" w:rsidP="00F733BC">
            <w:pPr>
              <w:ind w:hanging="30"/>
              <w:rPr>
                <w:sz w:val="28"/>
                <w:szCs w:val="28"/>
              </w:rPr>
            </w:pPr>
            <w:r w:rsidRPr="00F733BC">
              <w:rPr>
                <w:sz w:val="28"/>
                <w:szCs w:val="28"/>
              </w:rPr>
              <w:t>Béo phì độ I</w:t>
            </w:r>
          </w:p>
        </w:tc>
      </w:tr>
      <w:tr w:rsidR="00C45B8C" w14:paraId="70512DEA" w14:textId="77777777" w:rsidTr="005F68FE">
        <w:tc>
          <w:tcPr>
            <w:tcW w:w="4555" w:type="dxa"/>
          </w:tcPr>
          <w:p w14:paraId="458A6384" w14:textId="47603852" w:rsidR="00C45B8C" w:rsidRPr="00F733BC" w:rsidRDefault="00C45B8C" w:rsidP="00F733BC">
            <w:pPr>
              <w:ind w:hanging="30"/>
              <w:rPr>
                <w:sz w:val="28"/>
                <w:szCs w:val="28"/>
              </w:rPr>
            </w:pPr>
            <w:r w:rsidRPr="00F733BC">
              <w:rPr>
                <w:sz w:val="28"/>
                <w:szCs w:val="28"/>
              </w:rPr>
              <w:t>BMI 35 đến kg/m</w:t>
            </w:r>
            <w:r w:rsidRPr="00F733BC">
              <w:rPr>
                <w:sz w:val="28"/>
                <w:szCs w:val="28"/>
                <w:vertAlign w:val="superscript"/>
              </w:rPr>
              <w:t>2</w:t>
            </w:r>
          </w:p>
        </w:tc>
        <w:tc>
          <w:tcPr>
            <w:tcW w:w="4556" w:type="dxa"/>
          </w:tcPr>
          <w:p w14:paraId="69189D23" w14:textId="4C2D3A6D" w:rsidR="00C45B8C" w:rsidRPr="00F733BC" w:rsidRDefault="00C45B8C" w:rsidP="00F733BC">
            <w:pPr>
              <w:ind w:hanging="30"/>
              <w:rPr>
                <w:sz w:val="28"/>
                <w:szCs w:val="28"/>
              </w:rPr>
            </w:pPr>
            <w:r w:rsidRPr="00F733BC">
              <w:rPr>
                <w:sz w:val="28"/>
                <w:szCs w:val="28"/>
              </w:rPr>
              <w:t>Béo phì độ II</w:t>
            </w:r>
          </w:p>
        </w:tc>
      </w:tr>
      <w:tr w:rsidR="00C45B8C" w14:paraId="651C271F" w14:textId="77777777" w:rsidTr="005F68FE">
        <w:tc>
          <w:tcPr>
            <w:tcW w:w="4555" w:type="dxa"/>
          </w:tcPr>
          <w:p w14:paraId="5A3664C6" w14:textId="5DFF2A11" w:rsidR="00C45B8C" w:rsidRPr="00F733BC" w:rsidRDefault="00C45B8C" w:rsidP="00F733BC">
            <w:pPr>
              <w:ind w:hanging="30"/>
              <w:rPr>
                <w:sz w:val="28"/>
                <w:szCs w:val="28"/>
              </w:rPr>
            </w:pPr>
            <w:r w:rsidRPr="00F733BC">
              <w:rPr>
                <w:sz w:val="28"/>
                <w:szCs w:val="28"/>
              </w:rPr>
              <w:t>BMI lớn hơn hoặc bằng 40 kg/m</w:t>
            </w:r>
            <w:r w:rsidRPr="00F733BC">
              <w:rPr>
                <w:sz w:val="28"/>
                <w:szCs w:val="28"/>
                <w:vertAlign w:val="superscript"/>
              </w:rPr>
              <w:t>2</w:t>
            </w:r>
            <w:r w:rsidRPr="00F733BC">
              <w:rPr>
                <w:sz w:val="28"/>
                <w:szCs w:val="28"/>
              </w:rPr>
              <w:t xml:space="preserve"> (còn được gọi là béo phì nghiêm trọng, cực độ hoặc nặng)</w:t>
            </w:r>
          </w:p>
        </w:tc>
        <w:tc>
          <w:tcPr>
            <w:tcW w:w="4556" w:type="dxa"/>
          </w:tcPr>
          <w:p w14:paraId="73C4EF45" w14:textId="4AB32C5A" w:rsidR="00C45B8C" w:rsidRPr="00F733BC" w:rsidRDefault="00C45B8C" w:rsidP="00F733BC">
            <w:pPr>
              <w:ind w:hanging="30"/>
              <w:rPr>
                <w:sz w:val="28"/>
                <w:szCs w:val="28"/>
              </w:rPr>
            </w:pPr>
            <w:r w:rsidRPr="00F733BC">
              <w:rPr>
                <w:sz w:val="28"/>
                <w:szCs w:val="28"/>
              </w:rPr>
              <w:t>Béo phì độ III</w:t>
            </w:r>
          </w:p>
        </w:tc>
      </w:tr>
      <w:tr w:rsidR="00A43DB3" w14:paraId="02EF6CF3" w14:textId="77777777" w:rsidTr="00FD3472">
        <w:tc>
          <w:tcPr>
            <w:tcW w:w="9111" w:type="dxa"/>
            <w:gridSpan w:val="2"/>
          </w:tcPr>
          <w:p w14:paraId="245C45D3" w14:textId="1F210A4E" w:rsidR="00A43DB3" w:rsidRPr="00A43DB3" w:rsidRDefault="00A43DB3" w:rsidP="00F733BC">
            <w:pPr>
              <w:ind w:hanging="30"/>
              <w:rPr>
                <w:sz w:val="28"/>
                <w:szCs w:val="28"/>
              </w:rPr>
            </w:pPr>
            <w:r w:rsidRPr="00A43DB3">
              <w:rPr>
                <w:sz w:val="28"/>
                <w:szCs w:val="28"/>
              </w:rPr>
              <w:t>Dân cư châu Á và Nam Á</w:t>
            </w:r>
          </w:p>
        </w:tc>
      </w:tr>
      <w:tr w:rsidR="00A43DB3" w14:paraId="6DFA2FBB" w14:textId="77777777" w:rsidTr="005F68FE">
        <w:tc>
          <w:tcPr>
            <w:tcW w:w="4555" w:type="dxa"/>
          </w:tcPr>
          <w:p w14:paraId="5A8C14CF" w14:textId="2B22D254" w:rsidR="00A43DB3" w:rsidRPr="00A43DB3" w:rsidRDefault="00A43DB3" w:rsidP="00F733BC">
            <w:pPr>
              <w:ind w:hanging="30"/>
              <w:rPr>
                <w:sz w:val="28"/>
                <w:szCs w:val="28"/>
              </w:rPr>
            </w:pPr>
            <w:r w:rsidRPr="00A43DB3">
              <w:rPr>
                <w:sz w:val="28"/>
                <w:szCs w:val="28"/>
              </w:rPr>
              <w:t>BMI từ 23 đến 24,9 kg/m</w:t>
            </w:r>
            <w:r w:rsidRPr="00A43DB3">
              <w:rPr>
                <w:sz w:val="28"/>
                <w:szCs w:val="28"/>
                <w:vertAlign w:val="superscript"/>
              </w:rPr>
              <w:t>2</w:t>
            </w:r>
          </w:p>
        </w:tc>
        <w:tc>
          <w:tcPr>
            <w:tcW w:w="4556" w:type="dxa"/>
          </w:tcPr>
          <w:p w14:paraId="4B073146" w14:textId="7FA9ACEF" w:rsidR="00A43DB3" w:rsidRPr="00A43DB3" w:rsidRDefault="00A43DB3" w:rsidP="00F733BC">
            <w:pPr>
              <w:ind w:hanging="30"/>
              <w:rPr>
                <w:sz w:val="28"/>
                <w:szCs w:val="28"/>
              </w:rPr>
            </w:pPr>
            <w:r>
              <w:rPr>
                <w:sz w:val="28"/>
                <w:szCs w:val="28"/>
              </w:rPr>
              <w:t>T</w:t>
            </w:r>
            <w:r w:rsidRPr="00A43DB3">
              <w:rPr>
                <w:sz w:val="28"/>
                <w:szCs w:val="28"/>
              </w:rPr>
              <w:t>hừa cân</w:t>
            </w:r>
          </w:p>
        </w:tc>
      </w:tr>
      <w:tr w:rsidR="00A43DB3" w14:paraId="54E281C6" w14:textId="77777777" w:rsidTr="005F68FE">
        <w:tc>
          <w:tcPr>
            <w:tcW w:w="4555" w:type="dxa"/>
          </w:tcPr>
          <w:p w14:paraId="01E3A7D9" w14:textId="748D89F7" w:rsidR="00A43DB3" w:rsidRPr="00A43DB3" w:rsidRDefault="00A43DB3" w:rsidP="00F733BC">
            <w:pPr>
              <w:ind w:hanging="30"/>
              <w:rPr>
                <w:sz w:val="28"/>
                <w:szCs w:val="28"/>
              </w:rPr>
            </w:pPr>
            <w:r w:rsidRPr="00A43DB3">
              <w:rPr>
                <w:sz w:val="28"/>
                <w:szCs w:val="28"/>
              </w:rPr>
              <w:t>BMI lớn hơn 25 kg/m</w:t>
            </w:r>
            <w:r w:rsidRPr="00A43DB3">
              <w:rPr>
                <w:sz w:val="28"/>
                <w:szCs w:val="28"/>
                <w:vertAlign w:val="superscript"/>
              </w:rPr>
              <w:t>2</w:t>
            </w:r>
          </w:p>
        </w:tc>
        <w:tc>
          <w:tcPr>
            <w:tcW w:w="4556" w:type="dxa"/>
          </w:tcPr>
          <w:p w14:paraId="15AACF61" w14:textId="0D3DABBA" w:rsidR="00A43DB3" w:rsidRPr="00A43DB3" w:rsidRDefault="00A43DB3" w:rsidP="00F733BC">
            <w:pPr>
              <w:ind w:hanging="30"/>
              <w:rPr>
                <w:sz w:val="28"/>
                <w:szCs w:val="28"/>
              </w:rPr>
            </w:pPr>
            <w:r>
              <w:rPr>
                <w:sz w:val="28"/>
                <w:szCs w:val="28"/>
              </w:rPr>
              <w:t>B</w:t>
            </w:r>
            <w:r w:rsidRPr="00A43DB3">
              <w:rPr>
                <w:sz w:val="28"/>
                <w:szCs w:val="28"/>
              </w:rPr>
              <w:t>éo phì</w:t>
            </w:r>
          </w:p>
        </w:tc>
      </w:tr>
    </w:tbl>
    <w:p w14:paraId="51F988B0" w14:textId="3AAF6614" w:rsidR="00F23718" w:rsidRPr="00F23718" w:rsidRDefault="00F23718" w:rsidP="00C23165">
      <w:r w:rsidRPr="00F23718">
        <w:t>Đánh giá TTDD bằng số đo nhân trắc</w:t>
      </w:r>
    </w:p>
    <w:p w14:paraId="70C554E2" w14:textId="76138838" w:rsidR="00EB2E18" w:rsidRDefault="0090107F" w:rsidP="00EB2E18">
      <w:r>
        <w:t>-</w:t>
      </w:r>
      <w:r w:rsidR="008C1C1E">
        <w:t xml:space="preserve"> </w:t>
      </w:r>
      <w:r w:rsidR="00EB2E18">
        <w:t xml:space="preserve">Khối lượng cơ thể, biểu hiện bằng cân nặng </w:t>
      </w:r>
    </w:p>
    <w:p w14:paraId="5D5646CE" w14:textId="362F779C" w:rsidR="00EB2E18" w:rsidRDefault="0090107F" w:rsidP="00EB2E18">
      <w:r>
        <w:t>-</w:t>
      </w:r>
      <w:r w:rsidR="008C1C1E">
        <w:t xml:space="preserve"> </w:t>
      </w:r>
      <w:r w:rsidR="00EB2E18">
        <w:t xml:space="preserve">Các kích thước về độ dài, đặc hiệu là chiều cao. </w:t>
      </w:r>
    </w:p>
    <w:p w14:paraId="756A8248" w14:textId="34E5ACB5" w:rsidR="00EB2E18" w:rsidRDefault="0090107F" w:rsidP="00EB2E18">
      <w:r>
        <w:t>-</w:t>
      </w:r>
      <w:r w:rsidR="008C1C1E">
        <w:t xml:space="preserve"> </w:t>
      </w:r>
      <w:r w:rsidR="00EB2E18">
        <w:t>Cấu trúc cơ thể và các dự trữ về năng lượng và protein, thông qua các mô mềm bề mặt: Lớp mỡ dưới da và cơ...</w:t>
      </w:r>
    </w:p>
    <w:p w14:paraId="325A7CA8" w14:textId="4FDBA8D6" w:rsidR="003E0B4E" w:rsidRDefault="00F23718" w:rsidP="00EB2E18">
      <w:r w:rsidRPr="00F23718">
        <w:lastRenderedPageBreak/>
        <w:t>C</w:t>
      </w:r>
      <w:r>
        <w:t>â</w:t>
      </w:r>
      <w:r w:rsidRPr="00F23718">
        <w:t xml:space="preserve">n </w:t>
      </w:r>
      <w:r w:rsidR="00EB2E18">
        <w:t>nặng</w:t>
      </w:r>
      <w:r w:rsidRPr="00F23718">
        <w:t xml:space="preserve"> cơ th</w:t>
      </w:r>
      <w:r>
        <w:t>ể</w:t>
      </w:r>
      <w:r w:rsidRPr="00F23718">
        <w:t>:</w:t>
      </w:r>
    </w:p>
    <w:p w14:paraId="44821F99" w14:textId="5BBB8DF7" w:rsidR="003E0B4E" w:rsidRPr="00065CB5" w:rsidRDefault="0090107F" w:rsidP="000A4CAF">
      <w:r>
        <w:t>-</w:t>
      </w:r>
      <w:r w:rsidR="00D45422">
        <w:t xml:space="preserve"> </w:t>
      </w:r>
      <w:r w:rsidR="003719D6">
        <w:t xml:space="preserve">Đó là số đo thường dùng nhất, cân nặng của một người trong ngày buổi sáng nhẹ hơn buổi chiều. Sau một buổi lao động nặng nhọc, cân nặng giảm đi rõ rệt do mất mồ hôi. Vì thế nên cân vào buổi sáng khi ngủ dậy, sau khi đã đi đại biểu tiện và chưa ăn uống gì. Nếu không, cân vào những giờ thống nhất trong điều kiện tương tự (trước bữa ăn, trước giờ lao động). Người được cân đứng giữa bàn cân, không cử động, mắt nhìn thẳng, trọng lượng bổ đều cả hai chân. Cân đặt ở vị trí ổn định và bằng phẳng, chỉnh cân về vị trí cân bằng ở số 0. Hàng ngày phải kiểm tra cân </w:t>
      </w:r>
      <w:r w:rsidR="003C0C29">
        <w:t>2</w:t>
      </w:r>
      <w:r w:rsidR="003719D6">
        <w:t xml:space="preserve"> lần bằng cách dùng quả cân chuẩn (hoặc vật tương đương, ví dụ một can nước) để kiểm soát độ chính xác, độ nh</w:t>
      </w:r>
      <w:r w:rsidR="00633B0B">
        <w:t>ạ</w:t>
      </w:r>
      <w:r w:rsidR="003719D6">
        <w:t xml:space="preserve">y của cân. Cân nặng được ghi với 1 hoặc 2 số lẻ, thí dụ 11,2kg tùy theo loại cân có độ nhạy 100 hoặc 10g. </w:t>
      </w:r>
      <w:r w:rsidR="003E0B4E">
        <w:t>Tỷ lệ thay đổi trọng lượng cơ thể</w:t>
      </w:r>
      <w:r w:rsidR="00065CB5">
        <w:t>:</w:t>
      </w:r>
    </w:p>
    <w:p w14:paraId="5DEA6E11" w14:textId="39C78593" w:rsidR="009B4397" w:rsidRPr="00145EBA" w:rsidRDefault="00145EBA" w:rsidP="00C23165">
      <w:pPr>
        <w:rPr>
          <w:iCs/>
          <w:sz w:val="24"/>
          <w:szCs w:val="24"/>
        </w:rPr>
      </w:pPr>
      <m:oMathPara>
        <m:oMath>
          <m:r>
            <m:rPr>
              <m:sty m:val="p"/>
            </m:rPr>
            <w:rPr>
              <w:rFonts w:ascii="Cambria Math" w:hAnsi="Cambria Math"/>
              <w:sz w:val="24"/>
              <w:szCs w:val="24"/>
            </w:rPr>
            <m:t>Thay đổi (%)=</m:t>
          </m:r>
          <m:f>
            <m:fPr>
              <m:ctrlPr>
                <w:rPr>
                  <w:rFonts w:ascii="Cambria Math" w:hAnsi="Cambria Math"/>
                  <w:iCs/>
                  <w:sz w:val="24"/>
                  <w:szCs w:val="24"/>
                </w:rPr>
              </m:ctrlPr>
            </m:fPr>
            <m:num>
              <m:d>
                <m:dPr>
                  <m:begChr m:val="["/>
                  <m:endChr m:val="]"/>
                  <m:ctrlPr>
                    <w:rPr>
                      <w:rFonts w:ascii="Cambria Math" w:hAnsi="Cambria Math"/>
                      <w:iCs/>
                      <w:sz w:val="24"/>
                      <w:szCs w:val="24"/>
                    </w:rPr>
                  </m:ctrlPr>
                </m:dPr>
                <m:e>
                  <m:r>
                    <m:rPr>
                      <m:sty m:val="p"/>
                    </m:rPr>
                    <w:rPr>
                      <w:rFonts w:ascii="Cambria Math" w:hAnsi="Cambria Math"/>
                      <w:sz w:val="24"/>
                      <w:szCs w:val="24"/>
                    </w:rPr>
                    <m:t xml:space="preserve">Trọng lượng cơ trước đây </m:t>
                  </m:r>
                  <m:d>
                    <m:dPr>
                      <m:ctrlPr>
                        <w:rPr>
                          <w:rFonts w:ascii="Cambria Math" w:hAnsi="Cambria Math"/>
                          <w:iCs/>
                          <w:sz w:val="24"/>
                          <w:szCs w:val="24"/>
                        </w:rPr>
                      </m:ctrlPr>
                    </m:dPr>
                    <m:e>
                      <m:r>
                        <m:rPr>
                          <m:sty m:val="p"/>
                        </m:rPr>
                        <w:rPr>
                          <w:rFonts w:ascii="Cambria Math" w:hAnsi="Cambria Math"/>
                          <w:sz w:val="24"/>
                          <w:szCs w:val="24"/>
                        </w:rPr>
                        <m:t>kg</m:t>
                      </m:r>
                    </m:e>
                  </m:d>
                  <m:r>
                    <m:rPr>
                      <m:sty m:val="p"/>
                    </m:rPr>
                    <w:rPr>
                      <w:rFonts w:ascii="Cambria Math" w:hAnsi="Cambria Math"/>
                      <w:sz w:val="24"/>
                      <w:szCs w:val="24"/>
                    </w:rPr>
                    <m:t xml:space="preserve">-Trọng lượng hiện tại </m:t>
                  </m:r>
                  <m:d>
                    <m:dPr>
                      <m:ctrlPr>
                        <w:rPr>
                          <w:rFonts w:ascii="Cambria Math" w:hAnsi="Cambria Math"/>
                          <w:iCs/>
                          <w:sz w:val="24"/>
                          <w:szCs w:val="24"/>
                        </w:rPr>
                      </m:ctrlPr>
                    </m:dPr>
                    <m:e>
                      <m:r>
                        <m:rPr>
                          <m:sty m:val="p"/>
                        </m:rPr>
                        <w:rPr>
                          <w:rFonts w:ascii="Cambria Math" w:hAnsi="Cambria Math"/>
                          <w:sz w:val="24"/>
                          <w:szCs w:val="24"/>
                        </w:rPr>
                        <m:t>kg</m:t>
                      </m:r>
                    </m:e>
                  </m:d>
                </m:e>
              </m:d>
              <m:r>
                <m:rPr>
                  <m:sty m:val="p"/>
                </m:rPr>
                <w:rPr>
                  <w:rFonts w:ascii="Cambria Math" w:hAnsi="Cambria Math"/>
                  <w:sz w:val="24"/>
                  <w:szCs w:val="24"/>
                </w:rPr>
                <m:t>x100</m:t>
              </m:r>
            </m:num>
            <m:den>
              <m:r>
                <m:rPr>
                  <m:sty m:val="p"/>
                </m:rPr>
                <w:rPr>
                  <w:rFonts w:ascii="Cambria Math" w:hAnsi="Cambria Math"/>
                  <w:sz w:val="24"/>
                  <w:szCs w:val="24"/>
                </w:rPr>
                <m:t>Trọng lượng trước đây</m:t>
              </m:r>
            </m:den>
          </m:f>
        </m:oMath>
      </m:oMathPara>
    </w:p>
    <w:p w14:paraId="0514367E" w14:textId="132693B0" w:rsidR="003E0B4E" w:rsidRPr="00034E73" w:rsidRDefault="0090107F" w:rsidP="00C23165">
      <w:r>
        <w:t>-</w:t>
      </w:r>
      <w:r w:rsidR="00625E38">
        <w:t xml:space="preserve"> </w:t>
      </w:r>
      <w:r w:rsidR="003E0B4E">
        <w:t>Công thức n</w:t>
      </w:r>
      <w:r w:rsidR="001A2F26">
        <w:t>à</w:t>
      </w:r>
      <w:r w:rsidR="003E0B4E">
        <w:t>y được sử dụng để tính toán tỷ lệ trọng lượng cơ thể giảm đi hơn</w:t>
      </w:r>
      <w:r w:rsidR="009B4397">
        <w:t xml:space="preserve"> là</w:t>
      </w:r>
      <w:r w:rsidR="003E0B4E">
        <w:t xml:space="preserve"> t</w:t>
      </w:r>
      <w:r w:rsidR="00365B9D">
        <w:t>ỷ</w:t>
      </w:r>
      <w:r w:rsidR="003E0B4E">
        <w:t xml:space="preserve"> lệ tăng lên, bởi v</w:t>
      </w:r>
      <w:r w:rsidR="00617715">
        <w:t>ì</w:t>
      </w:r>
      <w:r w:rsidR="003E0B4E">
        <w:t xml:space="preserve"> t</w:t>
      </w:r>
      <w:r w:rsidR="00617715">
        <w:t>ỷ</w:t>
      </w:r>
      <w:r w:rsidR="003E0B4E">
        <w:t xml:space="preserve"> lệ giảm đi là một chỉ ti</w:t>
      </w:r>
      <w:r w:rsidR="005A33D7">
        <w:t>ê</w:t>
      </w:r>
      <w:r w:rsidR="003E0B4E">
        <w:t>u quan trọng để xác định nguy cơ</w:t>
      </w:r>
      <w:r w:rsidR="009B4397">
        <w:t xml:space="preserve"> </w:t>
      </w:r>
      <w:r w:rsidR="003E0B4E">
        <w:t xml:space="preserve">SDD của bệnh nhân. Khi sử dụng </w:t>
      </w:r>
      <w:r w:rsidR="00F42AD1">
        <w:t>“</w:t>
      </w:r>
      <w:r w:rsidR="003E0B4E">
        <w:t>tỷ lệ giảm c</w:t>
      </w:r>
      <w:r w:rsidR="00F42AD1">
        <w:t>ân” như là một thông số để can thiệp</w:t>
      </w:r>
      <w:r w:rsidR="009B4397">
        <w:t xml:space="preserve"> </w:t>
      </w:r>
      <w:r w:rsidR="00022858">
        <w:t>dinh dưỡng</w:t>
      </w:r>
      <w:r w:rsidR="003E0B4E">
        <w:t xml:space="preserve"> khi: bệnh nhân sụt cân không mong muốn &gt; 10% trong vòng 3 đến 6 th</w:t>
      </w:r>
      <w:r w:rsidR="00DE0A3C">
        <w:t>á</w:t>
      </w:r>
      <w:r w:rsidR="003E0B4E">
        <w:t>ng</w:t>
      </w:r>
      <w:r w:rsidR="009B4397">
        <w:t xml:space="preserve"> </w:t>
      </w:r>
      <w:r w:rsidR="003E0B4E">
        <w:t>hoặc bệnh nhân có BMI &lt; 18,5</w:t>
      </w:r>
      <w:r w:rsidR="002800E8">
        <w:t xml:space="preserve"> kg/m</w:t>
      </w:r>
      <w:r w:rsidR="002800E8">
        <w:rPr>
          <w:vertAlign w:val="superscript"/>
        </w:rPr>
        <w:t>2</w:t>
      </w:r>
      <w:r w:rsidR="003E0B4E">
        <w:t xml:space="preserve"> và có sụt cân không mong muốn &gt; 5% trong 3 đến 6</w:t>
      </w:r>
      <w:r w:rsidR="009B4397">
        <w:t xml:space="preserve"> </w:t>
      </w:r>
      <w:r w:rsidR="003E0B4E">
        <w:t>th</w:t>
      </w:r>
      <w:r w:rsidR="00B7611A">
        <w:t>á</w:t>
      </w:r>
      <w:r w:rsidR="003E0B4E">
        <w:t>ng. Quá tr</w:t>
      </w:r>
      <w:r w:rsidR="00B7611A">
        <w:t>ình</w:t>
      </w:r>
      <w:r w:rsidR="003E0B4E">
        <w:t xml:space="preserve"> cân đo và ph</w:t>
      </w:r>
      <w:r w:rsidR="0024548C">
        <w:t>ỏ</w:t>
      </w:r>
      <w:r w:rsidR="003E0B4E">
        <w:t xml:space="preserve">ng </w:t>
      </w:r>
      <w:r w:rsidR="00972917">
        <w:t>vấn</w:t>
      </w:r>
      <w:r w:rsidR="003E0B4E">
        <w:t xml:space="preserve"> diễn ra tại phòng thủ thuật của khoa Lao h</w:t>
      </w:r>
      <w:r w:rsidR="009B4397">
        <w:t>ô hấ</w:t>
      </w:r>
      <w:r w:rsidR="003E0B4E">
        <w:t xml:space="preserve">p </w:t>
      </w:r>
      <w:r w:rsidR="00BF152A" w:rsidRPr="00BF152A">
        <w:t>Bệnh viện Phổi Hải Phòng</w:t>
      </w:r>
      <w:r w:rsidR="00FC2CAE">
        <w:t xml:space="preserve"> </w:t>
      </w:r>
      <w:r w:rsidR="003E0B4E">
        <w:t>cho t</w:t>
      </w:r>
      <w:r w:rsidR="00034E73">
        <w:t>ấ</w:t>
      </w:r>
      <w:r w:rsidR="003E0B4E">
        <w:t>t cả các bệnh nhân lao phổi điều trị tại khoa</w:t>
      </w:r>
      <w:r w:rsidR="00034E73">
        <w:t>.</w:t>
      </w:r>
    </w:p>
    <w:p w14:paraId="73113360" w14:textId="789487C9" w:rsidR="00B83D83" w:rsidRDefault="003E0B4E" w:rsidP="00516E3B">
      <w:r>
        <w:t>Chi</w:t>
      </w:r>
      <w:r w:rsidR="00007024">
        <w:t>ề</w:t>
      </w:r>
      <w:r>
        <w:t>u cao</w:t>
      </w:r>
      <w:r w:rsidR="009B4397">
        <w:t>:</w:t>
      </w:r>
      <w:r w:rsidR="00516E3B">
        <w:t xml:space="preserve"> </w:t>
      </w:r>
      <w:r w:rsidR="00B83D83">
        <w:t xml:space="preserve">Bỏ guốc dép, đi chân không, đứng quay lưng vào thước đo. Lưu ý để thước đo theo chiều thẳng đứng, vuông góc với mặt đất nằm ngang. Gót chân, </w:t>
      </w:r>
      <w:r w:rsidR="00B83D83">
        <w:lastRenderedPageBreak/>
        <w:t>mông, vai và đầu theo một đường thẳng áp sát vào thước đo đứng, mắt nhìn thẳng ra phía trước theo đường thẳng nằm ngang, hai tay bỏ thõng theo hai bên mình. Dùng thước vuông hoặc gỗ áp sát đỉnh đầu thẳng góc với thước đo. Đọc kết quả và ghi số cm với 1 số lẻ.</w:t>
      </w:r>
    </w:p>
    <w:p w14:paraId="6C09ABD0" w14:textId="55A2354B" w:rsidR="005164E0" w:rsidRPr="00B2198E" w:rsidRDefault="00214456" w:rsidP="00214456">
      <w:pPr>
        <w:pStyle w:val="Heading4"/>
      </w:pPr>
      <w:bookmarkStart w:id="50" w:name="_Toc126527727"/>
      <w:r>
        <w:t>1.</w:t>
      </w:r>
      <w:r w:rsidR="005B5CB5">
        <w:t>4</w:t>
      </w:r>
      <w:r>
        <w:t xml:space="preserve">.2. </w:t>
      </w:r>
      <w:r w:rsidR="005164E0">
        <w:t>Phương pháp SGA</w:t>
      </w:r>
      <w:bookmarkEnd w:id="50"/>
    </w:p>
    <w:p w14:paraId="3698E04A" w14:textId="6C2A0F51" w:rsidR="005164E0" w:rsidRDefault="00213B74" w:rsidP="00C23165">
      <w:r>
        <w:t>Cách đánh giá p</w:t>
      </w:r>
      <w:r w:rsidRPr="00213B74">
        <w:t xml:space="preserve">hương pháp đánh giá dinh dưỡng chủ quan </w:t>
      </w:r>
      <w:r>
        <w:t>SGA (</w:t>
      </w:r>
      <w:r w:rsidRPr="00213B74">
        <w:t>Subjective Global Assessment of nutritional status</w:t>
      </w:r>
      <w:r>
        <w:t>)</w:t>
      </w:r>
      <w:r w:rsidR="005164E0">
        <w:t>:</w:t>
      </w:r>
    </w:p>
    <w:p w14:paraId="5B58A116" w14:textId="59ED6C18" w:rsidR="005164E0" w:rsidRDefault="00895FC8" w:rsidP="00C23165">
      <w:r>
        <w:t>Bệnh sử b</w:t>
      </w:r>
      <w:r w:rsidR="005164E0">
        <w:t>ao gồm 6 tiêu chí đánh giá</w:t>
      </w:r>
      <w:r>
        <w:t>:</w:t>
      </w:r>
    </w:p>
    <w:p w14:paraId="75CD00C3" w14:textId="5D63651F" w:rsidR="005164E0" w:rsidRDefault="0090107F" w:rsidP="00C23165">
      <w:r>
        <w:t>-</w:t>
      </w:r>
      <w:r w:rsidR="005164E0">
        <w:t xml:space="preserve"> Thay đổi trọng lượng trong 6 tháng: </w:t>
      </w:r>
      <w:r w:rsidR="002F6458">
        <w:t>s</w:t>
      </w:r>
      <w:r w:rsidR="005164E0">
        <w:t xml:space="preserve">ụt cân các mức độ dưới 5% ổn định hoặc tăng cân cho điểm A, sụt cân từ </w:t>
      </w:r>
      <w:r w:rsidR="008E131F">
        <w:t>5</w:t>
      </w:r>
      <w:r w:rsidR="005164E0">
        <w:t xml:space="preserve"> đến 10% cho điểm B, sụt cân trên 10% cho điểm C.</w:t>
      </w:r>
    </w:p>
    <w:p w14:paraId="1B503E21" w14:textId="1CEED86F" w:rsidR="005164E0" w:rsidRDefault="0090107F" w:rsidP="00C23165">
      <w:r>
        <w:t>-</w:t>
      </w:r>
      <w:r w:rsidR="005164E0">
        <w:t xml:space="preserve"> Thay đổi trọng lượng trong v</w:t>
      </w:r>
      <w:r w:rsidR="003A18E3">
        <w:t>òn</w:t>
      </w:r>
      <w:r w:rsidR="005164E0">
        <w:t xml:space="preserve">g 2 tuần qua: </w:t>
      </w:r>
      <w:r w:rsidR="002F6458">
        <w:t>t</w:t>
      </w:r>
      <w:r w:rsidR="005164E0">
        <w:t xml:space="preserve">ăng cân cho điểm A, cân nặng </w:t>
      </w:r>
      <w:r w:rsidR="00E9761B">
        <w:t>ổ</w:t>
      </w:r>
      <w:r w:rsidR="005164E0">
        <w:t>n định cho B, sụt cân cho C.</w:t>
      </w:r>
    </w:p>
    <w:p w14:paraId="2E1BD221" w14:textId="05A4954F" w:rsidR="005164E0" w:rsidRDefault="0090107F" w:rsidP="00C23165">
      <w:r>
        <w:t>-</w:t>
      </w:r>
      <w:r w:rsidR="005164E0">
        <w:t xml:space="preserve"> Sự thay đ</w:t>
      </w:r>
      <w:r w:rsidR="00E959ED">
        <w:t>ổ</w:t>
      </w:r>
      <w:r w:rsidR="005164E0">
        <w:t xml:space="preserve">i </w:t>
      </w:r>
      <w:r w:rsidR="00E959ED">
        <w:t>t</w:t>
      </w:r>
      <w:r w:rsidR="005164E0">
        <w:t xml:space="preserve">rong chế độ ăn và khẩu phần ăn: </w:t>
      </w:r>
      <w:r w:rsidR="002F6458">
        <w:t>k</w:t>
      </w:r>
      <w:r w:rsidR="005164E0">
        <w:t>hông có v</w:t>
      </w:r>
      <w:r w:rsidR="008B2C5D">
        <w:t>ấ</w:t>
      </w:r>
      <w:r w:rsidR="005164E0">
        <w:t>n để về thay đổi chế độ ăn hoặc kh</w:t>
      </w:r>
      <w:r w:rsidR="00616F87">
        <w:t>ẩ</w:t>
      </w:r>
      <w:r w:rsidR="005164E0">
        <w:t>u ph</w:t>
      </w:r>
      <w:r w:rsidR="00616F87">
        <w:t>ầ</w:t>
      </w:r>
      <w:r w:rsidR="005164E0">
        <w:t>n ăn cho điểm A, thay đổi một chút nhưng không nặng cho điểm B, thay đổi nhiều hoặc nặng cho điểm C.</w:t>
      </w:r>
    </w:p>
    <w:p w14:paraId="22131D56" w14:textId="358AEE4D" w:rsidR="005164E0" w:rsidRDefault="0090107F" w:rsidP="00C23165">
      <w:r>
        <w:t>-</w:t>
      </w:r>
      <w:r w:rsidR="005164E0">
        <w:t xml:space="preserve"> Hiện diện của triệu chứng dạ d</w:t>
      </w:r>
      <w:r w:rsidR="00BB1BA0">
        <w:t>à</w:t>
      </w:r>
      <w:r w:rsidR="005164E0">
        <w:t>y</w:t>
      </w:r>
      <w:r w:rsidR="00BB1BA0">
        <w:t xml:space="preserve"> </w:t>
      </w:r>
      <w:r w:rsidR="005164E0">
        <w:t>- ruột như là bu</w:t>
      </w:r>
      <w:r w:rsidR="00B6266B">
        <w:t>ồ</w:t>
      </w:r>
      <w:r w:rsidR="005164E0">
        <w:t>n nôn, nôn, tiêu chảy, ch</w:t>
      </w:r>
      <w:r w:rsidR="001D6255">
        <w:t>á</w:t>
      </w:r>
      <w:r w:rsidR="005164E0">
        <w:t>n ăn kéo d</w:t>
      </w:r>
      <w:r w:rsidR="00FB53DF">
        <w:t>à</w:t>
      </w:r>
      <w:r w:rsidR="005164E0">
        <w:t>i trên 2 tu</w:t>
      </w:r>
      <w:r w:rsidR="00FB53DF">
        <w:t>ầ</w:t>
      </w:r>
      <w:r w:rsidR="005164E0">
        <w:t xml:space="preserve">n: </w:t>
      </w:r>
      <w:r w:rsidR="0075420F">
        <w:t>k</w:t>
      </w:r>
      <w:r w:rsidR="005164E0">
        <w:t>hông có các triệu chứng trên cho điểm A, có một trong các triệu chứng trên nhưng nhẹ cho điểm B, nặng cho điểm C.</w:t>
      </w:r>
    </w:p>
    <w:p w14:paraId="2733B409" w14:textId="3E6DFEC8" w:rsidR="005164E0" w:rsidRDefault="0090107F" w:rsidP="00C23165">
      <w:r>
        <w:t>-</w:t>
      </w:r>
      <w:r w:rsidR="005164E0">
        <w:t xml:space="preserve"> Thay đ</w:t>
      </w:r>
      <w:r w:rsidR="00AA6919">
        <w:t>ổ</w:t>
      </w:r>
      <w:r w:rsidR="005164E0">
        <w:t xml:space="preserve">i hoạt động chức năng cơ thể: </w:t>
      </w:r>
      <w:r w:rsidR="0075420F">
        <w:t>đ</w:t>
      </w:r>
      <w:r w:rsidR="005164E0">
        <w:t>i lại hoạt động b</w:t>
      </w:r>
      <w:r w:rsidR="0075420F">
        <w:t>ì</w:t>
      </w:r>
      <w:r w:rsidR="005164E0">
        <w:t>nh thường không thay đổi cho điểm A, có thể đi lại được hoặc ngồi cho điểm B, nằm tại giường không đi lại được cho điểm C.</w:t>
      </w:r>
    </w:p>
    <w:p w14:paraId="084AC7A5" w14:textId="0C5598FF" w:rsidR="005164E0" w:rsidRDefault="0090107F" w:rsidP="00C23165">
      <w:r>
        <w:lastRenderedPageBreak/>
        <w:t>-</w:t>
      </w:r>
      <w:r w:rsidR="005164E0">
        <w:t xml:space="preserve"> Nhu c</w:t>
      </w:r>
      <w:r w:rsidR="00895134">
        <w:t>ầ</w:t>
      </w:r>
      <w:r w:rsidR="005164E0">
        <w:t>u chuyển hóa liên quan đến stress bệnh lý: Nhu cầu chuyển hóa thấp cho điểm A, tăng chuyển hóa cho điểm B, tăng cao cho điểm C.</w:t>
      </w:r>
    </w:p>
    <w:p w14:paraId="0856DF0F" w14:textId="03FCB5EE" w:rsidR="005164E0" w:rsidRPr="005164E0" w:rsidRDefault="0090107F" w:rsidP="00C23165">
      <w:r>
        <w:t>T</w:t>
      </w:r>
      <w:r w:rsidR="005164E0">
        <w:t xml:space="preserve">hăm khám lâm </w:t>
      </w:r>
      <w:r w:rsidR="00205E2A">
        <w:t>sàng</w:t>
      </w:r>
      <w:r w:rsidR="00900E8F">
        <w:t xml:space="preserve"> b</w:t>
      </w:r>
      <w:r w:rsidR="005164E0">
        <w:t>ao gồm 4 tiêu chí đánh giá:</w:t>
      </w:r>
    </w:p>
    <w:p w14:paraId="065E48C6" w14:textId="72C7AEA3" w:rsidR="005164E0" w:rsidRDefault="0090107F" w:rsidP="00C23165">
      <w:r>
        <w:t>-</w:t>
      </w:r>
      <w:r w:rsidR="005164E0">
        <w:t xml:space="preserve"> Đánh giá việc m</w:t>
      </w:r>
      <w:r w:rsidR="00DB4CAA">
        <w:t>ấ</w:t>
      </w:r>
      <w:r w:rsidR="005164E0">
        <w:t>t lớp mỡ dưới da</w:t>
      </w:r>
      <w:r w:rsidR="00195F59">
        <w:t>:</w:t>
      </w:r>
      <w:r w:rsidR="005164E0">
        <w:t xml:space="preserve"> tại cơ tam đầu, cơ nhị đầu và lớp mỡ dưới mắt</w:t>
      </w:r>
      <w:r w:rsidR="00A959D7">
        <w:t>;</w:t>
      </w:r>
      <w:r w:rsidR="005164E0">
        <w:t xml:space="preserve"> không m</w:t>
      </w:r>
      <w:r w:rsidR="00A959D7">
        <w:t>ấ</w:t>
      </w:r>
      <w:r w:rsidR="005164E0">
        <w:t>t lớp mỡ dưới da cho điểm A, m</w:t>
      </w:r>
      <w:r w:rsidR="005400EB">
        <w:t>ấ</w:t>
      </w:r>
      <w:r w:rsidR="005164E0">
        <w:t>t lớp mỡ dưới da nhẹ đến tr</w:t>
      </w:r>
      <w:r w:rsidR="006D3811">
        <w:t>u</w:t>
      </w:r>
      <w:r w:rsidR="005164E0">
        <w:t>ng bình cho điểm B, m</w:t>
      </w:r>
      <w:r w:rsidR="00BB0927">
        <w:t>ấ</w:t>
      </w:r>
      <w:r w:rsidR="005164E0">
        <w:t>t lớp mỡ dưới da nặng cho điểm C.</w:t>
      </w:r>
    </w:p>
    <w:p w14:paraId="595C34DA" w14:textId="5E7ADBB9" w:rsidR="005164E0" w:rsidRPr="00B12585" w:rsidRDefault="0090107F" w:rsidP="00C23165">
      <w:r>
        <w:t>-</w:t>
      </w:r>
      <w:r w:rsidR="005164E0">
        <w:t xml:space="preserve"> Đánh giá t</w:t>
      </w:r>
      <w:r w:rsidR="00872326">
        <w:t>ì</w:t>
      </w:r>
      <w:r w:rsidR="005164E0">
        <w:t>nh trạng teo cơ</w:t>
      </w:r>
      <w:r w:rsidR="00061660">
        <w:t>:</w:t>
      </w:r>
      <w:r w:rsidR="005164E0">
        <w:t xml:space="preserve"> tại thái </w:t>
      </w:r>
      <w:r w:rsidR="00872326">
        <w:t>dươ</w:t>
      </w:r>
      <w:r w:rsidR="005164E0">
        <w:t>ng, xương đ</w:t>
      </w:r>
      <w:r w:rsidR="00B12585">
        <w:t>ò</w:t>
      </w:r>
      <w:r w:rsidR="005164E0">
        <w:t>n, vai, xương b</w:t>
      </w:r>
      <w:r w:rsidR="00B12585">
        <w:t>ả</w:t>
      </w:r>
      <w:r w:rsidR="005164E0">
        <w:t xml:space="preserve"> v</w:t>
      </w:r>
      <w:r w:rsidR="00B12585">
        <w:t>a</w:t>
      </w:r>
      <w:r w:rsidR="005164E0">
        <w:t>i, cơ giữa các xương, đầu gối, cơ tứ đầu đùi và bắp chân: không teo cơ cho điểm A, teo cơ nhẹ đến trung bình cho điểm B, teo cơ nặng cho điểm C</w:t>
      </w:r>
      <w:r w:rsidR="00B12585">
        <w:t>.</w:t>
      </w:r>
    </w:p>
    <w:p w14:paraId="5C8EE625" w14:textId="4749E671" w:rsidR="005164E0" w:rsidRDefault="0090107F" w:rsidP="00C23165">
      <w:r>
        <w:t>-</w:t>
      </w:r>
      <w:r w:rsidR="005164E0">
        <w:t xml:space="preserve"> Đánh gi</w:t>
      </w:r>
      <w:r w:rsidR="00B94A5A">
        <w:t>á</w:t>
      </w:r>
      <w:r w:rsidR="005164E0">
        <w:t xml:space="preserve"> mức độ ph</w:t>
      </w:r>
      <w:r w:rsidR="00B94A5A">
        <w:t>ù</w:t>
      </w:r>
      <w:r w:rsidR="00D76CC0">
        <w:t>:</w:t>
      </w:r>
      <w:r w:rsidR="005164E0">
        <w:t xml:space="preserve"> tại mắt cá chân và v</w:t>
      </w:r>
      <w:r w:rsidR="00A237C7">
        <w:t>ù</w:t>
      </w:r>
      <w:r w:rsidR="005164E0">
        <w:t>ng c</w:t>
      </w:r>
      <w:r w:rsidR="00A237C7">
        <w:t>ù</w:t>
      </w:r>
      <w:r w:rsidR="005164E0">
        <w:t>ng cụ</w:t>
      </w:r>
      <w:r w:rsidR="00A237C7">
        <w:t>t</w:t>
      </w:r>
      <w:r w:rsidR="00497282">
        <w:t>;</w:t>
      </w:r>
      <w:r w:rsidR="005164E0">
        <w:t xml:space="preserve"> không ph</w:t>
      </w:r>
      <w:r w:rsidR="00822B7E">
        <w:t>ù</w:t>
      </w:r>
      <w:r w:rsidR="005164E0">
        <w:t xml:space="preserve"> cho điểm A, ph</w:t>
      </w:r>
      <w:r w:rsidR="0065505F">
        <w:t>ù</w:t>
      </w:r>
      <w:r w:rsidR="005164E0">
        <w:t xml:space="preserve"> nhẹ đến trung bình cho điểm B, ph</w:t>
      </w:r>
      <w:r w:rsidR="0065505F">
        <w:t>ù</w:t>
      </w:r>
      <w:r w:rsidR="005164E0">
        <w:t xml:space="preserve"> nặng cho điểm C</w:t>
      </w:r>
      <w:r w:rsidR="00FD5C5F">
        <w:t>.</w:t>
      </w:r>
    </w:p>
    <w:p w14:paraId="274C7684" w14:textId="04B1E16A" w:rsidR="00691EBB" w:rsidRDefault="0090107F" w:rsidP="00C23165">
      <w:r>
        <w:t>-</w:t>
      </w:r>
      <w:r w:rsidR="00691EBB" w:rsidRPr="00691EBB">
        <w:t xml:space="preserve"> Đánh giá có hay không dịch cổ chướng v</w:t>
      </w:r>
      <w:r w:rsidR="00FA0B9F">
        <w:t>à</w:t>
      </w:r>
      <w:r w:rsidR="00691EBB" w:rsidRPr="00691EBB">
        <w:t xml:space="preserve"> mức độ của nó nếu có: không có</w:t>
      </w:r>
      <w:r w:rsidR="00691EBB">
        <w:t xml:space="preserve"> </w:t>
      </w:r>
      <w:r w:rsidR="00691EBB" w:rsidRPr="00691EBB">
        <w:t>địch cổ chướng cho điểm A, có dịch cổ chướng nhẹ đến trung bình cho điểm B, có</w:t>
      </w:r>
      <w:r w:rsidR="00691EBB">
        <w:t xml:space="preserve"> </w:t>
      </w:r>
      <w:r w:rsidR="00691EBB" w:rsidRPr="00691EBB">
        <w:t>dịch cổ chướng r</w:t>
      </w:r>
      <w:r w:rsidR="00FA0B9F">
        <w:t>ấ</w:t>
      </w:r>
      <w:r w:rsidR="00691EBB" w:rsidRPr="00691EBB">
        <w:t>t nhiều cho điểm C.</w:t>
      </w:r>
    </w:p>
    <w:p w14:paraId="3351EDB2" w14:textId="1553D565" w:rsidR="00691EBB" w:rsidRPr="00691EBB" w:rsidRDefault="00691EBB" w:rsidP="00C23165">
      <w:r w:rsidRPr="00691EBB">
        <w:t>Điều tra viên khám phát hiện các dấu hiệu SDD như giảm lớp mỡ dưới da,</w:t>
      </w:r>
      <w:r>
        <w:t xml:space="preserve"> </w:t>
      </w:r>
      <w:r w:rsidRPr="00691EBB">
        <w:t>gi</w:t>
      </w:r>
      <w:r w:rsidR="00705626">
        <w:t>ả</w:t>
      </w:r>
      <w:r w:rsidRPr="00691EBB">
        <w:t>m khối cơ, ph</w:t>
      </w:r>
      <w:r w:rsidR="00813069">
        <w:t>ù</w:t>
      </w:r>
      <w:r w:rsidRPr="00691EBB">
        <w:t xml:space="preserve"> (liên quan đến d</w:t>
      </w:r>
      <w:r w:rsidR="00417E13">
        <w:t>i</w:t>
      </w:r>
      <w:r w:rsidRPr="00691EBB">
        <w:t>nh dưỡng) như sau:</w:t>
      </w:r>
    </w:p>
    <w:p w14:paraId="7ABEE69B" w14:textId="230489EF" w:rsidR="00691EBB" w:rsidRPr="00691EBB" w:rsidRDefault="0090107F" w:rsidP="00EE4EF8">
      <w:r>
        <w:t>-</w:t>
      </w:r>
      <w:r w:rsidR="00EE4EF8">
        <w:t xml:space="preserve"> </w:t>
      </w:r>
      <w:r w:rsidR="00691EBB" w:rsidRPr="00691EBB">
        <w:t>Khám lớp mỡ dưới da:</w:t>
      </w:r>
      <w:r w:rsidR="00EE4EF8">
        <w:t xml:space="preserve"> v</w:t>
      </w:r>
      <w:r w:rsidR="00691EBB" w:rsidRPr="00691EBB">
        <w:t>ị trí có thể là vùng tương ứng cơ tam đầu cánh tay, cơ nhị đầu, cơ dưới</w:t>
      </w:r>
      <w:r w:rsidR="00691EBB">
        <w:t xml:space="preserve"> </w:t>
      </w:r>
      <w:r w:rsidR="00691EBB" w:rsidRPr="00691EBB">
        <w:t>xương b</w:t>
      </w:r>
      <w:r w:rsidR="00A713C1">
        <w:t>ả</w:t>
      </w:r>
      <w:r w:rsidR="00691EBB" w:rsidRPr="00691EBB">
        <w:t xml:space="preserve"> </w:t>
      </w:r>
      <w:r w:rsidR="00A713C1">
        <w:t>vai</w:t>
      </w:r>
      <w:r w:rsidR="009D2276">
        <w:t>.</w:t>
      </w:r>
      <w:r w:rsidR="00EE4EF8">
        <w:t xml:space="preserve"> Đ</w:t>
      </w:r>
      <w:r w:rsidR="001D4D15">
        <w:t>iề</w:t>
      </w:r>
      <w:r w:rsidR="00691EBB" w:rsidRPr="00691EBB">
        <w:t>u tra viên dùng ngón cái và ngón trỏ của tay véo da và tổ</w:t>
      </w:r>
      <w:r w:rsidR="00691EBB">
        <w:t xml:space="preserve"> </w:t>
      </w:r>
      <w:r w:rsidR="00691EBB" w:rsidRPr="00691EBB">
        <w:t xml:space="preserve">chức </w:t>
      </w:r>
      <w:r w:rsidR="00CE276D">
        <w:t>d</w:t>
      </w:r>
      <w:r w:rsidR="00691EBB" w:rsidRPr="00691EBB">
        <w:t>ưới da ở vị trí đã được xác định sau đó n</w:t>
      </w:r>
      <w:r w:rsidR="009C45B9">
        <w:t>â</w:t>
      </w:r>
      <w:r w:rsidR="00691EBB" w:rsidRPr="00691EBB">
        <w:t>ng nếp da và tổ chức dưới da</w:t>
      </w:r>
      <w:r w:rsidR="00691EBB">
        <w:t xml:space="preserve"> </w:t>
      </w:r>
      <w:r w:rsidR="00691EBB" w:rsidRPr="00691EBB">
        <w:t xml:space="preserve">tích ra khỏi cơ thể khoảng 1 </w:t>
      </w:r>
      <w:r w:rsidR="00EF0F29">
        <w:t>c</w:t>
      </w:r>
      <w:r w:rsidR="00691EBB" w:rsidRPr="00691EBB">
        <w:t>m (trục của nếp da tr</w:t>
      </w:r>
      <w:r w:rsidR="00D023E8">
        <w:t>ù</w:t>
      </w:r>
      <w:r w:rsidR="00691EBB" w:rsidRPr="00691EBB">
        <w:t>ng với trục của khối cơ đó).</w:t>
      </w:r>
    </w:p>
    <w:p w14:paraId="5C102FAB" w14:textId="41CAB531" w:rsidR="00691EBB" w:rsidRPr="00691EBB" w:rsidRDefault="0090107F" w:rsidP="00EE4EF8">
      <w:r>
        <w:lastRenderedPageBreak/>
        <w:t>-</w:t>
      </w:r>
      <w:r w:rsidR="007F6BD9">
        <w:t xml:space="preserve"> </w:t>
      </w:r>
      <w:r w:rsidR="00691EBB" w:rsidRPr="00691EBB">
        <w:t>Kh</w:t>
      </w:r>
      <w:r w:rsidR="00AB0989">
        <w:t>á</w:t>
      </w:r>
      <w:r w:rsidR="00691EBB" w:rsidRPr="00691EBB">
        <w:t>m giảm khối cơ:</w:t>
      </w:r>
      <w:r w:rsidR="00EE4EF8">
        <w:t xml:space="preserve"> v</w:t>
      </w:r>
      <w:r w:rsidR="00691EBB" w:rsidRPr="00691EBB">
        <w:t>ị tr</w:t>
      </w:r>
      <w:r w:rsidR="00640CAC">
        <w:t>í</w:t>
      </w:r>
      <w:r w:rsidR="00691EBB" w:rsidRPr="00691EBB">
        <w:t xml:space="preserve"> </w:t>
      </w:r>
      <w:r w:rsidR="00640CAC">
        <w:t>c</w:t>
      </w:r>
      <w:r w:rsidR="00691EBB" w:rsidRPr="00691EBB">
        <w:t>ơ delta hoặc cơ tứ đầu đ</w:t>
      </w:r>
      <w:r w:rsidR="007F6BD9">
        <w:t>ù</w:t>
      </w:r>
      <w:r w:rsidR="00691EBB" w:rsidRPr="00691EBB">
        <w:t>i.</w:t>
      </w:r>
      <w:r w:rsidR="00EE4EF8">
        <w:t xml:space="preserve"> Đ</w:t>
      </w:r>
      <w:r w:rsidR="00691EBB" w:rsidRPr="00691EBB">
        <w:t>iều tra viên quan s</w:t>
      </w:r>
      <w:r w:rsidR="006C5797">
        <w:t>á</w:t>
      </w:r>
      <w:r w:rsidR="00691EBB" w:rsidRPr="00691EBB">
        <w:t>t khối cơ vùng cơ đó, sở nắn để phát hiện</w:t>
      </w:r>
      <w:r w:rsidR="00EE4EF8">
        <w:t xml:space="preserve"> </w:t>
      </w:r>
      <w:r w:rsidR="00691EBB" w:rsidRPr="00691EBB">
        <w:t>các dấu hiệu teo cơ.</w:t>
      </w:r>
    </w:p>
    <w:p w14:paraId="355E8E2B" w14:textId="4AEF249F" w:rsidR="00691EBB" w:rsidRDefault="0090107F" w:rsidP="00EE4EF8">
      <w:r>
        <w:t>-</w:t>
      </w:r>
      <w:r w:rsidR="008225FB">
        <w:t xml:space="preserve"> </w:t>
      </w:r>
      <w:r w:rsidR="00691EBB" w:rsidRPr="00691EBB">
        <w:t>Khám phát hiện ph</w:t>
      </w:r>
      <w:r w:rsidR="00005D12">
        <w:t>ù</w:t>
      </w:r>
      <w:r w:rsidR="00691EBB" w:rsidRPr="00691EBB">
        <w:t>:</w:t>
      </w:r>
      <w:r w:rsidR="00EE4EF8">
        <w:t xml:space="preserve"> v</w:t>
      </w:r>
      <w:r w:rsidR="00691EBB" w:rsidRPr="00691EBB">
        <w:t>ị trí v</w:t>
      </w:r>
      <w:r w:rsidR="00CE320F">
        <w:t>ù</w:t>
      </w:r>
      <w:r w:rsidR="00691EBB" w:rsidRPr="00691EBB">
        <w:t>ng mặt trước xương ch</w:t>
      </w:r>
      <w:r w:rsidR="00556146">
        <w:t>à</w:t>
      </w:r>
      <w:r w:rsidR="00691EBB" w:rsidRPr="00691EBB">
        <w:t>y hoặc v</w:t>
      </w:r>
      <w:r w:rsidR="00556146">
        <w:t>ù</w:t>
      </w:r>
      <w:r w:rsidR="00691EBB" w:rsidRPr="00691EBB">
        <w:t>ng mu b</w:t>
      </w:r>
      <w:r w:rsidR="00CE320F">
        <w:t>à</w:t>
      </w:r>
      <w:r w:rsidR="00691EBB" w:rsidRPr="00691EBB">
        <w:t>n chân.</w:t>
      </w:r>
      <w:r w:rsidR="00EE4EF8">
        <w:t xml:space="preserve"> Đ</w:t>
      </w:r>
      <w:r w:rsidR="003707BB">
        <w:t>iều</w:t>
      </w:r>
      <w:r w:rsidR="00691EBB" w:rsidRPr="00691EBB">
        <w:t xml:space="preserve"> tra viên </w:t>
      </w:r>
      <w:r w:rsidR="009F4999">
        <w:t>dù</w:t>
      </w:r>
      <w:r w:rsidR="00691EBB" w:rsidRPr="00691EBB">
        <w:t>ng ngón tay ấn vào các vị trí trên để t</w:t>
      </w:r>
      <w:r w:rsidR="00B769AA">
        <w:t>ì</w:t>
      </w:r>
      <w:r w:rsidR="00691EBB" w:rsidRPr="00691EBB">
        <w:t>m dấu</w:t>
      </w:r>
      <w:r w:rsidR="00691EBB">
        <w:t xml:space="preserve"> </w:t>
      </w:r>
      <w:r w:rsidR="00691EBB" w:rsidRPr="00691EBB">
        <w:t>hiệu lõm</w:t>
      </w:r>
      <w:r w:rsidR="009F4999">
        <w:t>.</w:t>
      </w:r>
    </w:p>
    <w:p w14:paraId="2B125967" w14:textId="268D98DD" w:rsidR="00E90A4D" w:rsidRDefault="00E90A4D" w:rsidP="00E90A4D">
      <w:r w:rsidRPr="00691EBB">
        <w:t xml:space="preserve">Tất cả gồm </w:t>
      </w:r>
      <w:r>
        <w:t>10</w:t>
      </w:r>
      <w:r w:rsidRPr="00691EBB">
        <w:t xml:space="preserve"> tiêu chí, mỗi tiêu chí được đánh giá 3 mức độ A,</w:t>
      </w:r>
      <w:r>
        <w:t xml:space="preserve"> </w:t>
      </w:r>
      <w:r w:rsidRPr="00691EBB">
        <w:t>B</w:t>
      </w:r>
      <w:r>
        <w:t xml:space="preserve">, </w:t>
      </w:r>
      <w:r w:rsidRPr="00691EBB">
        <w:t>C</w:t>
      </w:r>
      <w:r>
        <w:t>.</w:t>
      </w:r>
    </w:p>
    <w:p w14:paraId="0780DB05" w14:textId="5A7D1259" w:rsidR="00691EBB" w:rsidRPr="00691EBB" w:rsidRDefault="0090107F" w:rsidP="00C23165">
      <w:r>
        <w:t xml:space="preserve">- </w:t>
      </w:r>
      <w:r w:rsidR="00691EBB" w:rsidRPr="00691EBB">
        <w:t>Chỉ số gợi ý nhiều đến t</w:t>
      </w:r>
      <w:r w:rsidR="0078001E">
        <w:t>í</w:t>
      </w:r>
      <w:r w:rsidR="00691EBB" w:rsidRPr="00691EBB">
        <w:t>nh đi</w:t>
      </w:r>
      <w:r w:rsidR="001F1364">
        <w:t>ể</w:t>
      </w:r>
      <w:r w:rsidR="00691EBB" w:rsidRPr="00691EBB">
        <w:t xml:space="preserve">m "A" hoặc </w:t>
      </w:r>
      <w:r w:rsidR="00985A91">
        <w:t>ít</w:t>
      </w:r>
      <w:r w:rsidR="00691EBB" w:rsidRPr="00691EBB">
        <w:t xml:space="preserve"> nguy cơ d</w:t>
      </w:r>
      <w:r w:rsidR="00335B12">
        <w:t>i</w:t>
      </w:r>
      <w:r w:rsidR="00691EBB" w:rsidRPr="00691EBB">
        <w:t>nh dưỡng</w:t>
      </w:r>
      <w:r w:rsidR="001F1364">
        <w:t>:</w:t>
      </w:r>
    </w:p>
    <w:p w14:paraId="59DC1DED" w14:textId="43E239A1" w:rsidR="00691EBB" w:rsidRPr="00691EBB" w:rsidRDefault="0090107F" w:rsidP="00C23165">
      <w:r>
        <w:t xml:space="preserve">+ </w:t>
      </w:r>
      <w:r w:rsidR="00691EBB" w:rsidRPr="00691EBB">
        <w:t>Cân nặng b</w:t>
      </w:r>
      <w:r w:rsidR="0061747D">
        <w:t>ì</w:t>
      </w:r>
      <w:r w:rsidR="00691EBB" w:rsidRPr="00691EBB">
        <w:t>nh thường hoặc g</w:t>
      </w:r>
      <w:r w:rsidR="00905082">
        <w:t>ầ</w:t>
      </w:r>
      <w:r w:rsidR="00691EBB" w:rsidRPr="00691EBB">
        <w:t>n đây tăng cân t</w:t>
      </w:r>
      <w:r w:rsidR="004B7795">
        <w:t>rở lại</w:t>
      </w:r>
      <w:r w:rsidR="00D86F69">
        <w:t>.</w:t>
      </w:r>
    </w:p>
    <w:p w14:paraId="455F4755" w14:textId="41063D93" w:rsidR="00691EBB" w:rsidRPr="00691EBB" w:rsidRDefault="0056365E" w:rsidP="00C23165">
      <w:r>
        <w:t xml:space="preserve">+ </w:t>
      </w:r>
      <w:r w:rsidR="00691EBB" w:rsidRPr="00691EBB">
        <w:t>Khẩu phần ăn b</w:t>
      </w:r>
      <w:r w:rsidR="0054235D">
        <w:t>ình</w:t>
      </w:r>
      <w:r w:rsidR="00691EBB">
        <w:t xml:space="preserve"> </w:t>
      </w:r>
      <w:r w:rsidR="00691EBB" w:rsidRPr="00691EBB">
        <w:t>thư</w:t>
      </w:r>
      <w:r w:rsidR="00D86F69">
        <w:t>ờ</w:t>
      </w:r>
      <w:r w:rsidR="00691EBB" w:rsidRPr="00691EBB">
        <w:t>ng hoặc cải thiện khẩu phần ăn.</w:t>
      </w:r>
    </w:p>
    <w:p w14:paraId="73406F6D" w14:textId="6D609844" w:rsidR="00691EBB" w:rsidRPr="00691EBB" w:rsidRDefault="0056365E" w:rsidP="00C23165">
      <w:r>
        <w:t xml:space="preserve">+ </w:t>
      </w:r>
      <w:r w:rsidR="00691EBB" w:rsidRPr="00691EBB">
        <w:t>M</w:t>
      </w:r>
      <w:r w:rsidR="00D86F69">
        <w:t>ấ</w:t>
      </w:r>
      <w:r w:rsidR="00691EBB" w:rsidRPr="00691EBB">
        <w:t>t lớp mỡ dưới da t</w:t>
      </w:r>
      <w:r w:rsidR="0054235D">
        <w:t>ố</w:t>
      </w:r>
      <w:r w:rsidR="00691EBB" w:rsidRPr="00691EBB">
        <w:t>i thiểu hoặc không mắt.</w:t>
      </w:r>
    </w:p>
    <w:p w14:paraId="496603FB" w14:textId="3EC7461C" w:rsidR="003D688C" w:rsidRPr="003D688C" w:rsidRDefault="0056365E" w:rsidP="00C23165">
      <w:r>
        <w:t xml:space="preserve">+ </w:t>
      </w:r>
      <w:r w:rsidR="00691EBB" w:rsidRPr="00691EBB">
        <w:t>Không giảm khối cơ ho</w:t>
      </w:r>
      <w:r w:rsidR="0054235D">
        <w:t>ặc</w:t>
      </w:r>
      <w:r w:rsidR="00691EBB" w:rsidRPr="00691EBB">
        <w:t xml:space="preserve"> giảm t</w:t>
      </w:r>
      <w:r w:rsidR="001A2DC1">
        <w:t>ố</w:t>
      </w:r>
      <w:r w:rsidR="00691EBB" w:rsidRPr="00691EBB">
        <w:t>i thi</w:t>
      </w:r>
      <w:r w:rsidR="0054235D">
        <w:t>ể</w:t>
      </w:r>
      <w:r w:rsidR="00691EBB" w:rsidRPr="00691EBB">
        <w:t>u</w:t>
      </w:r>
      <w:r w:rsidR="00E84C3E">
        <w:t>.</w:t>
      </w:r>
    </w:p>
    <w:p w14:paraId="69B39776" w14:textId="195BCB96" w:rsidR="003D688C" w:rsidRPr="003D688C" w:rsidRDefault="0056365E" w:rsidP="00C23165">
      <w:r>
        <w:t xml:space="preserve">- </w:t>
      </w:r>
      <w:r w:rsidR="003D688C" w:rsidRPr="003D688C">
        <w:t>Chi số g</w:t>
      </w:r>
      <w:r w:rsidR="008075D5">
        <w:t>ợi ý</w:t>
      </w:r>
      <w:r w:rsidR="003D688C" w:rsidRPr="003D688C">
        <w:t xml:space="preserve"> nhiều đ</w:t>
      </w:r>
      <w:r w:rsidR="008075D5">
        <w:t>ế</w:t>
      </w:r>
      <w:r w:rsidR="003D688C" w:rsidRPr="003D688C">
        <w:t>n tính đi</w:t>
      </w:r>
      <w:r w:rsidR="00715B10">
        <w:t>ể</w:t>
      </w:r>
      <w:r w:rsidR="003D688C" w:rsidRPr="003D688C">
        <w:t xml:space="preserve">m “B” hoặc tăng nguy cơ </w:t>
      </w:r>
      <w:r w:rsidR="002765A1">
        <w:t>dinh dưỡng</w:t>
      </w:r>
      <w:r w:rsidR="00715B10">
        <w:t>:</w:t>
      </w:r>
    </w:p>
    <w:p w14:paraId="3ECB9BCF" w14:textId="41525A0C" w:rsidR="003D688C" w:rsidRPr="003D688C" w:rsidRDefault="0056365E" w:rsidP="00C23165">
      <w:r>
        <w:t xml:space="preserve">+ </w:t>
      </w:r>
      <w:r w:rsidR="003D688C" w:rsidRPr="003D688C">
        <w:t xml:space="preserve">Sụt cân tổng thể mức độ vừa đến nặng trước khi nhập viện (5 </w:t>
      </w:r>
      <w:r w:rsidR="003D688C">
        <w:t>–</w:t>
      </w:r>
      <w:r w:rsidR="003D688C" w:rsidRPr="003D688C">
        <w:t xml:space="preserve"> 10</w:t>
      </w:r>
      <w:r w:rsidR="003D688C">
        <w:t>%</w:t>
      </w:r>
      <w:r w:rsidR="003D688C" w:rsidRPr="003D688C">
        <w:t>)</w:t>
      </w:r>
    </w:p>
    <w:p w14:paraId="40F9AC17" w14:textId="6AF5C485" w:rsidR="003D688C" w:rsidRPr="003D688C" w:rsidRDefault="0056365E" w:rsidP="00C23165">
      <w:r>
        <w:t xml:space="preserve">+ </w:t>
      </w:r>
      <w:r w:rsidR="003D688C" w:rsidRPr="003D688C">
        <w:t xml:space="preserve">Khẩu phần ăn có thay đổi </w:t>
      </w:r>
      <w:r w:rsidR="00814E93">
        <w:t>(</w:t>
      </w:r>
      <w:r w:rsidR="003D688C" w:rsidRPr="003D688C">
        <w:t>ăn í</w:t>
      </w:r>
      <w:r w:rsidR="00543231">
        <w:t>t</w:t>
      </w:r>
      <w:r w:rsidR="003D688C" w:rsidRPr="003D688C">
        <w:t xml:space="preserve"> hơn bình thường &lt; 50%</w:t>
      </w:r>
      <w:r w:rsidR="00814E93">
        <w:t>)</w:t>
      </w:r>
      <w:r w:rsidR="00521754">
        <w:t>.</w:t>
      </w:r>
    </w:p>
    <w:p w14:paraId="07155A4C" w14:textId="3E2B2547" w:rsidR="003D688C" w:rsidRPr="003D688C" w:rsidRDefault="0056365E" w:rsidP="00C23165">
      <w:r>
        <w:t xml:space="preserve">+ </w:t>
      </w:r>
      <w:r w:rsidR="003D688C" w:rsidRPr="003D688C">
        <w:t>M</w:t>
      </w:r>
      <w:r w:rsidR="00AE6237">
        <w:t>ấ</w:t>
      </w:r>
      <w:r w:rsidR="003D688C" w:rsidRPr="003D688C">
        <w:t>t lớp mỡ dưới da, giảm nhiều hoặc mắt khoảng 2</w:t>
      </w:r>
      <w:r w:rsidR="003D688C">
        <w:t>c</w:t>
      </w:r>
      <w:r w:rsidR="003D688C" w:rsidRPr="003D688C">
        <w:t>m.</w:t>
      </w:r>
    </w:p>
    <w:p w14:paraId="7F9B40B8" w14:textId="3590516F" w:rsidR="003D688C" w:rsidRPr="003D688C" w:rsidRDefault="0056365E" w:rsidP="00C23165">
      <w:r>
        <w:t xml:space="preserve">- </w:t>
      </w:r>
      <w:r w:rsidR="003D688C" w:rsidRPr="003D688C">
        <w:t>Chỉ số gợi</w:t>
      </w:r>
      <w:r w:rsidR="008F1D98">
        <w:t xml:space="preserve"> </w:t>
      </w:r>
      <w:r w:rsidR="003D688C" w:rsidRPr="003D688C">
        <w:t>ý nhi</w:t>
      </w:r>
      <w:r w:rsidR="008F1D98">
        <w:t>ề</w:t>
      </w:r>
      <w:r w:rsidR="003D688C" w:rsidRPr="003D688C">
        <w:t>u đến tính đi</w:t>
      </w:r>
      <w:r w:rsidR="00A262D9">
        <w:t>ểm</w:t>
      </w:r>
      <w:r w:rsidR="003D688C" w:rsidRPr="003D688C">
        <w:t xml:space="preserve"> “C</w:t>
      </w:r>
      <w:r w:rsidR="003D688C">
        <w:t>”</w:t>
      </w:r>
      <w:r w:rsidR="003D688C" w:rsidRPr="003D688C">
        <w:t xml:space="preserve"> hoặc tăng ng</w:t>
      </w:r>
      <w:r w:rsidR="00A262D9">
        <w:t>u</w:t>
      </w:r>
      <w:r w:rsidR="003D688C" w:rsidRPr="003D688C">
        <w:t xml:space="preserve">y cơ </w:t>
      </w:r>
      <w:r w:rsidR="002F266C">
        <w:t>dinh dưỡng</w:t>
      </w:r>
    </w:p>
    <w:p w14:paraId="020EE183" w14:textId="499CCBAB" w:rsidR="003D688C" w:rsidRPr="003D688C" w:rsidRDefault="0056365E" w:rsidP="00C23165">
      <w:r>
        <w:t xml:space="preserve">+ </w:t>
      </w:r>
      <w:r w:rsidR="003D688C" w:rsidRPr="003D688C">
        <w:t>Sụt cân rõ hoặc ti</w:t>
      </w:r>
      <w:r w:rsidR="00814E93">
        <w:t>ế</w:t>
      </w:r>
      <w:r w:rsidR="003D688C" w:rsidRPr="003D688C">
        <w:t>n triển (thường ít nhất 10% cân nặng bình thường).</w:t>
      </w:r>
    </w:p>
    <w:p w14:paraId="3A51F232" w14:textId="7C4A0EED" w:rsidR="003D688C" w:rsidRPr="003D688C" w:rsidRDefault="0056365E" w:rsidP="00C23165">
      <w:r>
        <w:t xml:space="preserve">+ </w:t>
      </w:r>
      <w:r w:rsidR="003D688C" w:rsidRPr="003D688C">
        <w:t>Khẩu phần ăn có thay đổi nhiều (</w:t>
      </w:r>
      <w:r w:rsidR="00372F41">
        <w:t>ă</w:t>
      </w:r>
      <w:r w:rsidR="003D688C" w:rsidRPr="003D688C">
        <w:t>n ít hơn bình thư</w:t>
      </w:r>
      <w:r w:rsidR="00DB6B88">
        <w:t>ờ</w:t>
      </w:r>
      <w:r w:rsidR="003D688C" w:rsidRPr="003D688C">
        <w:t>ng &gt; 50%).</w:t>
      </w:r>
    </w:p>
    <w:p w14:paraId="4F8D4602" w14:textId="29202546" w:rsidR="003D688C" w:rsidRPr="003D688C" w:rsidRDefault="0056365E" w:rsidP="00C23165">
      <w:r>
        <w:t xml:space="preserve">+ </w:t>
      </w:r>
      <w:r w:rsidR="003D688C" w:rsidRPr="003D688C">
        <w:t>M</w:t>
      </w:r>
      <w:r w:rsidR="002D659C">
        <w:t>ấ</w:t>
      </w:r>
      <w:r w:rsidR="003D688C" w:rsidRPr="003D688C">
        <w:t>t lớp mỡ &gt; 2</w:t>
      </w:r>
      <w:r w:rsidR="009D7346">
        <w:t>c</w:t>
      </w:r>
      <w:r w:rsidR="003D688C" w:rsidRPr="003D688C">
        <w:t>m, giảm khối lượng cơ năng.</w:t>
      </w:r>
    </w:p>
    <w:p w14:paraId="5E911A2F" w14:textId="4E40A534" w:rsidR="003D688C" w:rsidRDefault="003D688C" w:rsidP="00C23165">
      <w:r w:rsidRPr="003D688C">
        <w:t>Mức đánh giá SGA</w:t>
      </w:r>
      <w:r w:rsidR="004B62A5">
        <w:t>:</w:t>
      </w:r>
    </w:p>
    <w:p w14:paraId="511EC48F" w14:textId="46008AB6" w:rsidR="003D688C" w:rsidRDefault="0090107F" w:rsidP="00C23165">
      <w:r>
        <w:lastRenderedPageBreak/>
        <w:t>-</w:t>
      </w:r>
      <w:r w:rsidR="0056365E">
        <w:t xml:space="preserve"> </w:t>
      </w:r>
      <w:r w:rsidR="003D688C" w:rsidRPr="003D688C">
        <w:t>SGA: A - không có nguy cơ SDD.</w:t>
      </w:r>
    </w:p>
    <w:p w14:paraId="45E291A7" w14:textId="3FD563DE" w:rsidR="003D688C" w:rsidRDefault="0090107F" w:rsidP="00C23165">
      <w:r>
        <w:t>-</w:t>
      </w:r>
      <w:r w:rsidR="0056365E">
        <w:t xml:space="preserve"> </w:t>
      </w:r>
      <w:r w:rsidR="003D688C" w:rsidRPr="003D688C">
        <w:t>SGA: B -</w:t>
      </w:r>
      <w:r w:rsidR="00F62B12">
        <w:t xml:space="preserve"> </w:t>
      </w:r>
      <w:r w:rsidR="003D688C" w:rsidRPr="003D688C">
        <w:t>Nguy cơ SDD từ nhẹ đến trung b</w:t>
      </w:r>
      <w:r w:rsidR="00F62B12">
        <w:t>ì</w:t>
      </w:r>
      <w:r w:rsidR="003D688C" w:rsidRPr="003D688C">
        <w:t>nh.</w:t>
      </w:r>
    </w:p>
    <w:p w14:paraId="5B5B7FF9" w14:textId="55FF5039" w:rsidR="003D688C" w:rsidRPr="003D688C" w:rsidRDefault="0090107F" w:rsidP="00C23165">
      <w:r>
        <w:t>-</w:t>
      </w:r>
      <w:r w:rsidR="0056365E">
        <w:t xml:space="preserve"> </w:t>
      </w:r>
      <w:r w:rsidR="003D688C" w:rsidRPr="003D688C">
        <w:t>SGA: C -</w:t>
      </w:r>
      <w:r w:rsidR="00EF093C">
        <w:t xml:space="preserve"> </w:t>
      </w:r>
      <w:r w:rsidR="003D688C" w:rsidRPr="003D688C">
        <w:t>Nguy cơ SDD nặng</w:t>
      </w:r>
      <w:r w:rsidR="00EF093C">
        <w:t>.</w:t>
      </w:r>
    </w:p>
    <w:p w14:paraId="2EF638EE" w14:textId="544A5940" w:rsidR="003D688C" w:rsidRPr="003D688C" w:rsidRDefault="003D688C" w:rsidP="00C23165">
      <w:r w:rsidRPr="003D688C">
        <w:t xml:space="preserve">Đánh giá </w:t>
      </w:r>
      <w:r w:rsidR="001F4421">
        <w:t xml:space="preserve">này là đánh giá chủ quan, không cần tính toán. Quan trọng là giảm cân, khẩu phần ăn, sụt cân/dự trữ mỡ. </w:t>
      </w:r>
      <w:r w:rsidRPr="003D688C">
        <w:t xml:space="preserve">Trong trường hợp </w:t>
      </w:r>
      <w:r w:rsidR="00611B51">
        <w:t>phân vân</w:t>
      </w:r>
      <w:r w:rsidRPr="003D688C">
        <w:t xml:space="preserve"> giữa A và B chọn B, giữa B và C chọn B.</w:t>
      </w:r>
    </w:p>
    <w:p w14:paraId="1948BDB5" w14:textId="43D246D5" w:rsidR="003D688C" w:rsidRPr="003D688C" w:rsidRDefault="003D688C" w:rsidP="00C23165">
      <w:r>
        <w:t>Ưu điểm</w:t>
      </w:r>
      <w:r w:rsidRPr="003D688C">
        <w:t xml:space="preserve"> và h</w:t>
      </w:r>
      <w:r w:rsidR="00087AB4">
        <w:t>ạ</w:t>
      </w:r>
      <w:r w:rsidRPr="003D688C">
        <w:t>n chế của phương pháp SGA</w:t>
      </w:r>
    </w:p>
    <w:p w14:paraId="565B3E45" w14:textId="76D546CA" w:rsidR="00937CE3" w:rsidRPr="00937CE3" w:rsidRDefault="0090107F" w:rsidP="00690162">
      <w:r>
        <w:t xml:space="preserve">- </w:t>
      </w:r>
      <w:r w:rsidR="003D688C" w:rsidRPr="003D688C">
        <w:t>Ưu điểm:</w:t>
      </w:r>
      <w:r w:rsidR="0056365E">
        <w:t xml:space="preserve"> </w:t>
      </w:r>
      <w:r w:rsidR="003D688C" w:rsidRPr="003D688C">
        <w:t>là bộ công cụ có thể vừa s</w:t>
      </w:r>
      <w:r w:rsidR="002B3524">
        <w:t>à</w:t>
      </w:r>
      <w:r w:rsidR="003D688C" w:rsidRPr="003D688C">
        <w:t>ng lọc vừa đ</w:t>
      </w:r>
      <w:r w:rsidR="00D947B5">
        <w:t>á</w:t>
      </w:r>
      <w:r w:rsidR="003D688C" w:rsidRPr="003D688C">
        <w:t>nh giá TTDD, l</w:t>
      </w:r>
      <w:r w:rsidR="005150FA">
        <w:t>à</w:t>
      </w:r>
      <w:r w:rsidR="003D688C" w:rsidRPr="003D688C">
        <w:t xml:space="preserve"> phương pháp</w:t>
      </w:r>
      <w:r w:rsidR="003D688C">
        <w:t xml:space="preserve"> </w:t>
      </w:r>
      <w:r w:rsidR="00BA0BF5">
        <w:t>đá</w:t>
      </w:r>
      <w:r w:rsidR="003D688C" w:rsidRPr="003D688C">
        <w:t>nh giá đối tượng tổng thể trên lâm s</w:t>
      </w:r>
      <w:r w:rsidR="00BA0BF5">
        <w:t>à</w:t>
      </w:r>
      <w:r w:rsidR="003D688C" w:rsidRPr="003D688C">
        <w:t>ng bao g</w:t>
      </w:r>
      <w:r w:rsidR="00BA0BF5">
        <w:t>ồ</w:t>
      </w:r>
      <w:r w:rsidR="003D688C" w:rsidRPr="003D688C">
        <w:t>m cả yếu tổ khách quan và chủ</w:t>
      </w:r>
      <w:r w:rsidR="003D688C">
        <w:t xml:space="preserve"> </w:t>
      </w:r>
      <w:r w:rsidR="003D688C" w:rsidRPr="003D688C">
        <w:t>quan có độ nhạy độ đặc hiệu cao. Có thể sử dụng để s</w:t>
      </w:r>
      <w:r w:rsidR="001469A4">
        <w:t>à</w:t>
      </w:r>
      <w:r w:rsidR="003D688C" w:rsidRPr="003D688C">
        <w:t>ng lọc hoặc đánh giá TTDD</w:t>
      </w:r>
      <w:r w:rsidR="001469A4">
        <w:t>,</w:t>
      </w:r>
      <w:r w:rsidR="003D688C">
        <w:t xml:space="preserve"> </w:t>
      </w:r>
      <w:r w:rsidR="003D688C" w:rsidRPr="003D688C">
        <w:t>để xác định các đối t</w:t>
      </w:r>
      <w:r w:rsidR="001469A4">
        <w:t>ư</w:t>
      </w:r>
      <w:r w:rsidR="003D688C" w:rsidRPr="003D688C">
        <w:t xml:space="preserve">ợng có nguy cơ. Hiệu quả khi lượng </w:t>
      </w:r>
      <w:r w:rsidR="005F7636">
        <w:t>p</w:t>
      </w:r>
      <w:r w:rsidR="003D688C" w:rsidRPr="003D688C">
        <w:t>ro</w:t>
      </w:r>
      <w:r w:rsidR="000D1E6D">
        <w:t>t</w:t>
      </w:r>
      <w:r w:rsidR="003D688C" w:rsidRPr="003D688C">
        <w:t>ein lưu hành trong</w:t>
      </w:r>
      <w:r w:rsidR="003D688C">
        <w:t xml:space="preserve"> </w:t>
      </w:r>
      <w:r w:rsidR="003D688C" w:rsidRPr="003D688C">
        <w:t>m</w:t>
      </w:r>
      <w:r w:rsidR="005F7636">
        <w:t>á</w:t>
      </w:r>
      <w:r w:rsidR="003D688C" w:rsidRPr="003D688C">
        <w:t>u không đáng t</w:t>
      </w:r>
      <w:r w:rsidR="005F7636">
        <w:t>i</w:t>
      </w:r>
      <w:r w:rsidR="003D688C" w:rsidRPr="003D688C">
        <w:t>n</w:t>
      </w:r>
      <w:r w:rsidR="005F7636">
        <w:t xml:space="preserve"> cậy (quá cao).</w:t>
      </w:r>
      <w:r w:rsidR="003D688C" w:rsidRPr="003D688C">
        <w:t xml:space="preserve"> </w:t>
      </w:r>
      <w:r w:rsidR="00EA4E90" w:rsidRPr="003D688C">
        <w:t xml:space="preserve">Sử dụng công cụ </w:t>
      </w:r>
      <w:r w:rsidR="00205E2A">
        <w:t>sàng</w:t>
      </w:r>
      <w:r w:rsidR="00EA4E90" w:rsidRPr="003D688C">
        <w:t xml:space="preserve"> lọc và đánh giá bằng </w:t>
      </w:r>
      <w:r w:rsidR="003D688C" w:rsidRPr="003D688C">
        <w:t>SGA</w:t>
      </w:r>
      <w:r w:rsidR="00EA4E90">
        <w:t xml:space="preserve"> có</w:t>
      </w:r>
      <w:r w:rsidR="003D688C" w:rsidRPr="003D688C">
        <w:t xml:space="preserve"> ch</w:t>
      </w:r>
      <w:r w:rsidR="006C504E">
        <w:t>i</w:t>
      </w:r>
      <w:r w:rsidR="003D688C" w:rsidRPr="003D688C">
        <w:t xml:space="preserve"> phí thập, không lấy m</w:t>
      </w:r>
      <w:r w:rsidR="00A74BC3">
        <w:t>áu</w:t>
      </w:r>
      <w:r w:rsidR="003D688C" w:rsidRPr="003D688C">
        <w:t>,</w:t>
      </w:r>
      <w:r w:rsidR="00A74BC3">
        <w:t xml:space="preserve"> kỹ</w:t>
      </w:r>
      <w:r w:rsidR="00A74BC3" w:rsidRPr="003D688C">
        <w:t xml:space="preserve"> thuật đánh gi</w:t>
      </w:r>
      <w:r w:rsidR="006C504E">
        <w:t>á</w:t>
      </w:r>
      <w:r w:rsidR="00A74BC3" w:rsidRPr="003D688C">
        <w:t xml:space="preserve"> không quá khó, cho kết quả</w:t>
      </w:r>
      <w:r w:rsidR="00A74BC3">
        <w:t xml:space="preserve"> nhanh,</w:t>
      </w:r>
      <w:r w:rsidR="003D688C" w:rsidRPr="003D688C">
        <w:t xml:space="preserve"> </w:t>
      </w:r>
      <w:r w:rsidR="00EA4E90">
        <w:t>d</w:t>
      </w:r>
      <w:r w:rsidR="003D688C" w:rsidRPr="003D688C">
        <w:t>ụng cụ đơn giản, ti</w:t>
      </w:r>
      <w:r w:rsidR="00EA4E90">
        <w:t>ế</w:t>
      </w:r>
      <w:r w:rsidR="003D688C" w:rsidRPr="003D688C">
        <w:t>t kiệm được ch</w:t>
      </w:r>
      <w:r w:rsidR="006D3460">
        <w:t>i</w:t>
      </w:r>
      <w:r w:rsidR="003D688C" w:rsidRPr="003D688C">
        <w:t xml:space="preserve"> phí cho </w:t>
      </w:r>
      <w:r w:rsidR="007B115B">
        <w:t>bệnh nhân</w:t>
      </w:r>
      <w:r w:rsidR="003D688C">
        <w:t>.</w:t>
      </w:r>
    </w:p>
    <w:p w14:paraId="10594DB1" w14:textId="7D9B03D1" w:rsidR="005E14E4" w:rsidRDefault="0090107F" w:rsidP="004F0A31">
      <w:r>
        <w:t xml:space="preserve">- </w:t>
      </w:r>
      <w:r w:rsidR="00937CE3" w:rsidRPr="00937CE3">
        <w:t>H</w:t>
      </w:r>
      <w:r w:rsidR="006C504E">
        <w:t>ạ</w:t>
      </w:r>
      <w:r w:rsidR="00937CE3" w:rsidRPr="00937CE3">
        <w:t>n chế</w:t>
      </w:r>
      <w:r w:rsidR="006C504E">
        <w:t>:</w:t>
      </w:r>
      <w:r w:rsidR="0056365E">
        <w:t xml:space="preserve"> </w:t>
      </w:r>
      <w:r w:rsidR="00937CE3" w:rsidRPr="00937CE3">
        <w:t xml:space="preserve">là phương pháp đánh giá tổng thể nhưng phần nhiều </w:t>
      </w:r>
      <w:r w:rsidR="004A12CC">
        <w:t>m</w:t>
      </w:r>
      <w:r w:rsidR="00937CE3" w:rsidRPr="00937CE3">
        <w:t xml:space="preserve">ang </w:t>
      </w:r>
      <w:r w:rsidR="004A12CC">
        <w:t>tính</w:t>
      </w:r>
      <w:r w:rsidR="00937CE3" w:rsidRPr="00937CE3">
        <w:t xml:space="preserve"> chủ quan,</w:t>
      </w:r>
      <w:r w:rsidR="00937CE3">
        <w:t xml:space="preserve"> </w:t>
      </w:r>
      <w:r w:rsidR="00937CE3" w:rsidRPr="00937CE3">
        <w:t>định t</w:t>
      </w:r>
      <w:r w:rsidR="004C18E6">
        <w:t>í</w:t>
      </w:r>
      <w:r w:rsidR="00937CE3" w:rsidRPr="00937CE3">
        <w:t>nh nhiều hơn định lượng và phụ thuộc nhiều vào bệnh án và báo cáo của bệnh</w:t>
      </w:r>
      <w:r w:rsidR="00937CE3">
        <w:t xml:space="preserve"> </w:t>
      </w:r>
      <w:r w:rsidR="004C18E6">
        <w:t>nhân.</w:t>
      </w:r>
      <w:r w:rsidR="00937CE3" w:rsidRPr="00937CE3">
        <w:t xml:space="preserve"> Để hạn chế nhược điểm chủ quan của SGA, những nhân viên đánh</w:t>
      </w:r>
      <w:r w:rsidR="00937CE3">
        <w:t xml:space="preserve"> </w:t>
      </w:r>
      <w:r w:rsidR="00937CE3" w:rsidRPr="00937CE3">
        <w:t>được tập huấn</w:t>
      </w:r>
      <w:r w:rsidR="00754FF2">
        <w:t>.</w:t>
      </w:r>
      <w:r w:rsidR="00937CE3" w:rsidRPr="00937CE3">
        <w:t xml:space="preserve"> Phần hỏi</w:t>
      </w:r>
      <w:r w:rsidR="00754FF2">
        <w:t xml:space="preserve"> tiền sử </w:t>
      </w:r>
      <w:r w:rsidR="00DD7AB1">
        <w:t>bệnh nhân</w:t>
      </w:r>
      <w:r w:rsidR="00754FF2">
        <w:t xml:space="preserve"> cần</w:t>
      </w:r>
      <w:r w:rsidR="00754FF2" w:rsidRPr="00937CE3">
        <w:t xml:space="preserve"> c</w:t>
      </w:r>
      <w:r w:rsidR="00754FF2">
        <w:t>ó</w:t>
      </w:r>
      <w:r w:rsidR="00754FF2" w:rsidRPr="00937CE3">
        <w:t xml:space="preserve"> thông ta chính xá</w:t>
      </w:r>
      <w:r w:rsidR="00AE4AA1">
        <w:t>c</w:t>
      </w:r>
      <w:r w:rsidR="00754FF2" w:rsidRPr="00937CE3">
        <w:t xml:space="preserve"> và cần tính to</w:t>
      </w:r>
      <w:r w:rsidR="00AE4AA1">
        <w:t>á</w:t>
      </w:r>
      <w:r w:rsidR="00754FF2" w:rsidRPr="00937CE3">
        <w:t>n nên</w:t>
      </w:r>
      <w:r w:rsidR="00754FF2">
        <w:t xml:space="preserve"> </w:t>
      </w:r>
      <w:r w:rsidR="00754FF2" w:rsidRPr="00937CE3">
        <w:t>nhân</w:t>
      </w:r>
      <w:r w:rsidR="00937CE3">
        <w:t xml:space="preserve"> </w:t>
      </w:r>
      <w:r w:rsidR="00937CE3" w:rsidRPr="00937CE3">
        <w:t>kỹ năng và tính chuyên nghiệp của nhân viên đánh giá là r</w:t>
      </w:r>
      <w:r w:rsidR="00F779F9">
        <w:t>ấ</w:t>
      </w:r>
      <w:r w:rsidR="00937CE3" w:rsidRPr="00937CE3">
        <w:t>t quan trọng, Khi có kết</w:t>
      </w:r>
      <w:r w:rsidR="00937CE3">
        <w:t xml:space="preserve"> </w:t>
      </w:r>
      <w:r w:rsidR="00937CE3" w:rsidRPr="00937CE3">
        <w:t>quả phân loại TTDD, SGA chưa đưa ra được kế hoạch can thiệp cụ thể</w:t>
      </w:r>
      <w:r w:rsidR="005553AD">
        <w:t>.</w:t>
      </w:r>
    </w:p>
    <w:p w14:paraId="36AA491D" w14:textId="77777777" w:rsidR="005E14E4" w:rsidRDefault="005E14E4">
      <w:r>
        <w:br w:type="page"/>
      </w:r>
    </w:p>
    <w:p w14:paraId="70CD869A" w14:textId="525A1C74" w:rsidR="00C73DBF" w:rsidRPr="00C73DBF" w:rsidRDefault="00C73DBF" w:rsidP="00C23165">
      <w:pPr>
        <w:pStyle w:val="Heading1"/>
      </w:pPr>
      <w:bookmarkStart w:id="51" w:name="_Toc126527728"/>
      <w:bookmarkStart w:id="52" w:name="_Toc130501814"/>
      <w:r w:rsidRPr="00C73DBF">
        <w:lastRenderedPageBreak/>
        <w:t>Chương 2</w:t>
      </w:r>
      <w:r>
        <w:t xml:space="preserve"> - </w:t>
      </w:r>
      <w:r w:rsidRPr="00C73DBF">
        <w:t>ĐỐI TƯỢNG VÀ PHƯƠNG PHÁP NGHIÊN CỨU</w:t>
      </w:r>
      <w:bookmarkEnd w:id="51"/>
      <w:bookmarkEnd w:id="52"/>
    </w:p>
    <w:p w14:paraId="17B1AD52" w14:textId="12B8E4CB" w:rsidR="00C73DBF" w:rsidRPr="00C73DBF" w:rsidRDefault="00C73DBF" w:rsidP="00C23165">
      <w:pPr>
        <w:pStyle w:val="Heading2"/>
      </w:pPr>
      <w:bookmarkStart w:id="53" w:name="_Toc126527729"/>
      <w:bookmarkStart w:id="54" w:name="_Toc130501815"/>
      <w:r>
        <w:t>2.</w:t>
      </w:r>
      <w:r w:rsidRPr="00C73DBF">
        <w:t>1. Đối tượng</w:t>
      </w:r>
      <w:r w:rsidR="00D22FB3">
        <w:t>, thời gian và địa điểm</w:t>
      </w:r>
      <w:r w:rsidR="003C2417">
        <w:t xml:space="preserve"> nghiên cứu</w:t>
      </w:r>
      <w:bookmarkEnd w:id="53"/>
      <w:bookmarkEnd w:id="54"/>
    </w:p>
    <w:p w14:paraId="5B699654" w14:textId="7469966F" w:rsidR="00A178C3" w:rsidRDefault="00A178C3" w:rsidP="00FC32EF">
      <w:pPr>
        <w:pStyle w:val="Heading3"/>
      </w:pPr>
      <w:bookmarkStart w:id="55" w:name="_Toc126527730"/>
      <w:r>
        <w:t>2.1.1. Đối tượng nghiên cứu</w:t>
      </w:r>
      <w:bookmarkEnd w:id="55"/>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62DEE45E" w:rsidR="00313618" w:rsidRDefault="00C73DBF" w:rsidP="00C23165">
      <w:r w:rsidRPr="00C73DBF">
        <w:t xml:space="preserve">Tiêu chuẩn </w:t>
      </w:r>
      <w:r w:rsidR="002E7606">
        <w:t xml:space="preserve">lựa </w:t>
      </w:r>
      <w:r w:rsidRPr="00C73DBF">
        <w:t>chọn</w:t>
      </w:r>
      <w:r w:rsidR="009C20FF">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5EE03CAF" w:rsidR="000A7A3A" w:rsidRDefault="000A7A3A" w:rsidP="002E7606">
      <w:r>
        <w:t>Tiêu chuẩn chẩn đoán:</w:t>
      </w:r>
    </w:p>
    <w:p w14:paraId="469AEFB0" w14:textId="5953111E" w:rsidR="002E7606" w:rsidRDefault="002359A2" w:rsidP="002E7606">
      <w:r>
        <w:t xml:space="preserve">- </w:t>
      </w:r>
      <w:r w:rsidR="002E7606">
        <w:t>Chẩn đoán xác định lao phổi khi có tổn thương trên Xquang phổi nghi lao và một trong 2 tiêu chuẩn sau</w:t>
      </w:r>
      <w:r w:rsidR="00B81DCB">
        <w:t xml:space="preserve"> </w:t>
      </w:r>
      <w:r w:rsidR="00B81DCB">
        <w:fldChar w:fldCharType="begin">
          <w:fldData xml:space="preserve">PEVuZE5vdGU+PENpdGU+PEF1dGhvcj5U4bq/PC9BdXRob3I+PFllYXI+MjAyMDwvWWVhcj48UmVj
TnVtPjE8L1JlY051bT48RGlzcGxheVRleHQ+WzIzXTwvRGlzcGxheVRleHQ+PHJlY29yZD48cmVj
LW51bWJlcj4xPC9yZWMtbnVtYmVyPjxmb3JlaWduLWtleXM+PGtleSBhcHA9IkVOIiBkYi1pZD0i
ZXcwcjI1ZTVpZWF3ZnVlZGR2M3BmMHNiYXh4MGZzcmFhOWZ0IiB0aW1lc3RhbXA9IjE2Nzc2ODUx
ODMiPjE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CB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duG7gSB2aeG7h2MgYmFuIGg8L3N0eWxlPjxzdHlsZSBmYWNl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
</w:fldData>
        </w:fldChar>
      </w:r>
      <w:r w:rsidR="00573467">
        <w:instrText xml:space="preserve"> ADDIN EN.CITE </w:instrText>
      </w:r>
      <w:r w:rsidR="00573467">
        <w:fldChar w:fldCharType="begin">
          <w:fldData xml:space="preserve">PEVuZE5vdGU+PENpdGU+PEF1dGhvcj5U4bq/PC9BdXRob3I+PFllYXI+MjAyMDwvWWVhcj48UmVj
TnVtPjE8L1JlY051bT48RGlzcGxheVRleHQ+WzIzXTwvRGlzcGxheVRleHQ+PHJlY29yZD48cmVj
LW51bWJlcj4xPC9yZWMtbnVtYmVyPjxmb3JlaWduLWtleXM+PGtleSBhcHA9IkVOIiBkYi1pZD0i
ZXcwcjI1ZTVpZWF3ZnVlZGR2M3BmMHNiYXh4MGZzcmFhOWZ0IiB0aW1lc3RhbXA9IjE2Nzc2ODUx
ODMiPjE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CB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duG7gSB2aeG7h2MgYmFuIGg8L3N0eWxlPjxzdHlsZSBmYWNl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
</w:fldData>
        </w:fldChar>
      </w:r>
      <w:r w:rsidR="00573467">
        <w:instrText xml:space="preserve"> ADDIN EN.CITE.DATA </w:instrText>
      </w:r>
      <w:r w:rsidR="00573467">
        <w:fldChar w:fldCharType="end"/>
      </w:r>
      <w:r w:rsidR="00B81DCB">
        <w:fldChar w:fldCharType="separate"/>
      </w:r>
      <w:r w:rsidR="00573467">
        <w:t>[23]</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527F2331" w14:textId="5CF7CAB8" w:rsidR="00C73DBF" w:rsidRDefault="00C73DBF" w:rsidP="0007145D">
      <w:r w:rsidRPr="00C73DBF">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6" w:name="_Toc126527731"/>
      <w:r>
        <w:lastRenderedPageBreak/>
        <w:t>2</w:t>
      </w:r>
      <w:r w:rsidR="00FC32EF">
        <w:t>.1</w:t>
      </w:r>
      <w:r w:rsidRPr="00C73DBF">
        <w:t>.</w:t>
      </w:r>
      <w:r>
        <w:t>2</w:t>
      </w:r>
      <w:r w:rsidRPr="00C73DBF">
        <w:t>. Địa điểm và thời gian nghiên cứu</w:t>
      </w:r>
      <w:bookmarkEnd w:id="56"/>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2C56C146" w:rsidR="00C73DBF" w:rsidRPr="00C73DBF" w:rsidRDefault="00C73DBF" w:rsidP="00C23165">
      <w:pPr>
        <w:pStyle w:val="Heading2"/>
      </w:pPr>
      <w:bookmarkStart w:id="57" w:name="_Toc126527732"/>
      <w:bookmarkStart w:id="58" w:name="_Toc130501816"/>
      <w:r>
        <w:t>2</w:t>
      </w:r>
      <w:r w:rsidRPr="00C73DBF">
        <w:t>.</w:t>
      </w:r>
      <w:r w:rsidR="00852C5F">
        <w:t>2</w:t>
      </w:r>
      <w:r w:rsidRPr="00C73DBF">
        <w:t>. Phương pháp nghiên cứu</w:t>
      </w:r>
      <w:bookmarkEnd w:id="57"/>
      <w:bookmarkEnd w:id="58"/>
    </w:p>
    <w:p w14:paraId="65E6C258" w14:textId="59BE1557" w:rsidR="00C73DBF" w:rsidRPr="00C73DBF" w:rsidRDefault="00733CD6" w:rsidP="00C23165">
      <w:pPr>
        <w:pStyle w:val="Heading3"/>
      </w:pPr>
      <w:bookmarkStart w:id="59" w:name="_Toc126527733"/>
      <w:r>
        <w:t>2.</w:t>
      </w:r>
      <w:r w:rsidR="00C3458A">
        <w:t>2</w:t>
      </w:r>
      <w:r>
        <w:t>.1.</w:t>
      </w:r>
      <w:r w:rsidR="00C73DBF" w:rsidRPr="00C73DBF">
        <w:t xml:space="preserve"> Thiết k</w:t>
      </w:r>
      <w:r>
        <w:t>ế</w:t>
      </w:r>
      <w:r w:rsidR="00C73DBF" w:rsidRPr="00C73DBF">
        <w:t xml:space="preserve"> nghiên cứu</w:t>
      </w:r>
      <w:bookmarkEnd w:id="59"/>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60" w:name="_Toc126527734"/>
      <w:r>
        <w:t>2</w:t>
      </w:r>
      <w:r w:rsidR="00C73DBF" w:rsidRPr="00C73DBF">
        <w:t>.</w:t>
      </w:r>
      <w:r w:rsidR="003775AB">
        <w:t>2</w:t>
      </w:r>
      <w:r w:rsidR="00C73DBF" w:rsidRPr="00C73DBF">
        <w:t>.2. Cỡ mẫu và phương pháp ch</w:t>
      </w:r>
      <w:r w:rsidR="00ED1263">
        <w:t>ọ</w:t>
      </w:r>
      <w:r w:rsidR="00C73DBF" w:rsidRPr="00C73DBF">
        <w:t>n mẫu</w:t>
      </w:r>
      <w:bookmarkEnd w:id="60"/>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5BC753FD" w:rsidR="00FA61E4" w:rsidRPr="00FA61E4" w:rsidRDefault="00FA61E4" w:rsidP="00FA61E4">
      <w:r>
        <w:t>Cỡ mẫu: ước tính 150 hồ sơ bệnh án đủ tiêu chuẩn nghiên cứu</w:t>
      </w:r>
      <w:r w:rsidRPr="00B75088">
        <w:t>.</w:t>
      </w:r>
    </w:p>
    <w:p w14:paraId="3ABAC1D6" w14:textId="44BCA02B" w:rsidR="006650AC" w:rsidRDefault="006650AC" w:rsidP="006650AC">
      <w:pPr>
        <w:pStyle w:val="Heading3"/>
      </w:pPr>
      <w:bookmarkStart w:id="61" w:name="_Toc126527735"/>
      <w:r>
        <w:t>2</w:t>
      </w:r>
      <w:r w:rsidRPr="00525EFF">
        <w:t>.</w:t>
      </w:r>
      <w:r w:rsidR="005E3027">
        <w:t>2</w:t>
      </w:r>
      <w:r w:rsidRPr="00525EFF">
        <w:t>.</w:t>
      </w:r>
      <w:r>
        <w:t>3</w:t>
      </w:r>
      <w:r w:rsidRPr="00525EFF">
        <w:t xml:space="preserve">. </w:t>
      </w:r>
      <w:r>
        <w:t>Biến số - chỉ số nghiên cứu</w:t>
      </w:r>
      <w:bookmarkEnd w:id="61"/>
    </w:p>
    <w:p w14:paraId="4029AA93" w14:textId="591BD501" w:rsidR="005E3027" w:rsidRDefault="005E3027" w:rsidP="00A73146">
      <w:pPr>
        <w:pStyle w:val="Heading4"/>
      </w:pPr>
      <w:bookmarkStart w:id="62" w:name="_Toc126527736"/>
      <w:r>
        <w:t xml:space="preserve">2.2.3.1. Một số thông tin chung của </w:t>
      </w:r>
      <w:r w:rsidR="00CF536B">
        <w:t>bệnh nhân</w:t>
      </w:r>
      <w:r>
        <w:t xml:space="preserve"> nghiên cứu</w:t>
      </w:r>
      <w:bookmarkEnd w:id="62"/>
    </w:p>
    <w:p w14:paraId="55861534" w14:textId="6CD9EA94" w:rsidR="00DA4C77" w:rsidRDefault="00DA4C77" w:rsidP="00DA4C77">
      <w:r>
        <w:t>Tuổi: được chia thành các nhóm: &lt; 20, 20-29, 30-39, 40-49, 50- 59, ≥ 60.</w:t>
      </w:r>
    </w:p>
    <w:p w14:paraId="13E845CF" w14:textId="1CAD83D9" w:rsidR="00DA4C77" w:rsidRDefault="00DA4C77" w:rsidP="00DA4C77">
      <w:r>
        <w:t>Giới: nam, nữ.</w:t>
      </w:r>
    </w:p>
    <w:p w14:paraId="50CAC87A" w14:textId="0EA8BA44" w:rsidR="00DA4C77" w:rsidRDefault="00DA4C77" w:rsidP="00DA4C77">
      <w:r>
        <w:t>Địa chỉ: thành thị, nông thôn.</w:t>
      </w:r>
    </w:p>
    <w:p w14:paraId="709E0074" w14:textId="46CEC1BD" w:rsidR="00DA4C77" w:rsidRDefault="00DA4C77" w:rsidP="00DA4C77">
      <w:r>
        <w:t>Nghề nghiệp: chia 7 nhóm nghề (nông dân, công nhân, lao động tự do, hưu trí, cán bộ</w:t>
      </w:r>
      <w:r w:rsidR="00B16495">
        <w:t xml:space="preserve"> </w:t>
      </w:r>
      <w:r>
        <w:t>-</w:t>
      </w:r>
      <w:r w:rsidR="00B16495">
        <w:t xml:space="preserve"> </w:t>
      </w:r>
      <w:r>
        <w:t>công chức, học sinh</w:t>
      </w:r>
      <w:r w:rsidR="00E33518">
        <w:t xml:space="preserve"> </w:t>
      </w:r>
      <w:r>
        <w:t>- sinh viên, nội trợ).</w:t>
      </w:r>
    </w:p>
    <w:p w14:paraId="1BC774E9" w14:textId="4CE9CD31" w:rsidR="00164A05" w:rsidRDefault="00DA4C77" w:rsidP="00DA4C77">
      <w:r>
        <w:t>Tiền sử: đái tháo đường, tăng huyết áp, viêm dạ dày, bệnh phổi mạn tính, viêm gan...</w:t>
      </w:r>
    </w:p>
    <w:p w14:paraId="7DD39CC4" w14:textId="57B80F20" w:rsidR="001B00D6" w:rsidRDefault="001B00D6" w:rsidP="00A73146">
      <w:pPr>
        <w:pStyle w:val="Heading4"/>
      </w:pPr>
      <w:bookmarkStart w:id="63" w:name="_Toc126527737"/>
      <w:r>
        <w:t xml:space="preserve">2.2.3.2. Triệu chứng lâm sàng của </w:t>
      </w:r>
      <w:r w:rsidR="00CF536B">
        <w:t>bệnh nhân</w:t>
      </w:r>
      <w:r>
        <w:t xml:space="preserve"> nghiên cứu</w:t>
      </w:r>
      <w:bookmarkEnd w:id="63"/>
    </w:p>
    <w:p w14:paraId="7582F610" w14:textId="61DA7C33" w:rsidR="00BF74E2" w:rsidRDefault="00BF74E2" w:rsidP="00BF74E2">
      <w:r>
        <w:t>Lý do vào viện của bệnh nhân: ho khạc đờm kéo dài, ho ra máu, đau ngực, khó thở….</w:t>
      </w:r>
    </w:p>
    <w:p w14:paraId="34775394" w14:textId="2496EFF5" w:rsidR="00BF74E2" w:rsidRDefault="00BF74E2" w:rsidP="00617673">
      <w:r>
        <w:lastRenderedPageBreak/>
        <w:t>Thời gian chẩn đoán bệnh: Thời gian từ khi có triệu chứng đến khi được</w:t>
      </w:r>
      <w:r w:rsidR="00617673">
        <w:t xml:space="preserve"> </w:t>
      </w:r>
      <w:r>
        <w:t>chẩn đoán bệnh được chia thành trước 2 tháng, từ 2 đến 6 tháng và trên 6 tháng</w:t>
      </w:r>
    </w:p>
    <w:p w14:paraId="7FE35561" w14:textId="4EA907FD" w:rsidR="006361D2" w:rsidRDefault="006361D2" w:rsidP="006361D2">
      <w:r>
        <w:t>Triệu chứng toàn thân:</w:t>
      </w:r>
    </w:p>
    <w:p w14:paraId="4F4F6472" w14:textId="5216C537" w:rsidR="006361D2" w:rsidRDefault="003B4831" w:rsidP="006361D2">
      <w:r>
        <w:t>-</w:t>
      </w:r>
      <w:r w:rsidR="006361D2">
        <w:t xml:space="preserve"> Triệu chứng sốt: kiểm tra nhiệt độ sáng, chiều, tối bằng nhiệt kế. Mức độ không sốt ≤ </w:t>
      </w:r>
      <w:r w:rsidR="006361D2" w:rsidRPr="003A311D">
        <w:t>37</w:t>
      </w:r>
      <w:r w:rsidR="006361D2">
        <w:rPr>
          <w:vertAlign w:val="superscript"/>
        </w:rPr>
        <w:t>o</w:t>
      </w:r>
      <w:r w:rsidR="006361D2">
        <w:t>C, sốt nhẹ: 37,1-38</w:t>
      </w:r>
      <w:r w:rsidR="006361D2">
        <w:rPr>
          <w:vertAlign w:val="superscript"/>
        </w:rPr>
        <w:t>o</w:t>
      </w:r>
      <w:r w:rsidR="006361D2">
        <w:t>C, sốt vừa: 38,1–39</w:t>
      </w:r>
      <w:r w:rsidR="006361D2">
        <w:rPr>
          <w:vertAlign w:val="superscript"/>
        </w:rPr>
        <w:t>o</w:t>
      </w:r>
      <w:r w:rsidR="006361D2">
        <w:t>C, sốt cao &gt; 39</w:t>
      </w:r>
      <w:r w:rsidR="006361D2" w:rsidRPr="003A311D">
        <w:rPr>
          <w:vertAlign w:val="superscript"/>
        </w:rPr>
        <w:t xml:space="preserve"> </w:t>
      </w:r>
      <w:r w:rsidR="006361D2">
        <w:rPr>
          <w:vertAlign w:val="superscript"/>
        </w:rPr>
        <w:t>o</w:t>
      </w:r>
      <w:r w:rsidR="006361D2">
        <w:t xml:space="preserve">C </w:t>
      </w:r>
      <w:r w:rsidR="00BA2150">
        <w:fldChar w:fldCharType="begin"/>
      </w:r>
      <w:r w:rsidR="00934217">
        <w:instrText xml:space="preserve"> ADDIN EN.CITE &lt;EndNote&gt;&lt;Cite&gt;&lt;Author&gt;Lanh&lt;/Author&gt;&lt;Year&gt;2012&lt;/Year&gt;&lt;RecNum&gt;57&lt;/RecNum&gt;&lt;DisplayText&gt;[14]&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BA2150">
        <w:fldChar w:fldCharType="separate"/>
      </w:r>
      <w:r w:rsidR="00934217">
        <w:t>[14]</w:t>
      </w:r>
      <w:r w:rsidR="00BA2150">
        <w:fldChar w:fldCharType="end"/>
      </w:r>
      <w:r w:rsidR="006361D2">
        <w:t>.</w:t>
      </w:r>
    </w:p>
    <w:p w14:paraId="33CD4D25" w14:textId="45E4A1BD" w:rsidR="006361D2" w:rsidRDefault="003B4831" w:rsidP="006361D2">
      <w:r>
        <w:t>-</w:t>
      </w:r>
      <w:r w:rsidR="006361D2">
        <w:t xml:space="preserve"> Triệu chứng mệt ăn kém: gầy sút cân so với bình thường khi chưa bị bệnh.</w:t>
      </w:r>
    </w:p>
    <w:p w14:paraId="66155536" w14:textId="6438AAA0" w:rsidR="006361D2" w:rsidRDefault="003B4831" w:rsidP="006361D2">
      <w:r>
        <w:t>-</w:t>
      </w:r>
      <w:r w:rsidR="006361D2">
        <w:t xml:space="preserve"> </w:t>
      </w:r>
      <w:commentRangeStart w:id="64"/>
      <w:r w:rsidR="006361D2">
        <w:t xml:space="preserve">Đánh giá chỉ số khối cơ thể BMI: cân nặng của người đó (kg) chia cho bình phương chiều cao đo bằng mét </w:t>
      </w:r>
      <w:r w:rsidR="00592522">
        <w:fldChar w:fldCharType="begin"/>
      </w:r>
      <w:r w:rsidR="00573467">
        <w:instrText xml:space="preserve"> ADDIN EN.CITE &lt;EndNote&gt;&lt;Cite&gt;&lt;Author&gt;tế&lt;/Author&gt;&lt;Year&gt;2022&lt;/Year&gt;&lt;RecNum&gt;58&lt;/RecNum&gt;&lt;DisplayText&gt;[25]&lt;/DisplayText&gt;&lt;record&gt;&lt;rec-number&gt;58&lt;/rec-number&gt;&lt;foreign-keys&gt;&lt;key app="EN" db-id="ew0r25e5ieawfueddv3pf0sbaxx0fsraa9ft" timestamp="1677685184"&gt;58&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2892/Q&lt;/style&gt;&lt;style face="normal" font="default" charset="238" size="100%"&gt;Đ-BYT v&lt;/style&gt;&lt;style face="normal" font="default" charset="163" size="100%"&gt;ề việc ban h&lt;/style&gt;&lt;style face="normal" font="default" size="100%"&gt;ành tài li&lt;/style&gt;&lt;style face="normal" font="default" charset="163" size="100%"&gt;ệu chuy&lt;/style&gt;&lt;style face="normal" font="default" size="100%"&gt;ên môn &amp;quot;H&lt;/style&gt;&lt;style face="normal" font="default" charset="238" size="100%"&gt;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bệnh b&lt;/style&gt;&lt;style face="normal" font="default" size="100%"&gt;éo phì&amp;quot;&lt;/style&gt;&lt;/title&gt;&lt;/titles&gt;&lt;dates&gt;&lt;year&gt;2022&lt;/year&gt;&lt;/dates&gt;&lt;urls&gt;&lt;/urls&gt;&lt;language&gt;vie&lt;/language&gt;&lt;/record&gt;&lt;/Cite&gt;&lt;/EndNote&gt;</w:instrText>
      </w:r>
      <w:r w:rsidR="00592522">
        <w:fldChar w:fldCharType="separate"/>
      </w:r>
      <w:r w:rsidR="00573467">
        <w:t>[25]</w:t>
      </w:r>
      <w:r w:rsidR="00592522">
        <w:fldChar w:fldCharType="end"/>
      </w:r>
      <w:r w:rsidR="006361D2">
        <w:t>:</w:t>
      </w:r>
    </w:p>
    <w:p w14:paraId="5B72F17A" w14:textId="5EF1A1AD" w:rsidR="006361D2" w:rsidRDefault="006361D2" w:rsidP="006361D2">
      <w:r>
        <w:t xml:space="preserve">&lt;18,5: </w:t>
      </w:r>
      <w:r w:rsidR="007C1867">
        <w:t>t</w:t>
      </w:r>
      <w:r>
        <w:t>hiếu cân</w:t>
      </w:r>
    </w:p>
    <w:p w14:paraId="63A6AEA2" w14:textId="4A3DD133" w:rsidR="006361D2" w:rsidRDefault="006361D2" w:rsidP="006361D2">
      <w:r>
        <w:t xml:space="preserve">18,5 - 22,9: </w:t>
      </w:r>
      <w:r w:rsidR="007C1867">
        <w:t>b</w:t>
      </w:r>
      <w:r>
        <w:t>ình thường</w:t>
      </w:r>
    </w:p>
    <w:p w14:paraId="0C866A7A" w14:textId="5C3BA29C" w:rsidR="006361D2" w:rsidRDefault="006361D2" w:rsidP="006361D2">
      <w:r>
        <w:t xml:space="preserve">23 - 24,9: </w:t>
      </w:r>
      <w:r w:rsidR="007C1867">
        <w:t>t</w:t>
      </w:r>
      <w:r>
        <w:t>hừa cân</w:t>
      </w:r>
    </w:p>
    <w:p w14:paraId="1BAF73D5" w14:textId="26CD7D36" w:rsidR="006361D2" w:rsidRDefault="006361D2" w:rsidP="006361D2">
      <w:r>
        <w:t xml:space="preserve">25 – 29,9: </w:t>
      </w:r>
      <w:r w:rsidR="007C1867">
        <w:t>b</w:t>
      </w:r>
      <w:r>
        <w:t>éo phì độ I</w:t>
      </w:r>
    </w:p>
    <w:p w14:paraId="4BD68619" w14:textId="7CB890D4" w:rsidR="006361D2" w:rsidRDefault="006361D2" w:rsidP="00EC3C2E">
      <w:r>
        <w:t xml:space="preserve">≥ 30: </w:t>
      </w:r>
      <w:r w:rsidR="007C1867">
        <w:t>b</w:t>
      </w:r>
      <w:r>
        <w:t>éo phì độ II</w:t>
      </w:r>
      <w:commentRangeEnd w:id="64"/>
      <w:r w:rsidR="00B65090">
        <w:rPr>
          <w:rStyle w:val="CommentReference"/>
        </w:rPr>
        <w:commentReference w:id="64"/>
      </w:r>
    </w:p>
    <w:p w14:paraId="60CE36EC" w14:textId="71503421" w:rsidR="00BF74E2" w:rsidRDefault="00BF74E2" w:rsidP="00BF74E2">
      <w:r>
        <w:t>Triệu chứng cơ năng:</w:t>
      </w:r>
    </w:p>
    <w:p w14:paraId="621DD3A0" w14:textId="09F9B73B" w:rsidR="00BF74E2" w:rsidRDefault="003B4831" w:rsidP="00BF74E2">
      <w:r>
        <w:t>-</w:t>
      </w:r>
      <w:r w:rsidR="00BF74E2">
        <w:t xml:space="preserve"> Ho: đặc điểm ho (ho khan, ho có đờm, ho ra máu)</w:t>
      </w:r>
      <w:r w:rsidR="00EA360F">
        <w:t>.</w:t>
      </w:r>
    </w:p>
    <w:p w14:paraId="1787CF97" w14:textId="37656424" w:rsidR="00BF74E2" w:rsidRDefault="003B4831" w:rsidP="00CE5786">
      <w:r>
        <w:t>-</w:t>
      </w:r>
      <w:r w:rsidR="00BF74E2">
        <w:t xml:space="preserve"> </w:t>
      </w:r>
      <w:r w:rsidR="005C7EEE">
        <w:t>Mức độ</w:t>
      </w:r>
      <w:r w:rsidR="00BF74E2">
        <w:t xml:space="preserve"> ho ra máu </w:t>
      </w:r>
      <w:r w:rsidR="008F05B5">
        <w:fldChar w:fldCharType="begin"/>
      </w:r>
      <w:r w:rsidR="00934217">
        <w:instrText xml:space="preserve"> ADDIN EN.CITE &lt;EndNote&gt;&lt;Cite&gt;&lt;Author&gt;Sáng&lt;/Author&gt;&lt;Year&gt;2014&lt;/Year&gt;&lt;RecNum&gt;10&lt;/RecNum&gt;&lt;DisplayText&gt;[2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8F05B5">
        <w:fldChar w:fldCharType="separate"/>
      </w:r>
      <w:r w:rsidR="00934217">
        <w:t>[20]</w:t>
      </w:r>
      <w:r w:rsidR="008F05B5">
        <w:fldChar w:fldCharType="end"/>
      </w:r>
      <w:r w:rsidR="005C7EEE">
        <w:t xml:space="preserve">: </w:t>
      </w:r>
      <w:r w:rsidR="00CE5786">
        <w:t>h</w:t>
      </w:r>
      <w:r w:rsidR="00BF74E2">
        <w:t>o ra máu nhẹ</w:t>
      </w:r>
      <w:r w:rsidR="00CE5786">
        <w:t xml:space="preserve"> (</w:t>
      </w:r>
      <w:r w:rsidR="00BF74E2">
        <w:t>số lượng máu ho ra ít, chỉ vài ml đến dưới 50 ml trong 24</w:t>
      </w:r>
      <w:r w:rsidR="00CE5786">
        <w:t xml:space="preserve"> </w:t>
      </w:r>
      <w:r w:rsidR="00BF74E2">
        <w:t>giờ</w:t>
      </w:r>
      <w:r w:rsidR="00CE5786">
        <w:t>), h</w:t>
      </w:r>
      <w:r w:rsidR="00BF74E2">
        <w:t>o ra máu trung bình</w:t>
      </w:r>
      <w:r w:rsidR="00CE5786">
        <w:t xml:space="preserve"> (</w:t>
      </w:r>
      <w:r w:rsidR="00BF74E2">
        <w:t>số lượng máu ho ra từ 50ml đến dưới 200 ml trong</w:t>
      </w:r>
      <w:r w:rsidR="00CE5786">
        <w:t xml:space="preserve"> </w:t>
      </w:r>
      <w:r w:rsidR="00BF74E2">
        <w:t>24 giờ</w:t>
      </w:r>
      <w:r w:rsidR="00CE5786">
        <w:t>), h</w:t>
      </w:r>
      <w:r w:rsidR="00BF74E2">
        <w:t>o ra máu nặng</w:t>
      </w:r>
      <w:r w:rsidR="00CE5786">
        <w:t xml:space="preserve"> (</w:t>
      </w:r>
      <w:r w:rsidR="00BF74E2">
        <w:t>số lượng máu ho ra trên 200 ml trong 24 giờ</w:t>
      </w:r>
      <w:r w:rsidR="00CE5786">
        <w:t>)</w:t>
      </w:r>
      <w:r w:rsidR="00BF74E2">
        <w:t>.</w:t>
      </w:r>
    </w:p>
    <w:p w14:paraId="50337F77" w14:textId="6154D425" w:rsidR="00BF74E2" w:rsidRDefault="003B4831" w:rsidP="00BF74E2">
      <w:r>
        <w:t>-</w:t>
      </w:r>
      <w:r w:rsidR="00BF74E2">
        <w:t xml:space="preserve"> Đau ngực.</w:t>
      </w:r>
    </w:p>
    <w:p w14:paraId="62ADC721" w14:textId="649D986C" w:rsidR="00BF74E2" w:rsidRDefault="003B4831" w:rsidP="00BF74E2">
      <w:r>
        <w:lastRenderedPageBreak/>
        <w:t>-</w:t>
      </w:r>
      <w:r w:rsidR="00BF74E2">
        <w:t xml:space="preserve"> Khó thở.</w:t>
      </w:r>
    </w:p>
    <w:p w14:paraId="4B292A12" w14:textId="04EEE731" w:rsidR="00BF74E2" w:rsidRPr="00BF74E2" w:rsidRDefault="00BF74E2" w:rsidP="006E7D08">
      <w:r>
        <w:t xml:space="preserve">Triệu chứng thực thể hô hấp: </w:t>
      </w:r>
      <w:r w:rsidR="003D40C2">
        <w:t>s</w:t>
      </w:r>
      <w:r>
        <w:t xml:space="preserve">ự biến dạng lồng ngực, hội chứng </w:t>
      </w:r>
      <w:r w:rsidR="006E7D08">
        <w:t>ba</w:t>
      </w:r>
      <w:r>
        <w:t xml:space="preserve"> giảm,</w:t>
      </w:r>
      <w:r w:rsidR="006E7D08">
        <w:t xml:space="preserve"> </w:t>
      </w:r>
      <w:r>
        <w:t>hội chứng đông đặc, các tiếng phổi bệnh lý... ghi nhận có hay không có triệu</w:t>
      </w:r>
      <w:r w:rsidR="006E7D08">
        <w:t xml:space="preserve"> </w:t>
      </w:r>
      <w:r>
        <w:t>chứng.</w:t>
      </w:r>
    </w:p>
    <w:p w14:paraId="18C38CA8" w14:textId="178D254D" w:rsidR="00CF536B" w:rsidRDefault="00CF536B" w:rsidP="00A73146">
      <w:pPr>
        <w:pStyle w:val="Heading4"/>
      </w:pPr>
      <w:bookmarkStart w:id="65" w:name="_Toc126527738"/>
      <w:r>
        <w:t xml:space="preserve">2.2.3.3. </w:t>
      </w:r>
      <w:r w:rsidR="00BF74E2">
        <w:t>Đặc điểm</w:t>
      </w:r>
      <w:r>
        <w:t xml:space="preserve"> cận lâm sàng của bệnh nhân nghiên cứu</w:t>
      </w:r>
      <w:bookmarkEnd w:id="65"/>
    </w:p>
    <w:p w14:paraId="1E818FC8" w14:textId="02344995" w:rsidR="00B911CA" w:rsidRDefault="00B911CA" w:rsidP="001E2712">
      <w:r>
        <w:t>Nuôi cấy vi khuẩn lao và làm kháng sinh đồ: Nuôi cấy đờm tìm vi khuẩn lao và định danh bằng kỹ thuật BACTEC-MGIT trên hệ thống BACTEC-MGIT 960 tại khoa Xét nghiệm Bệnh viện Phổi Hải</w:t>
      </w:r>
      <w:r w:rsidR="001E2712">
        <w:t xml:space="preserve"> </w:t>
      </w:r>
      <w:r>
        <w:t>Phòng, Xác định tính nhạy cảm của các chủng vi khuẩn MTB được phân lập trên hệ</w:t>
      </w:r>
      <w:r w:rsidR="001E2712">
        <w:t xml:space="preserve"> </w:t>
      </w:r>
      <w:r>
        <w:t>thống BACTEC-MGIT 960 tại khoa Vi sinh và Labo lao chuẩn quốc gia – Bệnh</w:t>
      </w:r>
      <w:r w:rsidR="001E2712">
        <w:t xml:space="preserve"> </w:t>
      </w:r>
      <w:r>
        <w:t>viện Phổi Trung Ương. Kết quả sẽ trả lời nhạy hay kháng với các thuốc S, R, H,</w:t>
      </w:r>
      <w:r w:rsidR="001E2712">
        <w:t xml:space="preserve"> </w:t>
      </w:r>
      <w:r>
        <w:t>E.</w:t>
      </w:r>
    </w:p>
    <w:p w14:paraId="47E47317" w14:textId="77E7F050" w:rsidR="00B911CA" w:rsidRDefault="00B911CA" w:rsidP="0073342C">
      <w:r>
        <w:t xml:space="preserve">Xét nghiệm </w:t>
      </w:r>
      <w:r w:rsidR="001A3156">
        <w:t>g</w:t>
      </w:r>
      <w:r>
        <w:t>en Xpert MTB/</w:t>
      </w:r>
      <w:r w:rsidR="00E67ACA">
        <w:t>RIF</w:t>
      </w:r>
      <w:r>
        <w:t>: Xét nghiệm giúp chẩn đoán xác định</w:t>
      </w:r>
      <w:r w:rsidR="003851AF">
        <w:t xml:space="preserve"> </w:t>
      </w:r>
      <w:r>
        <w:t>lao phổi nhờ tìm đoạn gen IS 6110, đặc biệt là tìm đoạn gene rpoB trong chẩn</w:t>
      </w:r>
      <w:r w:rsidR="003851AF">
        <w:t xml:space="preserve"> </w:t>
      </w:r>
      <w:r>
        <w:t xml:space="preserve">đoán vi khuẩn lao kháng </w:t>
      </w:r>
      <w:r w:rsidR="003851AF">
        <w:t>Rifampicin</w:t>
      </w:r>
      <w:r>
        <w:t xml:space="preserve"> được thực hiện tại khoa Xét nghiệm Bệnh viện Phổi</w:t>
      </w:r>
      <w:r w:rsidR="0073342C">
        <w:t xml:space="preserve"> </w:t>
      </w:r>
      <w:r>
        <w:t xml:space="preserve">Hải Phòng. Kết quả trả về là không có MTB, có MTB không kháng </w:t>
      </w:r>
      <w:r w:rsidR="0073342C">
        <w:t>Rifampicin</w:t>
      </w:r>
      <w:r>
        <w:t>, có MTB</w:t>
      </w:r>
      <w:r w:rsidR="0073342C">
        <w:t xml:space="preserve"> </w:t>
      </w:r>
      <w:r>
        <w:t xml:space="preserve">kháng </w:t>
      </w:r>
      <w:r w:rsidR="00DD1B41">
        <w:t>Rifampicin</w:t>
      </w:r>
      <w:r>
        <w:t xml:space="preserve">, có MTB và không xác định tính kháng </w:t>
      </w:r>
      <w:r w:rsidR="00DD1B41">
        <w:t>Rifampicin</w:t>
      </w:r>
      <w:r>
        <w:t>…</w:t>
      </w:r>
    </w:p>
    <w:p w14:paraId="5FBA8D29" w14:textId="199CE01C" w:rsidR="00BD73D3" w:rsidRDefault="00B911CA" w:rsidP="00464F55">
      <w:r>
        <w:t>Xquang phổi thường quy:</w:t>
      </w:r>
    </w:p>
    <w:p w14:paraId="1D2E43B0" w14:textId="69833985" w:rsidR="00BD73D3" w:rsidRDefault="003B4831" w:rsidP="00BD73D3">
      <w:r>
        <w:t xml:space="preserve">- </w:t>
      </w:r>
      <w:r w:rsidR="00B911CA">
        <w:t xml:space="preserve">Phân loại </w:t>
      </w:r>
      <w:r w:rsidR="00876B92">
        <w:t>x</w:t>
      </w:r>
      <w:r w:rsidR="00B911CA">
        <w:t xml:space="preserve">quang theo các tổn thương cơ bản gồm </w:t>
      </w:r>
      <w:r w:rsidR="00213BAA">
        <w:fldChar w:fldCharType="begin">
          <w:fldData xml:space="preserve">PEVuZE5vdGU+PENpdGU+PEF1dGhvcj5Tw6FuZzwvQXV0aG9yPjxZZWFyPjIwMTQ8L1llYXI+PFJl
Y051bT4xMDwvUmVjTnVtPjxEaXNwbGF5VGV4dD5bMTMsIDIwLCAyO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cXVhbmcgdHJvbmcgY2g8L3N0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C9FbmROb3RlPgB=
</w:fldData>
        </w:fldChar>
      </w:r>
      <w:r w:rsidR="00573467">
        <w:instrText xml:space="preserve"> ADDIN EN.CITE </w:instrText>
      </w:r>
      <w:r w:rsidR="00573467">
        <w:fldChar w:fldCharType="begin">
          <w:fldData xml:space="preserve">PEVuZE5vdGU+PENpdGU+PEF1dGhvcj5Tw6FuZzwvQXV0aG9yPjxZZWFyPjIwMTQ8L1llYXI+PFJl
Y051bT4xMDwvUmVjTnVtPjxEaXNwbGF5VGV4dD5bMTMsIDIwLCAyO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cXVhbmcgdHJvbmcgY2g8L3N0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C9FbmROb3RlPgB=
</w:fldData>
        </w:fldChar>
      </w:r>
      <w:r w:rsidR="00573467">
        <w:instrText xml:space="preserve"> ADDIN EN.CITE.DATA </w:instrText>
      </w:r>
      <w:r w:rsidR="00573467">
        <w:fldChar w:fldCharType="end"/>
      </w:r>
      <w:r w:rsidR="00213BAA">
        <w:fldChar w:fldCharType="separate"/>
      </w:r>
      <w:r w:rsidR="00573467">
        <w:t>[13, 20, 28]</w:t>
      </w:r>
      <w:r w:rsidR="00213BAA">
        <w:fldChar w:fldCharType="end"/>
      </w:r>
      <w:r w:rsidR="001453BD">
        <w:t>:</w:t>
      </w:r>
    </w:p>
    <w:p w14:paraId="6650C6CD" w14:textId="7012AAAC" w:rsidR="00B911CA" w:rsidRDefault="003B4831" w:rsidP="00BD73D3">
      <w:r>
        <w:t xml:space="preserve">+ </w:t>
      </w:r>
      <w:r w:rsidR="00B911CA">
        <w:t>Thâm nhiễm: là đám mờ nhạt, đường kính &gt; 10 mm, giới hạn không rõ.</w:t>
      </w:r>
    </w:p>
    <w:p w14:paraId="43E79C2F" w14:textId="524F81C6" w:rsidR="00B911CA" w:rsidRDefault="003B4831" w:rsidP="00B911CA">
      <w:r>
        <w:t xml:space="preserve">+ </w:t>
      </w:r>
      <w:r w:rsidR="00B911CA">
        <w:t>Tốn thương nốt: nốt có đậm độ khác nhau, đường kính ≤ 10 mm.</w:t>
      </w:r>
    </w:p>
    <w:p w14:paraId="52C5C897" w14:textId="5DB8B212" w:rsidR="00B911CA" w:rsidRDefault="003B4831" w:rsidP="00697205">
      <w:r>
        <w:lastRenderedPageBreak/>
        <w:t xml:space="preserve">+ </w:t>
      </w:r>
      <w:r w:rsidR="00B911CA">
        <w:t>Tổn thương hang: là một hình sáng, bờ khép kín, kích thước khác nhau;</w:t>
      </w:r>
      <w:r w:rsidR="00697205">
        <w:t xml:space="preserve"> </w:t>
      </w:r>
      <w:r w:rsidR="00B911CA">
        <w:t>hang mới có thành dầy, hang cũ có thành mỏng và đậm. Được chia thành hang có</w:t>
      </w:r>
      <w:r w:rsidR="00697205">
        <w:t xml:space="preserve"> </w:t>
      </w:r>
      <w:r w:rsidR="00B911CA">
        <w:t>đường kính &lt; 4 cm và ≥ 4 cm</w:t>
      </w:r>
      <w:r w:rsidR="00697205">
        <w:t>.</w:t>
      </w:r>
    </w:p>
    <w:p w14:paraId="77E1B843" w14:textId="7E899250" w:rsidR="00B911CA" w:rsidRDefault="003B4831" w:rsidP="00697205">
      <w:r>
        <w:t xml:space="preserve">+ </w:t>
      </w:r>
      <w:r w:rsidR="00B911CA">
        <w:t>Tổn thương xơ: là những đường mờ, rộng từ 0,5-1mm thẳng hoặc cong,</w:t>
      </w:r>
      <w:r w:rsidR="00697205">
        <w:t xml:space="preserve"> </w:t>
      </w:r>
      <w:r w:rsidR="00B911CA">
        <w:t>có thể gây co kéo rốn phổi và các tổ chức xung quanh.</w:t>
      </w:r>
    </w:p>
    <w:p w14:paraId="2966C985" w14:textId="7EB50DD5" w:rsidR="00B911CA" w:rsidRDefault="003B4831" w:rsidP="00B911CA">
      <w:r>
        <w:t xml:space="preserve">+ </w:t>
      </w:r>
      <w:r w:rsidR="00B911CA">
        <w:t>Vôi hoá: là những nốt có đậm độ cao như xương.</w:t>
      </w:r>
    </w:p>
    <w:p w14:paraId="674DAB70" w14:textId="4033DFB9" w:rsidR="00B911CA" w:rsidRDefault="003B4831" w:rsidP="00B911CA">
      <w:r>
        <w:rPr>
          <w:rFonts w:ascii="Segoe UI Symbol" w:hAnsi="Segoe UI Symbol" w:cs="Segoe UI Symbol"/>
        </w:rPr>
        <w:t xml:space="preserve">- </w:t>
      </w:r>
      <w:r w:rsidR="00B911CA">
        <w:t xml:space="preserve">Phân mức độ lan rộng của tổn thương </w:t>
      </w:r>
      <w:r w:rsidR="00F478E4">
        <w:fldChar w:fldCharType="begin"/>
      </w:r>
      <w:r w:rsidR="00934217">
        <w:instrText xml:space="preserve"> ADDIN EN.CITE &lt;EndNote&gt;&lt;Cite&gt;&lt;Author&gt;Hiển&lt;/Author&gt;&lt;Year&gt;1999&lt;/Year&gt;&lt;RecNum&gt;34&lt;/RecNum&gt;&lt;DisplayText&gt;[1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478E4">
        <w:fldChar w:fldCharType="separate"/>
      </w:r>
      <w:r w:rsidR="00934217">
        <w:t>[13]</w:t>
      </w:r>
      <w:r w:rsidR="00F478E4">
        <w:fldChar w:fldCharType="end"/>
      </w:r>
      <w:r w:rsidR="00B911CA">
        <w:t>:</w:t>
      </w:r>
    </w:p>
    <w:p w14:paraId="598AD8AA" w14:textId="77777777" w:rsidR="00F478E4" w:rsidRDefault="00F478E4" w:rsidP="00F478E4">
      <w:r>
        <w:t>- Độ I: Tổn thương tối thiểu không hang, độ lan rộng của tổn thương không vượt quá khối lượng tổ chức phổi nằm trên khớp ức sườn thứ hai và gai sống lưng thứ tư.</w:t>
      </w:r>
    </w:p>
    <w:p w14:paraId="3EA6D6B0" w14:textId="77777777" w:rsidR="00F478E4" w:rsidRDefault="00F478E4" w:rsidP="00F478E4">
      <w:r>
        <w:t>- Độ II: Tổn thương vừa phải, tổn thương gián đoạn rải rac, không vượt quá khối lượng một phổi hoặc đậm độ đồng nhất không vượt quá 1/3 khối lượng 1 phổi, tổng đường kính các hang &lt; 4 cm.</w:t>
      </w:r>
    </w:p>
    <w:p w14:paraId="2186EB1E" w14:textId="77777777" w:rsidR="00F478E4" w:rsidRDefault="00F478E4" w:rsidP="00F478E4">
      <w:r>
        <w:t>- Độ III: Tổn thương rất quan trọng, rộng hơn độ II, tổng đường kính hang &gt; 4 cm.</w:t>
      </w:r>
    </w:p>
    <w:p w14:paraId="181343AF" w14:textId="082E219F" w:rsidR="00B911CA" w:rsidRDefault="008A13B5" w:rsidP="00100CF9">
      <w:r>
        <w:rPr>
          <w:rFonts w:ascii="Segoe UI Symbol" w:hAnsi="Segoe UI Symbol" w:cs="Segoe UI Symbol"/>
        </w:rPr>
        <w:t xml:space="preserve">- </w:t>
      </w:r>
      <w:r w:rsidR="00B911CA">
        <w:t>Đánh giá về vị trí tổn thương trên xquang phổi: theo Đỗ Đức Hiển lấy đường ngang đi qua rốn phổi chia thành: vùng trên, vùng dưới, cả trên và dưới</w:t>
      </w:r>
      <w:r w:rsidR="00013952">
        <w:t xml:space="preserve"> </w:t>
      </w:r>
      <w:r w:rsidR="00013952">
        <w:fldChar w:fldCharType="begin"/>
      </w:r>
      <w:r w:rsidR="00934217">
        <w:instrText xml:space="preserve"> ADDIN EN.CITE &lt;EndNote&gt;&lt;Cite&gt;&lt;Author&gt;Hiển&lt;/Author&gt;&lt;Year&gt;1999&lt;/Year&gt;&lt;RecNum&gt;34&lt;/RecNum&gt;&lt;DisplayText&gt;[1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3952">
        <w:fldChar w:fldCharType="separate"/>
      </w:r>
      <w:r w:rsidR="00934217">
        <w:t>[13]</w:t>
      </w:r>
      <w:r w:rsidR="00013952">
        <w:fldChar w:fldCharType="end"/>
      </w:r>
      <w:r w:rsidR="00B911CA">
        <w:t>.</w:t>
      </w:r>
    </w:p>
    <w:p w14:paraId="361858BB" w14:textId="1818489C" w:rsidR="00B911CA" w:rsidRDefault="00B911CA" w:rsidP="00B911CA">
      <w:r>
        <w:t>Các xét nghiệm thăm dò khác:</w:t>
      </w:r>
    </w:p>
    <w:p w14:paraId="23BCBDE8" w14:textId="0B9507D9" w:rsidR="00B911CA" w:rsidRDefault="003669BB" w:rsidP="00D17D29">
      <w:r>
        <w:t xml:space="preserve">- </w:t>
      </w:r>
      <w:r w:rsidR="00B911CA">
        <w:t>Công thức máu:</w:t>
      </w:r>
      <w:r w:rsidR="00D17D29">
        <w:t xml:space="preserve"> m</w:t>
      </w:r>
      <w:r w:rsidR="00B911CA">
        <w:t xml:space="preserve">ức độ thiếu máu theo nồng độ huyết sắc tố </w:t>
      </w:r>
      <w:r w:rsidR="00213BAA">
        <w:fldChar w:fldCharType="begin"/>
      </w:r>
      <w:r w:rsidR="00573467">
        <w:instrText xml:space="preserve"> ADDIN EN.CITE &lt;EndNote&gt;&lt;Cite&gt;&lt;Author&gt;tế&lt;/Author&gt;&lt;Year&gt;2022&lt;/Year&gt;&lt;RecNum&gt;60&lt;/RecNum&gt;&lt;DisplayText&gt;[24]&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2022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573467">
        <w:t>[24]</w:t>
      </w:r>
      <w:r w:rsidR="00213BAA">
        <w:fldChar w:fldCharType="end"/>
      </w:r>
      <w:r w:rsidR="00D17D29">
        <w:t>:</w:t>
      </w:r>
    </w:p>
    <w:p w14:paraId="1ACE2FD2" w14:textId="69520D88" w:rsidR="00B911CA" w:rsidRDefault="003669BB" w:rsidP="00B911CA">
      <w:r>
        <w:t xml:space="preserve">+ </w:t>
      </w:r>
      <w:r w:rsidR="00B911CA">
        <w:t>Thiếu máu nặng khi huyết sắc tố dưới 60 g/</w:t>
      </w:r>
      <w:r w:rsidR="00D17D29">
        <w:t>l</w:t>
      </w:r>
      <w:r w:rsidR="00B911CA">
        <w:t>.</w:t>
      </w:r>
    </w:p>
    <w:p w14:paraId="730D4A27" w14:textId="5FFAE382" w:rsidR="00B911CA" w:rsidRDefault="003669BB" w:rsidP="00B911CA">
      <w:r>
        <w:lastRenderedPageBreak/>
        <w:t xml:space="preserve">+ </w:t>
      </w:r>
      <w:r w:rsidR="00B911CA">
        <w:t>Thiếu máu vừa khi huyết sắc tố từ 60 đến dưới 90 g/</w:t>
      </w:r>
      <w:r w:rsidR="00D17D29">
        <w:t>l</w:t>
      </w:r>
      <w:r w:rsidR="00B911CA">
        <w:t>.</w:t>
      </w:r>
    </w:p>
    <w:p w14:paraId="5FE2A337" w14:textId="3A0A1FC8" w:rsidR="00B911CA" w:rsidRDefault="003669BB" w:rsidP="00B911CA">
      <w:r>
        <w:t xml:space="preserve">+ </w:t>
      </w:r>
      <w:r w:rsidR="00B911CA">
        <w:t>Thiếu máu nhẹ khi huyết sắc tố từ 90 đến 120 g/</w:t>
      </w:r>
      <w:r w:rsidR="00D17D29">
        <w:t>l</w:t>
      </w:r>
      <w:r w:rsidR="00B911CA">
        <w:t>.</w:t>
      </w:r>
    </w:p>
    <w:p w14:paraId="149C684C" w14:textId="7F482AF9" w:rsidR="00B911CA" w:rsidRDefault="003669BB" w:rsidP="00B911CA">
      <w:r>
        <w:t xml:space="preserve">+ </w:t>
      </w:r>
      <w:r w:rsidR="00B911CA">
        <w:t>Không thiếu máu khi huyết sắc tố lớn hơn 120 g/</w:t>
      </w:r>
      <w:r w:rsidR="00D17D29">
        <w:t>l</w:t>
      </w:r>
      <w:r w:rsidR="00B911CA">
        <w:t>.</w:t>
      </w:r>
    </w:p>
    <w:p w14:paraId="1CDCC89A" w14:textId="2C907B81" w:rsidR="00B911CA" w:rsidRPr="00B911CA" w:rsidRDefault="003669BB" w:rsidP="00D17D29">
      <w:r>
        <w:t xml:space="preserve">- </w:t>
      </w:r>
      <w:r w:rsidR="00B911CA">
        <w:t xml:space="preserve">Mức độ nhiễm trùng theo số lượng bạch cầu: </w:t>
      </w:r>
      <w:r w:rsidR="00213BAA">
        <w:t>s</w:t>
      </w:r>
      <w:r w:rsidR="00B911CA">
        <w:t>ố lượng bạch cầu bình</w:t>
      </w:r>
      <w:r w:rsidR="00D17D29">
        <w:t xml:space="preserve"> </w:t>
      </w:r>
      <w:r w:rsidR="00B911CA">
        <w:t xml:space="preserve">thường từ 4 – 10 G/l, giảm: &lt; 4 G/l, tăng: &gt; 10 G/l </w:t>
      </w:r>
      <w:r w:rsidR="008D71C0">
        <w:fldChar w:fldCharType="begin"/>
      </w:r>
      <w:r w:rsidR="00934217">
        <w:instrText xml:space="preserve"> ADDIN EN.CITE &lt;EndNote&gt;&lt;Cite&gt;&lt;Author&gt;Anh&lt;/Author&gt;&lt;Year&gt;2013&lt;/Year&gt;&lt;RecNum&gt;61&lt;/RecNum&gt;&lt;DisplayText&gt;[1]&lt;/DisplayText&gt;&lt;record&gt;&lt;rec-number&gt;61&lt;/rec-number&gt;&lt;foreign-keys&gt;&lt;key app="EN" db-id="ew0r25e5ieawfueddv3pf0sbaxx0fsraa9ft" timestamp="1677685184"&gt;61&lt;/key&gt;&lt;/foreign-keys&gt;&lt;ref-type name="Book"&gt;6&lt;/ref-type&gt;&lt;contributors&gt;&lt;authors&gt;&lt;author&gt;&lt;style face="normal" font="default" size="100%"&gt;Nguy&lt;/style&gt;&lt;style face="normal" font="default" charset="163" size="100%"&gt;ễn &lt;/style&gt;&lt;style face="normal" font="default" charset="238" size="100%"&gt;Đ&lt;/style&gt;&lt;style face="normal" font="default" charset="163" size="100%"&gt;ạt Anh&lt;/style&gt;&lt;/author&gt;&lt;author&gt;&lt;style face="normal" font="default" charset="163" size="100%"&gt;Nguyễn Thị H&lt;/style&gt;&lt;style face="normal" font="default" charset="238" size="100%"&gt;ương&lt;/style&gt;&lt;/author&gt;&lt;/authors&gt;&lt;/contributors&gt;&lt;titles&gt;&lt;title&gt;&lt;style face="normal" font="default" size="100%"&gt;Các xét nghi&lt;/style&gt;&lt;style face="normal" font="default" charset="163" size="100%"&gt;ệm th&lt;/style&gt;&lt;style face="normal" font="default" charset="238" size="100%"&gt;ư&lt;/style&gt;&lt;style face="normal" font="default" charset="163" size="100%"&gt;ờng quy ứng dụng trong thực h&lt;/style&gt;&lt;style face="normal" font="default" size="100%"&gt;ành lâm sàng&lt;/style&gt;&lt;/title&gt;&lt;/titles&gt;&lt;dates&gt;&lt;year&gt;2013&lt;/year&gt;&lt;/dates&gt;&lt;publisher&gt;&lt;style face="normal" font="default" size="100%"&gt;Nhà xu&lt;/style&gt;&lt;style face="normal" font="default" charset="163" size="100%"&gt;ất bản Y học&lt;/style&gt;&lt;/publisher&gt;&lt;urls&gt;&lt;/urls&gt;&lt;language&gt;vie&lt;/language&gt;&lt;/record&gt;&lt;/Cite&gt;&lt;/EndNote&gt;</w:instrText>
      </w:r>
      <w:r w:rsidR="008D71C0">
        <w:fldChar w:fldCharType="separate"/>
      </w:r>
      <w:r w:rsidR="00934217">
        <w:t>[1]</w:t>
      </w:r>
      <w:r w:rsidR="008D71C0">
        <w:fldChar w:fldCharType="end"/>
      </w:r>
      <w:r w:rsidR="00B911CA">
        <w:t>.</w:t>
      </w:r>
    </w:p>
    <w:p w14:paraId="35A6F4E4" w14:textId="3367B952" w:rsidR="00B75088" w:rsidRDefault="00B9405E" w:rsidP="00C23165">
      <w:pPr>
        <w:pStyle w:val="Heading3"/>
      </w:pPr>
      <w:bookmarkStart w:id="66" w:name="_Toc126527739"/>
      <w:r>
        <w:t>2.</w:t>
      </w:r>
      <w:r w:rsidR="003775AB">
        <w:t>2</w:t>
      </w:r>
      <w:r w:rsidR="00B75088" w:rsidRPr="00B75088">
        <w:t>.</w:t>
      </w:r>
      <w:r w:rsidR="002A0BD0">
        <w:t>4</w:t>
      </w:r>
      <w:r w:rsidR="00B75088" w:rsidRPr="00B75088">
        <w:t xml:space="preserve">. Phương pháp thu thập </w:t>
      </w:r>
      <w:r w:rsidR="00413016">
        <w:t>thông tin</w:t>
      </w:r>
      <w:bookmarkEnd w:id="66"/>
    </w:p>
    <w:p w14:paraId="2D3D44D9" w14:textId="4148F5E7"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à </w:t>
      </w:r>
      <w:commentRangeStart w:id="67"/>
      <w:r>
        <w:t>khai thác thông tin trực tiếp từ bệnh nhân bằng cách hỏi bệnh về</w:t>
      </w:r>
      <w:r w:rsidRPr="00D901F8">
        <w:rPr>
          <w:lang w:val="vi-VN"/>
        </w:rPr>
        <w:t xml:space="preserve"> </w:t>
      </w:r>
      <w:commentRangeEnd w:id="67"/>
      <w:r>
        <w:rPr>
          <w:rStyle w:val="CommentReference"/>
        </w:rPr>
        <w:commentReference w:id="67"/>
      </w:r>
      <w:commentRangeStart w:id="68"/>
      <w:r w:rsidRPr="005D14CF">
        <w:rPr>
          <w:lang w:val="vi-VN"/>
        </w:rPr>
        <w:t>tên, tuổi, giới, địa dư, nghề nghiệp, lý do vào viện, tiền sử bệnh khác, triệu chứng cơ năng, triệu chứng toàn thân, triệu chứng thực thể, chụp Xquang, làm kháng sinh đồ</w:t>
      </w:r>
      <w:commentRangeEnd w:id="68"/>
      <w:r w:rsidR="00A22218">
        <w:rPr>
          <w:rStyle w:val="CommentReference"/>
        </w:rPr>
        <w:commentReference w:id="68"/>
      </w:r>
      <w:r w:rsidRPr="005D14CF">
        <w:rPr>
          <w:lang w:val="vi-VN"/>
        </w:rPr>
        <w:t xml:space="preserve">.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9" w:name="_Toc126527740"/>
      <w:r w:rsidRPr="00525EFF">
        <w:t>2.</w:t>
      </w:r>
      <w:r w:rsidR="00097AB9">
        <w:t>2</w:t>
      </w:r>
      <w:r w:rsidR="00555C79">
        <w:t>.</w:t>
      </w:r>
      <w:r w:rsidRPr="00525EFF">
        <w:t xml:space="preserve">5. Sai số </w:t>
      </w:r>
      <w:r w:rsidR="0049153A">
        <w:t>và khống chế sai số</w:t>
      </w:r>
      <w:bookmarkEnd w:id="69"/>
    </w:p>
    <w:p w14:paraId="0305B7A5" w14:textId="2A4784DB" w:rsidR="00097AB9" w:rsidRDefault="00DC04AC" w:rsidP="00E3091F">
      <w:pPr>
        <w:pStyle w:val="Heading4"/>
      </w:pPr>
      <w:bookmarkStart w:id="70" w:name="_Toc126527741"/>
      <w:r>
        <w:t>2.2.5.1. Sai số</w:t>
      </w:r>
      <w:r w:rsidR="002C6CDF">
        <w:t xml:space="preserve"> trong nghiên cứu</w:t>
      </w:r>
      <w:bookmarkEnd w:id="70"/>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71" w:name="_Toc126527742"/>
      <w:r>
        <w:t>2.2.5.2. Biện pháp khống chế sai số</w:t>
      </w:r>
      <w:bookmarkEnd w:id="71"/>
    </w:p>
    <w:p w14:paraId="52C879F6" w14:textId="09ED32FE" w:rsidR="00A57497" w:rsidRDefault="00A57497" w:rsidP="00A57497">
      <w:r>
        <w:t>Biện pháp khắc phục sai số ngẫu nhiên: Dùng test thống kê đúng, tìm các giá trị ngoại lai.</w:t>
      </w:r>
    </w:p>
    <w:p w14:paraId="6FFBBD70" w14:textId="3B625F8E" w:rsidR="00A57497" w:rsidRDefault="00A57497" w:rsidP="00A57497">
      <w:r>
        <w:lastRenderedPageBreak/>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72" w:name="_Toc126527743"/>
      <w:r>
        <w:t>2</w:t>
      </w:r>
      <w:r w:rsidR="00525EFF" w:rsidRPr="00525EFF">
        <w:t>.</w:t>
      </w:r>
      <w:r w:rsidR="00097AB9">
        <w:t>2</w:t>
      </w:r>
      <w:r>
        <w:t>.</w:t>
      </w:r>
      <w:r w:rsidR="00525EFF" w:rsidRPr="00525EFF">
        <w:t xml:space="preserve">6. </w:t>
      </w:r>
      <w:r w:rsidR="004D5B63">
        <w:t>Phương pháp xử lý, phân tích số liệu</w:t>
      </w:r>
      <w:bookmarkEnd w:id="72"/>
    </w:p>
    <w:p w14:paraId="5E19E2AA" w14:textId="503A855E"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2</w:t>
      </w:r>
      <w:r w:rsidRPr="00525EFF">
        <w:t>.0.</w:t>
      </w:r>
    </w:p>
    <w:p w14:paraId="050A2EE3" w14:textId="25FFF0E2"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w:t>
      </w:r>
      <w:r w:rsidR="00201C94">
        <w:t xml:space="preserve"> </w:t>
      </w:r>
      <w:r w:rsidRPr="00525EFF">
        <w:t>0</w:t>
      </w:r>
      <w:r w:rsidR="00F349AF">
        <w:t>,</w:t>
      </w:r>
      <w:r w:rsidRPr="00525EFF">
        <w:t>05</w:t>
      </w:r>
      <w:r w:rsidR="006C4507">
        <w:t>.</w:t>
      </w:r>
    </w:p>
    <w:p w14:paraId="692B63B2" w14:textId="66D930D8" w:rsidR="00525EFF" w:rsidRPr="00525EFF" w:rsidRDefault="0055567B" w:rsidP="00C23165">
      <w:pPr>
        <w:pStyle w:val="Heading3"/>
      </w:pPr>
      <w:bookmarkStart w:id="73" w:name="_Toc126527744"/>
      <w:r>
        <w:t>2.</w:t>
      </w:r>
      <w:r w:rsidR="00097AB9">
        <w:t>2</w:t>
      </w:r>
      <w:r w:rsidR="00525EFF" w:rsidRPr="00525EFF">
        <w:t>.7. Đạo đức nghiên cứu</w:t>
      </w:r>
      <w:bookmarkEnd w:id="73"/>
    </w:p>
    <w:p w14:paraId="7584CBF3" w14:textId="77777777"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L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1D5A5E62" w14:textId="322764C3" w:rsidR="009212D1" w:rsidRPr="00DD474C" w:rsidRDefault="00525EFF" w:rsidP="00DD474C">
      <w:pPr>
        <w:tabs>
          <w:tab w:val="left" w:pos="284"/>
        </w:tabs>
        <w:spacing w:after="0"/>
        <w:ind w:firstLine="567"/>
        <w:rPr>
          <w:lang w:val="nb-NO"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5AA5FB51" w14:textId="77777777" w:rsidR="009212D1" w:rsidRDefault="009212D1">
      <w:pPr>
        <w:rPr>
          <w:lang w:val="vi-VN" w:eastAsia="zh-CN"/>
        </w:rPr>
      </w:pPr>
      <w:r>
        <w:rPr>
          <w:lang w:val="vi-VN" w:eastAsia="zh-CN"/>
        </w:rPr>
        <w:br w:type="page"/>
      </w:r>
    </w:p>
    <w:p w14:paraId="3CFBA2A7" w14:textId="6808C16A" w:rsidR="00525EFF" w:rsidRDefault="00E95696" w:rsidP="00C23165">
      <w:pPr>
        <w:pStyle w:val="Heading1"/>
      </w:pPr>
      <w:bookmarkStart w:id="74" w:name="_Toc126527745"/>
      <w:bookmarkStart w:id="75" w:name="_Toc130501817"/>
      <w:r>
        <w:lastRenderedPageBreak/>
        <w:t>Chương 3 – KẾT QUẢ</w:t>
      </w:r>
      <w:bookmarkEnd w:id="74"/>
      <w:bookmarkEnd w:id="75"/>
    </w:p>
    <w:p w14:paraId="15A431AB" w14:textId="2485BE6C" w:rsidR="005D70BA" w:rsidRDefault="005D70BA" w:rsidP="00C23165">
      <w:pPr>
        <w:pStyle w:val="Heading2"/>
      </w:pPr>
      <w:bookmarkStart w:id="76" w:name="_Toc126527746"/>
      <w:bookmarkStart w:id="77" w:name="_Toc130501818"/>
      <w:r>
        <w:t>3.1. Đặc điểm chung của đối tượng tham gia nghiên cứu</w:t>
      </w:r>
      <w:bookmarkEnd w:id="76"/>
      <w:bookmarkEnd w:id="77"/>
    </w:p>
    <w:p w14:paraId="10A90951" w14:textId="449137B6" w:rsidR="005D70BA" w:rsidRDefault="005D70BA" w:rsidP="00C23165">
      <w:pPr>
        <w:pStyle w:val="Heading3"/>
      </w:pPr>
      <w:bookmarkStart w:id="78" w:name="_Toc126527747"/>
      <w:r>
        <w:t>3.1.1. Thông tin chung về đối tượng nghiên cứu</w:t>
      </w:r>
      <w:bookmarkEnd w:id="78"/>
    </w:p>
    <w:p w14:paraId="39031D98" w14:textId="25F31D65" w:rsidR="000D631B" w:rsidRDefault="000D631B" w:rsidP="00C23165">
      <w:r>
        <w:t>Bảng 3.1. Thông tin chung của đối tượng nghiên cứu</w:t>
      </w:r>
    </w:p>
    <w:p w14:paraId="7ABB64A2" w14:textId="675890E9" w:rsidR="004431EC" w:rsidRDefault="004431EC" w:rsidP="00C23165">
      <w:r>
        <w:t>Nhận xét:</w:t>
      </w:r>
    </w:p>
    <w:p w14:paraId="5C416515" w14:textId="7881B3FD" w:rsidR="000D631B" w:rsidRDefault="006171B0" w:rsidP="00C23165">
      <w:pPr>
        <w:pStyle w:val="Heading3"/>
      </w:pPr>
      <w:bookmarkStart w:id="79" w:name="_Toc126527748"/>
      <w:r>
        <w:t>3.1.2. Đặc điểm phân loại lao phổi</w:t>
      </w:r>
      <w:bookmarkEnd w:id="79"/>
    </w:p>
    <w:p w14:paraId="1FC7C88C" w14:textId="7CBE6207" w:rsidR="00A22163" w:rsidRDefault="00A22163" w:rsidP="00C23165">
      <w:r>
        <w:t>Bảng 3.2.</w:t>
      </w:r>
    </w:p>
    <w:p w14:paraId="2EC3AD44" w14:textId="457A0B14" w:rsidR="00A22163" w:rsidRDefault="00A22163" w:rsidP="00C23165">
      <w:r>
        <w:t>Nhận xét:</w:t>
      </w:r>
    </w:p>
    <w:p w14:paraId="7607E85C" w14:textId="1FA08A9E" w:rsidR="00A22163" w:rsidRDefault="0022069B" w:rsidP="00C23165">
      <w:pPr>
        <w:pStyle w:val="Heading3"/>
      </w:pPr>
      <w:bookmarkStart w:id="80" w:name="_Toc126527749"/>
      <w:r>
        <w:t>3.1.3. Đặc điểm về lao phổi có mắc số lượng bệnh kèm theo</w:t>
      </w:r>
      <w:bookmarkEnd w:id="80"/>
    </w:p>
    <w:p w14:paraId="7B123BA6" w14:textId="32020A39" w:rsidR="0022069B" w:rsidRDefault="00BA0559" w:rsidP="00C23165">
      <w:r>
        <w:t>Bảng 3.3. Lao phổi có mắc số lượng bệnh kèm theo</w:t>
      </w:r>
    </w:p>
    <w:p w14:paraId="134F0E0B" w14:textId="32FBF726" w:rsidR="00BA0559" w:rsidRDefault="00BA0559" w:rsidP="00C23165">
      <w:r>
        <w:t>Nhận xét:</w:t>
      </w:r>
    </w:p>
    <w:p w14:paraId="05C86FBB" w14:textId="13C86259" w:rsidR="00BA0559" w:rsidRDefault="00BA0559" w:rsidP="00C23165">
      <w:pPr>
        <w:pStyle w:val="Heading3"/>
      </w:pPr>
      <w:bookmarkStart w:id="81" w:name="_Toc126527750"/>
      <w:r>
        <w:t>3.1.4. Kiến thức người bệnh về dinh dưỡng bệnh lao phổi</w:t>
      </w:r>
      <w:bookmarkEnd w:id="81"/>
    </w:p>
    <w:p w14:paraId="75731A1E" w14:textId="4B587095" w:rsidR="00BA0559" w:rsidRDefault="00BA0559" w:rsidP="00C23165">
      <w:r>
        <w:t>Bảng 3.</w:t>
      </w:r>
      <w:r w:rsidR="002C4BBA">
        <w:t>4</w:t>
      </w:r>
      <w:r>
        <w:t xml:space="preserve">. </w:t>
      </w:r>
      <w:r w:rsidR="002C4BBA">
        <w:t>Kiến thức người bệnh về dinh dưỡng bệnh lao phổi</w:t>
      </w:r>
    </w:p>
    <w:p w14:paraId="5BBDF226" w14:textId="205819CE" w:rsidR="00BA0559" w:rsidRDefault="00BA0559" w:rsidP="00C23165">
      <w:r>
        <w:t>Nhận xét:</w:t>
      </w:r>
    </w:p>
    <w:p w14:paraId="0B168666" w14:textId="0AC5241B" w:rsidR="006F0014" w:rsidRDefault="006F0014" w:rsidP="00C23165">
      <w:pPr>
        <w:pStyle w:val="Heading2"/>
      </w:pPr>
      <w:bookmarkStart w:id="82" w:name="_Toc126527751"/>
      <w:bookmarkStart w:id="83" w:name="_Toc130501819"/>
      <w:r>
        <w:t>3.2. TTDD của BN lao phổi theo BMI, SGA</w:t>
      </w:r>
      <w:bookmarkEnd w:id="82"/>
      <w:bookmarkEnd w:id="83"/>
    </w:p>
    <w:p w14:paraId="7A2E9D57" w14:textId="4ADF542F" w:rsidR="006F0014" w:rsidRDefault="006F0014" w:rsidP="00C23165">
      <w:r>
        <w:t>Bảng 3.</w:t>
      </w:r>
      <w:r w:rsidR="00543C84">
        <w:t>5</w:t>
      </w:r>
      <w:r>
        <w:t xml:space="preserve">. </w:t>
      </w:r>
      <w:r w:rsidR="00D75E11">
        <w:t>TTDD của BN lao phổi theo BMI, SGA</w:t>
      </w:r>
    </w:p>
    <w:p w14:paraId="69570BD6" w14:textId="77777777" w:rsidR="006F0014" w:rsidRDefault="006F0014" w:rsidP="00C23165">
      <w:r>
        <w:t>Nhận xét:</w:t>
      </w:r>
    </w:p>
    <w:p w14:paraId="42D31C7B" w14:textId="782B7366" w:rsidR="00AA02E2" w:rsidRDefault="00AA02E2" w:rsidP="00C23165">
      <w:pPr>
        <w:pStyle w:val="Heading2"/>
      </w:pPr>
      <w:bookmarkStart w:id="84" w:name="_Toc126527752"/>
      <w:bookmarkStart w:id="85" w:name="_Toc130501820"/>
      <w:r>
        <w:t xml:space="preserve">3.3. </w:t>
      </w:r>
      <w:r w:rsidR="006D18AF">
        <w:t>Các yếu tố liên quan tới tình trạng dinh dưỡng của người bệnh lao</w:t>
      </w:r>
      <w:bookmarkEnd w:id="84"/>
      <w:bookmarkEnd w:id="85"/>
    </w:p>
    <w:p w14:paraId="65E6E1A6" w14:textId="137358D3" w:rsidR="00C80C00" w:rsidRDefault="00C80C00" w:rsidP="00C23165">
      <w:pPr>
        <w:pStyle w:val="Heading3"/>
      </w:pPr>
      <w:bookmarkStart w:id="86" w:name="_Toc126527753"/>
      <w:r>
        <w:t>3.3.1. Liên quan giữa tình trạng dinh dưỡng theo BMI</w:t>
      </w:r>
      <w:bookmarkEnd w:id="86"/>
    </w:p>
    <w:p w14:paraId="70BD4078" w14:textId="25361C44" w:rsidR="00C80C00" w:rsidRDefault="00C80C00" w:rsidP="00C23165">
      <w:pPr>
        <w:pStyle w:val="Heading4"/>
      </w:pPr>
      <w:bookmarkStart w:id="87" w:name="_Toc126527754"/>
      <w:r>
        <w:t>3.3.1.1. Mối liên quan giữa đặc điểm cá nhân với TTDD theo BMI</w:t>
      </w:r>
      <w:bookmarkEnd w:id="87"/>
    </w:p>
    <w:p w14:paraId="37F87A4C" w14:textId="54F8BFE7" w:rsidR="00AA02E2" w:rsidRDefault="00AA02E2" w:rsidP="00C23165">
      <w:r>
        <w:t>Bảng 3</w:t>
      </w:r>
      <w:r w:rsidR="00464AA1">
        <w:t>.</w:t>
      </w:r>
      <w:r w:rsidR="00C80C00">
        <w:t>6</w:t>
      </w:r>
      <w:r>
        <w:t xml:space="preserve">. </w:t>
      </w:r>
      <w:r w:rsidR="00E73BFD">
        <w:t>Liên quan giữa tình trạng dinh dưỡng theo BMI</w:t>
      </w:r>
    </w:p>
    <w:p w14:paraId="52787765" w14:textId="094CE6DA" w:rsidR="00AA02E2" w:rsidRDefault="00AA02E2" w:rsidP="00C23165">
      <w:r>
        <w:lastRenderedPageBreak/>
        <w:t>Nhận xét:</w:t>
      </w:r>
    </w:p>
    <w:p w14:paraId="6640F62F" w14:textId="5112F17B" w:rsidR="007B4DF2" w:rsidRDefault="007B4DF2" w:rsidP="00C23165">
      <w:pPr>
        <w:pStyle w:val="Heading4"/>
      </w:pPr>
      <w:bookmarkStart w:id="88" w:name="_Toc126527755"/>
      <w:r>
        <w:t xml:space="preserve">3.3.1.2. </w:t>
      </w:r>
      <w:r w:rsidR="004346BA">
        <w:t>Mối liên quan giữa tình trạng mắc bệnh với TTDD theo BMI</w:t>
      </w:r>
      <w:bookmarkEnd w:id="88"/>
    </w:p>
    <w:p w14:paraId="6EE2BA6B" w14:textId="05F49534" w:rsidR="006F0014" w:rsidRDefault="00D406DA" w:rsidP="00C23165">
      <w:r>
        <w:t>Bảng 3.7. Mối liên quan giữa tình trạng mắc bệnh với TTDD theo BMI</w:t>
      </w:r>
    </w:p>
    <w:p w14:paraId="130CA164" w14:textId="348F97EA" w:rsidR="00D406DA" w:rsidRDefault="00D406DA" w:rsidP="00C23165">
      <w:r>
        <w:t>Nhận xét:</w:t>
      </w:r>
    </w:p>
    <w:p w14:paraId="03C3BF55" w14:textId="7C502C30" w:rsidR="00E00583" w:rsidRDefault="00E00583" w:rsidP="00C23165">
      <w:pPr>
        <w:pStyle w:val="Heading4"/>
      </w:pPr>
      <w:bookmarkStart w:id="89" w:name="_Toc126527756"/>
      <w:r>
        <w:t>3.3.1.3. Mối liên quan giữa phân loại lao phổi theo TTDD với BMI</w:t>
      </w:r>
      <w:bookmarkEnd w:id="89"/>
    </w:p>
    <w:p w14:paraId="074539D6" w14:textId="1229D6C7" w:rsidR="00BA0559" w:rsidRDefault="00AE3C09" w:rsidP="00C23165">
      <w:pPr>
        <w:pStyle w:val="Heading4"/>
      </w:pPr>
      <w:bookmarkStart w:id="90" w:name="_Toc126527757"/>
      <w:r>
        <w:t>3.3.1.4. Mối liên quan giữa kiến thức với TTDD theo BMI</w:t>
      </w:r>
      <w:bookmarkEnd w:id="90"/>
    </w:p>
    <w:p w14:paraId="0716C75A" w14:textId="10170FDF" w:rsidR="00C9789B" w:rsidRDefault="00C9789B" w:rsidP="00C23165">
      <w:pPr>
        <w:pStyle w:val="Heading3"/>
      </w:pPr>
      <w:bookmarkStart w:id="91" w:name="_Toc126527758"/>
      <w:r>
        <w:t>3.3.2. Liên quan giữa TTDD theo SGA của người bệnh lao phổi</w:t>
      </w:r>
      <w:bookmarkEnd w:id="91"/>
    </w:p>
    <w:p w14:paraId="6BD151ED" w14:textId="5FDBCFEC" w:rsidR="00C9789B" w:rsidRDefault="00C9789B" w:rsidP="00C23165">
      <w:pPr>
        <w:pStyle w:val="Heading4"/>
      </w:pPr>
      <w:bookmarkStart w:id="92" w:name="_Toc126527759"/>
      <w:r>
        <w:t>3.3.</w:t>
      </w:r>
      <w:r w:rsidR="00C13693">
        <w:t>2</w:t>
      </w:r>
      <w:r>
        <w:t>.1. Mối liên quan giữa đặc điểm cá nhân với TTDD theo SGA</w:t>
      </w:r>
      <w:bookmarkEnd w:id="92"/>
    </w:p>
    <w:p w14:paraId="5840E682" w14:textId="73D34911" w:rsidR="00C9789B" w:rsidRDefault="00C9789B" w:rsidP="00C23165">
      <w:r>
        <w:t>Bảng 3.6. Liên quan giữa tình trạng dinh dưỡng theo SGA</w:t>
      </w:r>
    </w:p>
    <w:p w14:paraId="4CD7FB58" w14:textId="77777777" w:rsidR="00C9789B" w:rsidRDefault="00C9789B" w:rsidP="00C23165">
      <w:r>
        <w:t>Nhận xét:</w:t>
      </w:r>
    </w:p>
    <w:p w14:paraId="14D22AF3" w14:textId="198789B0" w:rsidR="00C9789B" w:rsidRDefault="00C9789B" w:rsidP="00C23165">
      <w:pPr>
        <w:pStyle w:val="Heading4"/>
      </w:pPr>
      <w:bookmarkStart w:id="93" w:name="_Toc126527760"/>
      <w:r>
        <w:t>3.3.</w:t>
      </w:r>
      <w:r w:rsidR="00C13693">
        <w:t>2</w:t>
      </w:r>
      <w:r>
        <w:t>.2. Mối liên quan giữa tình trạng mắc bệnh với TTDD theo SGA</w:t>
      </w:r>
      <w:bookmarkEnd w:id="93"/>
    </w:p>
    <w:p w14:paraId="5DC666CB" w14:textId="7088FE4D" w:rsidR="00C9789B" w:rsidRDefault="00C9789B" w:rsidP="00C23165">
      <w:r>
        <w:t>Bảng 3.7. Mối liên quan giữa tình trạng mắc bệnh với TTDD theo SGA</w:t>
      </w:r>
    </w:p>
    <w:p w14:paraId="1F6274A1" w14:textId="77777777" w:rsidR="00C9789B" w:rsidRDefault="00C9789B" w:rsidP="00C23165">
      <w:r>
        <w:t>Nhận xét:</w:t>
      </w:r>
    </w:p>
    <w:p w14:paraId="1F211A22" w14:textId="7EF91745" w:rsidR="00C9789B" w:rsidRDefault="00C9789B" w:rsidP="00C23165">
      <w:pPr>
        <w:pStyle w:val="Heading4"/>
      </w:pPr>
      <w:bookmarkStart w:id="94" w:name="_Toc126527761"/>
      <w:r>
        <w:t>3.3.</w:t>
      </w:r>
      <w:r w:rsidR="00C13693">
        <w:t>2</w:t>
      </w:r>
      <w:r>
        <w:t>.3. Mối liên quan giữa phân loại lao phổi theo TTDD với SGA</w:t>
      </w:r>
      <w:bookmarkEnd w:id="94"/>
    </w:p>
    <w:p w14:paraId="760A149E" w14:textId="35BBC799" w:rsidR="00C9789B" w:rsidRDefault="00C9789B" w:rsidP="00C23165">
      <w:pPr>
        <w:pStyle w:val="Heading4"/>
      </w:pPr>
      <w:bookmarkStart w:id="95" w:name="_Toc126527762"/>
      <w:r>
        <w:t>3.3.</w:t>
      </w:r>
      <w:r w:rsidR="00C13693">
        <w:t>2</w:t>
      </w:r>
      <w:r>
        <w:t>.4. Mối liên quan giữa kiến thức với TTDD theo SGA</w:t>
      </w:r>
      <w:bookmarkEnd w:id="95"/>
    </w:p>
    <w:p w14:paraId="3BAB69DD" w14:textId="3D8EB73F" w:rsidR="00233AEA" w:rsidRDefault="00233AEA" w:rsidP="00C23165"/>
    <w:p w14:paraId="2718B684" w14:textId="77777777" w:rsidR="00233AEA" w:rsidRDefault="00233AEA" w:rsidP="00C23165">
      <w:r>
        <w:br w:type="page"/>
      </w:r>
    </w:p>
    <w:p w14:paraId="7D22E39E" w14:textId="77503B7F" w:rsidR="00C57DFE" w:rsidRPr="00C57DFE" w:rsidRDefault="00233AEA" w:rsidP="00C23165">
      <w:pPr>
        <w:pStyle w:val="Heading1"/>
      </w:pPr>
      <w:bookmarkStart w:id="96" w:name="_Toc126527763"/>
      <w:bookmarkStart w:id="97" w:name="_Toc130501821"/>
      <w:r>
        <w:lastRenderedPageBreak/>
        <w:t>Chương 4 – BÀN LUẬN</w:t>
      </w:r>
      <w:bookmarkEnd w:id="96"/>
      <w:bookmarkEnd w:id="97"/>
    </w:p>
    <w:p w14:paraId="42DB63E8" w14:textId="4A8D6DD9" w:rsidR="00C57DFE" w:rsidRPr="00C57DFE" w:rsidRDefault="00C57DFE" w:rsidP="00C23165">
      <w:r w:rsidRPr="00C57DFE">
        <w:t>Suy dinh dưỡng thường gặp ở đối tượng người bệnh lao. Trong những năm</w:t>
      </w:r>
      <w:r w:rsidR="00B635C1">
        <w:t xml:space="preserve">, </w:t>
      </w:r>
      <w:r w:rsidRPr="00C57DFE">
        <w:t>g</w:t>
      </w:r>
      <w:r w:rsidR="00B635C1">
        <w:t>ầ</w:t>
      </w:r>
      <w:r w:rsidRPr="00C57DFE">
        <w:t xml:space="preserve">n đây, </w:t>
      </w:r>
      <w:r w:rsidR="00B635C1">
        <w:t>tầ</w:t>
      </w:r>
      <w:r w:rsidRPr="00C57DFE">
        <w:t>m quan trọng cửa việc đánh giá dinh dưỡng trên người bệnh được nh</w:t>
      </w:r>
      <w:r w:rsidR="00B635C1">
        <w:t>ấ</w:t>
      </w:r>
      <w:r w:rsidRPr="00C57DFE">
        <w:t>n</w:t>
      </w:r>
      <w:r w:rsidR="00B635C1">
        <w:t xml:space="preserve"> </w:t>
      </w:r>
      <w:r w:rsidRPr="00C57DFE">
        <w:t>mạnh bởi rất nhi</w:t>
      </w:r>
      <w:r w:rsidR="00B635C1">
        <w:t>ều</w:t>
      </w:r>
      <w:r w:rsidRPr="00C57DFE">
        <w:t xml:space="preserve"> những nghi</w:t>
      </w:r>
      <w:r w:rsidR="00B635C1">
        <w:t>ê</w:t>
      </w:r>
      <w:r w:rsidRPr="00C57DFE">
        <w:t>n cứu cho thấy tình trạng suy dinh dưỡng kết hợp với</w:t>
      </w:r>
      <w:r w:rsidR="00B635C1">
        <w:t xml:space="preserve"> </w:t>
      </w:r>
      <w:r w:rsidRPr="00C57DFE">
        <w:t>sự gia tăng nguy cơ bệnh tật và tử vong, Vì vậy, việc đánh giá định k</w:t>
      </w:r>
      <w:r w:rsidR="00B635C1">
        <w:t>ỳ</w:t>
      </w:r>
      <w:r w:rsidRPr="00C57DFE">
        <w:t xml:space="preserve"> t</w:t>
      </w:r>
      <w:r w:rsidR="00B635C1">
        <w:t>ì</w:t>
      </w:r>
      <w:r w:rsidRPr="00C57DFE">
        <w:t xml:space="preserve">nh trạng </w:t>
      </w:r>
      <w:r w:rsidR="00B635C1">
        <w:t>di</w:t>
      </w:r>
      <w:r w:rsidRPr="00C57DFE">
        <w:t>nh</w:t>
      </w:r>
      <w:r w:rsidR="00B635C1">
        <w:t xml:space="preserve"> d</w:t>
      </w:r>
      <w:r w:rsidRPr="00C57DFE">
        <w:t>ư</w:t>
      </w:r>
      <w:r w:rsidR="00B635C1">
        <w:t>ỡ</w:t>
      </w:r>
      <w:r w:rsidRPr="00C57DFE">
        <w:t xml:space="preserve">ng </w:t>
      </w:r>
      <w:r w:rsidR="00B635C1">
        <w:t>v</w:t>
      </w:r>
      <w:r w:rsidRPr="00C57DFE">
        <w:t>à th</w:t>
      </w:r>
      <w:r w:rsidR="00B635C1">
        <w:t>ự</w:t>
      </w:r>
      <w:r w:rsidRPr="00C57DFE">
        <w:t xml:space="preserve">c </w:t>
      </w:r>
      <w:r w:rsidR="00B635C1">
        <w:t>h</w:t>
      </w:r>
      <w:r w:rsidRPr="00C57DFE">
        <w:t>iện các phép đo thí</w:t>
      </w:r>
      <w:r w:rsidR="00B635C1">
        <w:t>ch</w:t>
      </w:r>
      <w:r w:rsidRPr="00C57DFE">
        <w:t xml:space="preserve"> hợp </w:t>
      </w:r>
      <w:r w:rsidR="00B635C1">
        <w:t xml:space="preserve">có </w:t>
      </w:r>
      <w:r w:rsidRPr="00C57DFE">
        <w:t>v</w:t>
      </w:r>
      <w:r w:rsidR="00B635C1">
        <w:t>ai</w:t>
      </w:r>
      <w:r w:rsidRPr="00C57DFE">
        <w:t xml:space="preserve"> t</w:t>
      </w:r>
      <w:r w:rsidR="00B635C1">
        <w:t>rò</w:t>
      </w:r>
      <w:r w:rsidRPr="00C57DFE">
        <w:t xml:space="preserve"> qu</w:t>
      </w:r>
      <w:r w:rsidR="00B635C1">
        <w:t>a</w:t>
      </w:r>
      <w:r w:rsidRPr="00C57DFE">
        <w:t>n t</w:t>
      </w:r>
      <w:r w:rsidR="00B635C1">
        <w:t>rọ</w:t>
      </w:r>
      <w:r w:rsidRPr="00C57DFE">
        <w:t xml:space="preserve">ng trong </w:t>
      </w:r>
      <w:r w:rsidR="00B635C1">
        <w:t>việc</w:t>
      </w:r>
      <w:r w:rsidRPr="00C57DFE">
        <w:t xml:space="preserve"> cải thiện kết</w:t>
      </w:r>
      <w:r w:rsidR="00B635C1">
        <w:t xml:space="preserve"> </w:t>
      </w:r>
      <w:r w:rsidRPr="00C57DFE">
        <w:t>quả lâm s</w:t>
      </w:r>
      <w:r w:rsidR="00B635C1">
        <w:t>à</w:t>
      </w:r>
      <w:r w:rsidRPr="00C57DFE">
        <w:t>ng ở người bệnh đặc bi</w:t>
      </w:r>
      <w:r w:rsidR="00B635C1">
        <w:t>ệ</w:t>
      </w:r>
      <w:r w:rsidRPr="00C57DFE">
        <w:t xml:space="preserve">t </w:t>
      </w:r>
      <w:r w:rsidR="00B635C1">
        <w:t>BN</w:t>
      </w:r>
      <w:r w:rsidRPr="00C57DFE">
        <w:t xml:space="preserve"> lao.</w:t>
      </w:r>
    </w:p>
    <w:p w14:paraId="50003222" w14:textId="27574F3C" w:rsidR="00040454" w:rsidRDefault="00C57DFE" w:rsidP="00C23165">
      <w:r w:rsidRPr="00C57DFE">
        <w:t xml:space="preserve">Sự tác động qua lại giữa lao và suy dinh </w:t>
      </w:r>
      <w:r w:rsidR="008A7F86">
        <w:t>dưỡng</w:t>
      </w:r>
      <w:r w:rsidRPr="00C57DFE">
        <w:t xml:space="preserve"> đã được đ</w:t>
      </w:r>
      <w:r w:rsidR="00B635C1">
        <w:t>ề</w:t>
      </w:r>
      <w:r w:rsidRPr="00C57DFE">
        <w:t xml:space="preserve"> cập qua nhiễ</w:t>
      </w:r>
      <w:r w:rsidR="00B635C1">
        <w:t xml:space="preserve">u </w:t>
      </w:r>
      <w:r w:rsidRPr="00C57DFE">
        <w:t>nghiên cứu, trong đó nghiên cứu của Lonaroth</w:t>
      </w:r>
      <w:r w:rsidR="00B635C1">
        <w:t>.</w:t>
      </w:r>
      <w:r w:rsidRPr="00C57DFE">
        <w:t>K (2010), tổng hợp của 6 nghi</w:t>
      </w:r>
      <w:r w:rsidR="00B635C1">
        <w:t>ê</w:t>
      </w:r>
      <w:r w:rsidRPr="00C57DFE">
        <w:t>n cứu</w:t>
      </w:r>
      <w:r w:rsidR="00B635C1">
        <w:t xml:space="preserve"> </w:t>
      </w:r>
      <w:r w:rsidRPr="00C57DFE">
        <w:t>được tiến hành tại nhiều nước trên cho thấy có m</w:t>
      </w:r>
      <w:r w:rsidR="00B635C1">
        <w:t>ộ</w:t>
      </w:r>
      <w:r w:rsidRPr="00C57DFE">
        <w:t>t m</w:t>
      </w:r>
      <w:r w:rsidR="00B635C1">
        <w:t>ố</w:t>
      </w:r>
      <w:r w:rsidRPr="00C57DFE">
        <w:t>i liên chặt chẽ giữa SDD vả tỷ</w:t>
      </w:r>
      <w:r w:rsidR="00B635C1">
        <w:t xml:space="preserve"> </w:t>
      </w:r>
      <w:r w:rsidRPr="00C57DFE">
        <w:t xml:space="preserve">lệ mắc lao. Lao </w:t>
      </w:r>
      <w:r w:rsidR="00B635C1">
        <w:t>d</w:t>
      </w:r>
      <w:r w:rsidRPr="00C57DFE">
        <w:t>ẫn tới suy dịnh đường và suy dinh dưỡng l</w:t>
      </w:r>
      <w:r w:rsidR="00B635C1">
        <w:t>à</w:t>
      </w:r>
      <w:r w:rsidRPr="00C57DFE">
        <w:t>m t</w:t>
      </w:r>
      <w:r w:rsidR="00B635C1">
        <w:t>ă</w:t>
      </w:r>
      <w:r w:rsidRPr="00C57DFE">
        <w:t>ng khả năng mắc</w:t>
      </w:r>
      <w:r w:rsidR="00B635C1">
        <w:t xml:space="preserve"> </w:t>
      </w:r>
      <w:r w:rsidRPr="00C57DFE">
        <w:t>lao. Tình trạng suy dinh dưỡng trong bệnh nhân lao đã được đề cập tới nhi</w:t>
      </w:r>
      <w:r w:rsidR="00B635C1">
        <w:t>ề</w:t>
      </w:r>
      <w:r w:rsidRPr="00C57DFE">
        <w:t>u nghiên</w:t>
      </w:r>
      <w:r w:rsidR="00B635C1">
        <w:t xml:space="preserve"> </w:t>
      </w:r>
      <w:r w:rsidRPr="00C57DFE">
        <w:t>c</w:t>
      </w:r>
      <w:r w:rsidR="00B635C1">
        <w:t>ứ</w:t>
      </w:r>
      <w:r w:rsidRPr="00C57DFE">
        <w:t>a, ở các nước đang phát triển cũng như các nước phát triển. Nhi</w:t>
      </w:r>
      <w:r w:rsidR="00B635C1">
        <w:t>ề</w:t>
      </w:r>
      <w:r w:rsidRPr="00C57DFE">
        <w:t>u nghiên cứu đã</w:t>
      </w:r>
      <w:r w:rsidR="00B635C1">
        <w:t xml:space="preserve"> </w:t>
      </w:r>
      <w:r w:rsidRPr="00C57DFE">
        <w:t xml:space="preserve">chứng mình dinh </w:t>
      </w:r>
      <w:r w:rsidR="00B635C1">
        <w:t>d</w:t>
      </w:r>
      <w:r w:rsidRPr="00C57DFE">
        <w:t>ưỡng tốt năng cao sức để kháng của cơ thể chống lại bệnh tật,</w:t>
      </w:r>
      <w:r w:rsidR="00B635C1">
        <w:t xml:space="preserve"> việc cung</w:t>
      </w:r>
      <w:r w:rsidRPr="00C57DFE">
        <w:t xml:space="preserve"> c</w:t>
      </w:r>
      <w:r w:rsidR="00B635C1">
        <w:t>â</w:t>
      </w:r>
      <w:r w:rsidRPr="00C57DFE">
        <w:t xml:space="preserve">p dịnh </w:t>
      </w:r>
      <w:r w:rsidR="00B635C1">
        <w:t>d</w:t>
      </w:r>
      <w:r w:rsidRPr="00C57DFE">
        <w:t>ư</w:t>
      </w:r>
      <w:r w:rsidR="00B635C1">
        <w:t>ỡ</w:t>
      </w:r>
      <w:r w:rsidRPr="00C57DFE">
        <w:t>ng đ</w:t>
      </w:r>
      <w:r w:rsidR="00B635C1">
        <w:t>ầ</w:t>
      </w:r>
      <w:r w:rsidRPr="00C57DFE">
        <w:t>y đủ, hợp lý đã giúp tăng c</w:t>
      </w:r>
      <w:r w:rsidR="00040454">
        <w:t>ườ</w:t>
      </w:r>
      <w:r w:rsidRPr="00C57DFE">
        <w:t xml:space="preserve">ng miễn </w:t>
      </w:r>
      <w:r w:rsidR="00040454">
        <w:t>d</w:t>
      </w:r>
      <w:r w:rsidRPr="00C57DFE">
        <w:t>ịch r</w:t>
      </w:r>
      <w:r w:rsidR="00040454">
        <w:t>ú</w:t>
      </w:r>
      <w:r w:rsidRPr="00C57DFE">
        <w:t>t ngắn</w:t>
      </w:r>
      <w:r w:rsidR="00040454">
        <w:t xml:space="preserve"> </w:t>
      </w:r>
      <w:r w:rsidRPr="00C57DFE">
        <w:t>thời gian điều tr</w:t>
      </w:r>
      <w:r w:rsidR="00040454">
        <w:t>i</w:t>
      </w:r>
      <w:r w:rsidRPr="00C57DFE">
        <w:t xml:space="preserve"> kh</w:t>
      </w:r>
      <w:r w:rsidR="00040454">
        <w:t>á</w:t>
      </w:r>
      <w:r w:rsidRPr="00C57DFE">
        <w:t>ng sinh, giảm biến chứng</w:t>
      </w:r>
      <w:r w:rsidR="00040454">
        <w:t>,</w:t>
      </w:r>
      <w:r w:rsidRPr="00C57DFE">
        <w:t xml:space="preserve"> </w:t>
      </w:r>
      <w:r w:rsidR="00040454">
        <w:t>rú</w:t>
      </w:r>
      <w:r w:rsidRPr="00C57DFE">
        <w:t>t ngắn thời gian nằm v</w:t>
      </w:r>
      <w:r w:rsidR="00040454">
        <w:t xml:space="preserve">iện, </w:t>
      </w:r>
      <w:r w:rsidRPr="00C57DFE">
        <w:t>ch</w:t>
      </w:r>
      <w:r w:rsidR="00040454">
        <w:t>i</w:t>
      </w:r>
      <w:r w:rsidRPr="00C57DFE">
        <w:t xml:space="preserve"> phí đi</w:t>
      </w:r>
      <w:r w:rsidR="00040454">
        <w:t>ều</w:t>
      </w:r>
      <w:r w:rsidRPr="00C57DFE">
        <w:t xml:space="preserve"> trị, giảm tỷ lệ tử vong ở bệnh nhân lao</w:t>
      </w:r>
      <w:r w:rsidR="00040454">
        <w:t>.</w:t>
      </w:r>
    </w:p>
    <w:p w14:paraId="1C0F39FF" w14:textId="052B0A4B" w:rsidR="00C57DFE" w:rsidRPr="00C57DFE" w:rsidRDefault="00040454" w:rsidP="00C23165">
      <w:pPr>
        <w:pStyle w:val="Heading2"/>
      </w:pPr>
      <w:bookmarkStart w:id="98" w:name="_Toc126527764"/>
      <w:bookmarkStart w:id="99" w:name="_Toc130501822"/>
      <w:r>
        <w:t>4.</w:t>
      </w:r>
      <w:r w:rsidR="00C57DFE" w:rsidRPr="00C57DFE">
        <w:t>1. Đặc điểm của đối tượng nghiên cứu</w:t>
      </w:r>
      <w:bookmarkEnd w:id="98"/>
      <w:bookmarkEnd w:id="99"/>
    </w:p>
    <w:p w14:paraId="14877FF7" w14:textId="77777777" w:rsidR="00824F2E" w:rsidRDefault="00C57DFE" w:rsidP="00C23165">
      <w:r w:rsidRPr="00C57DFE">
        <w:t>Tuổi là một trong những yên t</w:t>
      </w:r>
      <w:r w:rsidR="00040454">
        <w:t>ố</w:t>
      </w:r>
      <w:r w:rsidRPr="00C57DFE">
        <w:t xml:space="preserve"> quan trọng trong nghiên cứu về lao v</w:t>
      </w:r>
      <w:r w:rsidR="00040454">
        <w:t>ì</w:t>
      </w:r>
      <w:r w:rsidRPr="00C57DFE">
        <w:t xml:space="preserve"> </w:t>
      </w:r>
      <w:r w:rsidR="00040454">
        <w:t>tuổi</w:t>
      </w:r>
      <w:r w:rsidRPr="00C57DFE">
        <w:t xml:space="preserve"> c</w:t>
      </w:r>
      <w:r w:rsidR="00040454">
        <w:t xml:space="preserve">ó </w:t>
      </w:r>
      <w:r w:rsidRPr="00C57DFE">
        <w:t>m</w:t>
      </w:r>
      <w:r w:rsidR="00040454">
        <w:t>ố</w:t>
      </w:r>
      <w:r w:rsidRPr="00C57DFE">
        <w:t>i tương quan giữa t</w:t>
      </w:r>
      <w:r w:rsidR="00040454">
        <w:t>ì</w:t>
      </w:r>
      <w:r w:rsidRPr="00C57DFE">
        <w:t>nh trạng sức khỏe vả các tác nhân gây bệnh lao, đ</w:t>
      </w:r>
      <w:r w:rsidR="00040454">
        <w:t xml:space="preserve">ây </w:t>
      </w:r>
      <w:r w:rsidRPr="00C57DFE">
        <w:t>là gi</w:t>
      </w:r>
      <w:r w:rsidR="00040454">
        <w:t>a</w:t>
      </w:r>
      <w:r w:rsidRPr="00C57DFE">
        <w:t>i</w:t>
      </w:r>
      <w:r w:rsidR="00040454">
        <w:t xml:space="preserve"> đ</w:t>
      </w:r>
      <w:r w:rsidRPr="00C57DFE">
        <w:t>oạn các bệnh mạn t</w:t>
      </w:r>
      <w:r w:rsidR="00040454">
        <w:t>í</w:t>
      </w:r>
      <w:r w:rsidRPr="00C57DFE">
        <w:t xml:space="preserve">nh bắt dẫu xuất hiện như đái tháo </w:t>
      </w:r>
      <w:r w:rsidR="00040454">
        <w:t>đ</w:t>
      </w:r>
      <w:r w:rsidRPr="00C57DFE">
        <w:t>ường, lo</w:t>
      </w:r>
      <w:r w:rsidR="00040454">
        <w:t>á</w:t>
      </w:r>
      <w:r w:rsidRPr="00C57DFE">
        <w:t xml:space="preserve">t </w:t>
      </w:r>
      <w:r w:rsidR="00040454">
        <w:t>d</w:t>
      </w:r>
      <w:r w:rsidRPr="00C57DFE">
        <w:t xml:space="preserve">ạ </w:t>
      </w:r>
      <w:r w:rsidR="00040454">
        <w:t>dà</w:t>
      </w:r>
      <w:r w:rsidRPr="00C57DFE">
        <w:t>y t</w:t>
      </w:r>
      <w:r w:rsidR="00040454">
        <w:t>á</w:t>
      </w:r>
      <w:r w:rsidRPr="00C57DFE">
        <w:t xml:space="preserve"> tr</w:t>
      </w:r>
      <w:r w:rsidR="00040454">
        <w:t>à</w:t>
      </w:r>
      <w:r w:rsidRPr="00C57DFE">
        <w:t>ng,</w:t>
      </w:r>
      <w:r w:rsidR="00040454">
        <w:t xml:space="preserve"> </w:t>
      </w:r>
      <w:r w:rsidRPr="00C57DFE">
        <w:t>đồng thời các th</w:t>
      </w:r>
      <w:r w:rsidR="00040454">
        <w:t>ó</w:t>
      </w:r>
      <w:r w:rsidRPr="00C57DFE">
        <w:t>i quen như uống rượu, thuốc lá cũng như tiếp x</w:t>
      </w:r>
      <w:r w:rsidR="00040454">
        <w:t>ú</w:t>
      </w:r>
      <w:r w:rsidRPr="00C57DFE">
        <w:t>c với các y</w:t>
      </w:r>
      <w:r w:rsidR="00040454">
        <w:t>ế</w:t>
      </w:r>
      <w:r w:rsidRPr="00C57DFE">
        <w:t>u t</w:t>
      </w:r>
      <w:r w:rsidR="00040454">
        <w:t>ố</w:t>
      </w:r>
      <w:r w:rsidR="00E0312B">
        <w:t xml:space="preserve"> </w:t>
      </w:r>
      <w:r w:rsidRPr="00C57DFE">
        <w:t>nguy cơ khác l</w:t>
      </w:r>
      <w:r w:rsidR="00E0312B">
        <w:t>à</w:t>
      </w:r>
      <w:r w:rsidRPr="00C57DFE">
        <w:t>m t</w:t>
      </w:r>
      <w:r w:rsidR="00E0312B">
        <w:t>ă</w:t>
      </w:r>
      <w:r w:rsidRPr="00C57DFE">
        <w:t>ng nguy cơ chuyển lao sơ nhiễm sang lao bệnh. Trong ngh</w:t>
      </w:r>
      <w:r w:rsidR="00E0312B">
        <w:t xml:space="preserve">iên </w:t>
      </w:r>
      <w:r w:rsidRPr="00C57DFE">
        <w:t>cứu của chúng tôi nhận thấy sự thay đổi quan s</w:t>
      </w:r>
      <w:r w:rsidR="00E0312B">
        <w:t>á</w:t>
      </w:r>
      <w:r w:rsidRPr="00C57DFE">
        <w:t xml:space="preserve">t về BMI ở những bệnh </w:t>
      </w:r>
      <w:r w:rsidRPr="00C57DFE">
        <w:lastRenderedPageBreak/>
        <w:t>nhân dưới</w:t>
      </w:r>
      <w:r w:rsidR="00E0312B">
        <w:t xml:space="preserve"> </w:t>
      </w:r>
      <w:r w:rsidRPr="00C57DFE">
        <w:t>65 tuổi và trên 65 tuổi (47.7% so với 51.2%) mặc dù sự khác biệt không có ý nghĩa</w:t>
      </w:r>
      <w:r w:rsidR="00E0312B">
        <w:t xml:space="preserve"> </w:t>
      </w:r>
      <w:r w:rsidRPr="00C57DFE">
        <w:t xml:space="preserve">thống kế tuy nhiên </w:t>
      </w:r>
      <w:r w:rsidR="002A22BB">
        <w:t>l</w:t>
      </w:r>
      <w:r w:rsidRPr="00C57DFE">
        <w:t xml:space="preserve">ý giải cho sự khác nhau là </w:t>
      </w:r>
      <w:r w:rsidR="002A22BB">
        <w:t>d</w:t>
      </w:r>
      <w:r w:rsidRPr="00C57DFE">
        <w:t xml:space="preserve">o hệ thống miễn </w:t>
      </w:r>
      <w:r w:rsidR="002A22BB">
        <w:t>d</w:t>
      </w:r>
      <w:r w:rsidRPr="00C57DFE">
        <w:t>ịch của người trẻ</w:t>
      </w:r>
      <w:r w:rsidR="002A22BB">
        <w:t xml:space="preserve"> </w:t>
      </w:r>
      <w:r w:rsidRPr="00C57DFE">
        <w:t>nói chung mạnh hơn người giả đồng nghĩa với khả năng chịu đựng của người trẻ và</w:t>
      </w:r>
      <w:r w:rsidR="002A22BB">
        <w:t xml:space="preserve"> </w:t>
      </w:r>
      <w:r w:rsidRPr="00C57DFE">
        <w:t>khả năng cân nặng tốt hơn so với người gi</w:t>
      </w:r>
      <w:r w:rsidR="00824F2E">
        <w:t>à.</w:t>
      </w:r>
    </w:p>
    <w:p w14:paraId="199EAACD" w14:textId="770B2C72" w:rsidR="007D32EF" w:rsidRDefault="00C57DFE" w:rsidP="00C23165">
      <w:r w:rsidRPr="00C57DFE">
        <w:t>380 người bệnh được phỏng vấn có tuổi từ 18 tới 85 tuổi, tuổi trung bình là 59,2</w:t>
      </w:r>
      <w:r w:rsidR="00824F2E">
        <w:t xml:space="preserve"> </w:t>
      </w:r>
      <w:r w:rsidRPr="00C57DFE">
        <w:t xml:space="preserve">+ </w:t>
      </w:r>
      <w:r w:rsidR="00824F2E">
        <w:t>1</w:t>
      </w:r>
      <w:r w:rsidRPr="00C57DFE">
        <w:t>6, khả tương đồng với các nghiên cứu của các tác giả trong và ngoài nước như</w:t>
      </w:r>
      <w:r w:rsidR="00824F2E">
        <w:t xml:space="preserve"> t</w:t>
      </w:r>
      <w:r w:rsidRPr="00C57DFE">
        <w:t xml:space="preserve">ác giả Dương Quang Tuấn và cộng sự (2015) có tuổi trung bình là </w:t>
      </w:r>
      <w:r w:rsidR="00824F2E">
        <w:t>5</w:t>
      </w:r>
      <w:r w:rsidRPr="00C57DFE">
        <w:t>1,6</w:t>
      </w:r>
      <w:r w:rsidR="007D32EF">
        <w:t xml:space="preserve"> </w:t>
      </w:r>
      <w:r w:rsidRPr="00C57DFE">
        <w:t>+ 17</w:t>
      </w:r>
      <w:r w:rsidR="00824F2E">
        <w:t>,</w:t>
      </w:r>
      <w:r w:rsidRPr="00C57DFE">
        <w:t>3.</w:t>
      </w:r>
    </w:p>
    <w:p w14:paraId="36397D64" w14:textId="67BB2BBF" w:rsidR="00C57DFE" w:rsidRPr="00C57DFE" w:rsidRDefault="00C57DFE" w:rsidP="00C23165">
      <w:r w:rsidRPr="00C57DFE">
        <w:t>Trong nghiên cứu của chúng tôi tỉ lệ nam nữ trong nghi</w:t>
      </w:r>
      <w:r w:rsidR="007D32EF">
        <w:t>ê</w:t>
      </w:r>
      <w:r w:rsidRPr="00C57DFE">
        <w:t>n cứu là 2.3/1 tương</w:t>
      </w:r>
      <w:r w:rsidR="007D32EF">
        <w:t xml:space="preserve"> </w:t>
      </w:r>
      <w:r w:rsidRPr="00C57DFE">
        <w:t>tự với t</w:t>
      </w:r>
      <w:r w:rsidR="007D32EF">
        <w:t>ì</w:t>
      </w:r>
      <w:r w:rsidRPr="00C57DFE">
        <w:t>nh hình dịch t</w:t>
      </w:r>
      <w:r w:rsidR="007D32EF">
        <w:t>ễ</w:t>
      </w:r>
      <w:r w:rsidRPr="00C57DFE">
        <w:t xml:space="preserve"> bệnh lao tại Việt Nam là 2,5/1, trong đó nam giới là 265</w:t>
      </w:r>
      <w:r w:rsidR="007D32EF">
        <w:t xml:space="preserve"> </w:t>
      </w:r>
      <w:r w:rsidRPr="00C57DFE">
        <w:t xml:space="preserve">chiếm tỷ lệ 69,7% nữ giới là 115 chiếm tỷ lệ 30.3%. Tương đương với </w:t>
      </w:r>
      <w:r w:rsidR="007D32EF">
        <w:t>t</w:t>
      </w:r>
      <w:r w:rsidRPr="00C57DFE">
        <w:t>ác giả</w:t>
      </w:r>
      <w:r w:rsidR="007D32EF">
        <w:t xml:space="preserve"> </w:t>
      </w:r>
      <w:r w:rsidRPr="00C57DFE">
        <w:t>Dương Quang Tuấn vả cộng sự (2015) trên 101 bệnh nhân lao điều trị tại Bệnh viện</w:t>
      </w:r>
      <w:r w:rsidR="007D32EF">
        <w:t xml:space="preserve"> </w:t>
      </w:r>
      <w:r w:rsidRPr="00C57DFE">
        <w:t>Tr</w:t>
      </w:r>
      <w:r w:rsidR="007D32EF">
        <w:t>u</w:t>
      </w:r>
      <w:r w:rsidRPr="00C57DFE">
        <w:t>ng ương Huế c</w:t>
      </w:r>
      <w:r w:rsidR="007D32EF">
        <w:t>ó</w:t>
      </w:r>
      <w:r w:rsidRPr="00C57DFE">
        <w:t xml:space="preserve"> tỷ lệ nam là 68,3% và nữ là 31.7% nhưng cao hơn của các t</w:t>
      </w:r>
      <w:r w:rsidR="007D32EF">
        <w:t>ác g</w:t>
      </w:r>
      <w:r w:rsidRPr="00C57DFE">
        <w:t>iả nước ngoài như Dodor E (2008) nghi</w:t>
      </w:r>
      <w:r w:rsidR="007D32EF">
        <w:t>ê</w:t>
      </w:r>
      <w:r w:rsidRPr="00C57DFE">
        <w:t xml:space="preserve">n cứu về tình trạng </w:t>
      </w:r>
      <w:r w:rsidR="0066715C">
        <w:t>dinh dưỡng</w:t>
      </w:r>
      <w:r w:rsidRPr="00C57DFE">
        <w:t xml:space="preserve"> của bệnh</w:t>
      </w:r>
      <w:r w:rsidR="007D32EF">
        <w:t xml:space="preserve"> </w:t>
      </w:r>
      <w:r w:rsidRPr="00C57DFE">
        <w:t xml:space="preserve">nhân lao mới tại Ghana trong </w:t>
      </w:r>
      <w:r w:rsidR="007D32EF">
        <w:t>5</w:t>
      </w:r>
      <w:r w:rsidRPr="00C57DFE">
        <w:t>60 bệnh nhân có 64,74% bệnh nhân là nam và 35,2%</w:t>
      </w:r>
      <w:r w:rsidR="007D32EF">
        <w:t xml:space="preserve"> là</w:t>
      </w:r>
      <w:r w:rsidRPr="00C57DFE">
        <w:t xml:space="preserve"> nữ. Nam giới hường liên quan nhiều hơn đến hoạt động gắng sức, tiếp xúc với</w:t>
      </w:r>
      <w:r w:rsidR="007D32EF">
        <w:t xml:space="preserve"> </w:t>
      </w:r>
      <w:r w:rsidRPr="00C57DFE">
        <w:t>nhiều yếu tổ nguy cơ như hút thuốc, uống rượu và sự xuất hiện triệu chứng không,</w:t>
      </w:r>
      <w:r w:rsidR="007D32EF">
        <w:t xml:space="preserve"> </w:t>
      </w:r>
      <w:r w:rsidRPr="00C57DFE">
        <w:t xml:space="preserve">điển hình khiến nữ giới </w:t>
      </w:r>
      <w:r w:rsidR="007D32EF">
        <w:t>ít</w:t>
      </w:r>
      <w:r w:rsidRPr="00C57DFE">
        <w:t xml:space="preserve"> đi khám vỉ triệu chứng của bệnh lao. Ngoài ra, số bệnh</w:t>
      </w:r>
      <w:r w:rsidR="007D32EF">
        <w:t xml:space="preserve"> </w:t>
      </w:r>
      <w:r w:rsidRPr="00C57DFE">
        <w:t>nhân nữ mắc lao trên thể giới thường mắc lao cao hơn sự khác biệt n</w:t>
      </w:r>
      <w:r w:rsidR="007D32EF">
        <w:t>à</w:t>
      </w:r>
      <w:r w:rsidRPr="00C57DFE">
        <w:t>y là do</w:t>
      </w:r>
      <w:r w:rsidR="007D32EF">
        <w:t xml:space="preserve"> </w:t>
      </w:r>
      <w:r w:rsidRPr="00C57DFE">
        <w:t>một ph</w:t>
      </w:r>
      <w:r w:rsidR="007D32EF">
        <w:t>ầ</w:t>
      </w:r>
      <w:r w:rsidRPr="00C57DFE">
        <w:t>n h</w:t>
      </w:r>
      <w:r w:rsidR="007D32EF">
        <w:t>ầu</w:t>
      </w:r>
      <w:r w:rsidRPr="00C57DFE">
        <w:t xml:space="preserve"> h</w:t>
      </w:r>
      <w:r w:rsidR="007D32EF">
        <w:t>ết</w:t>
      </w:r>
      <w:r w:rsidRPr="00C57DFE">
        <w:t xml:space="preserve"> phụ nữ: Việt Nam không hút thuốc lá nên tỉ lệ mắc lao thấp</w:t>
      </w:r>
      <w:r w:rsidR="007D32EF">
        <w:t xml:space="preserve"> </w:t>
      </w:r>
      <w:r w:rsidRPr="00C57DFE">
        <w:t>hơn so với phụ nữ trên thể giới.</w:t>
      </w:r>
    </w:p>
    <w:p w14:paraId="249C5C0C" w14:textId="77777777" w:rsidR="008A7F86" w:rsidRDefault="00C57DFE" w:rsidP="00C23165">
      <w:r w:rsidRPr="00C57DFE">
        <w:t>Ti lệ SDD theo BMI ở nhóm bệnh nhân nam lả 49,1</w:t>
      </w:r>
      <w:r w:rsidR="00BE4933">
        <w:t xml:space="preserve">% </w:t>
      </w:r>
      <w:r w:rsidRPr="00C57DFE">
        <w:t>bệnh nhân nữ tuổi là 47</w:t>
      </w:r>
      <w:r w:rsidR="00BE4933">
        <w:t>.</w:t>
      </w:r>
      <w:r w:rsidRPr="00C57DFE">
        <w:t>0 %.</w:t>
      </w:r>
      <w:r w:rsidR="00BE4933">
        <w:t xml:space="preserve"> Kết quả này </w:t>
      </w:r>
      <w:r w:rsidRPr="00C57DFE">
        <w:t>tương đồng</w:t>
      </w:r>
      <w:r w:rsidR="00BE4933" w:rsidRPr="00BE4933">
        <w:t xml:space="preserve"> </w:t>
      </w:r>
      <w:r w:rsidR="00BE4933" w:rsidRPr="00C57DFE">
        <w:t>nghiên cứu của</w:t>
      </w:r>
      <w:r w:rsidR="00BE4933">
        <w:t xml:space="preserve"> D</w:t>
      </w:r>
      <w:r w:rsidR="00BE4933" w:rsidRPr="00C57DFE">
        <w:t>odor, E. (2008) với tỉ lệ nam giới là 49% vả nữ gi</w:t>
      </w:r>
      <w:r w:rsidR="00BE4933">
        <w:t xml:space="preserve">ới </w:t>
      </w:r>
      <w:r w:rsidRPr="00C57DFE">
        <w:t xml:space="preserve">là 51% mặc </w:t>
      </w:r>
      <w:r w:rsidR="00BE4933">
        <w:t>dù</w:t>
      </w:r>
      <w:r w:rsidRPr="00C57DFE">
        <w:t xml:space="preserve"> sự khác</w:t>
      </w:r>
      <w:r w:rsidR="00BE4933">
        <w:t xml:space="preserve"> biệt không có ý nghĩa thống kê.</w:t>
      </w:r>
    </w:p>
    <w:p w14:paraId="318AF2E0" w14:textId="79D35A5F" w:rsidR="00D3729F" w:rsidRPr="00D3729F" w:rsidRDefault="00C57DFE" w:rsidP="00C23165">
      <w:r w:rsidRPr="00C57DFE">
        <w:lastRenderedPageBreak/>
        <w:t>Đa số bệnh nhân sống ở nông thôn chiếm tỉ lệ 60 5%. Ph</w:t>
      </w:r>
      <w:r w:rsidR="008A7F86">
        <w:t>ầ</w:t>
      </w:r>
      <w:r w:rsidRPr="00C57DFE">
        <w:t>n lớn bệnh nhân c</w:t>
      </w:r>
      <w:r w:rsidR="008A7F86">
        <w:t xml:space="preserve">ó </w:t>
      </w:r>
      <w:r w:rsidRPr="00C57DFE">
        <w:t>ngh</w:t>
      </w:r>
      <w:r w:rsidR="008A7F86">
        <w:t>ề</w:t>
      </w:r>
      <w:r w:rsidRPr="00C57DFE">
        <w:t xml:space="preserve"> nghiệp viên chứ</w:t>
      </w:r>
      <w:r w:rsidR="008A7F86">
        <w:t xml:space="preserve">c, </w:t>
      </w:r>
      <w:r w:rsidR="008A7F86" w:rsidRPr="00C57DFE">
        <w:t xml:space="preserve">hưu trí, công nhân (43.9%), tiếp đến là đối tượng lao động tự </w:t>
      </w:r>
      <w:r w:rsidRPr="00C57DFE">
        <w:t>(33,99%), thấp nhất</w:t>
      </w:r>
      <w:r w:rsidR="008A7F86">
        <w:t xml:space="preserve"> </w:t>
      </w:r>
      <w:r w:rsidR="008A7F86" w:rsidRPr="00C57DFE">
        <w:t>là đ</w:t>
      </w:r>
      <w:r w:rsidR="008A7F86">
        <w:t>ố</w:t>
      </w:r>
      <w:r w:rsidR="008A7F86" w:rsidRPr="00C57DFE">
        <w:t xml:space="preserve">i tượng học </w:t>
      </w:r>
      <w:r w:rsidR="008A7F86">
        <w:t>si</w:t>
      </w:r>
      <w:r w:rsidR="008A7F86" w:rsidRPr="00C57DFE">
        <w:t xml:space="preserve">nh, </w:t>
      </w:r>
      <w:r w:rsidR="008A7F86">
        <w:t>si</w:t>
      </w:r>
      <w:r w:rsidR="008A7F86" w:rsidRPr="00C57DFE">
        <w:t>nh viên (10,0</w:t>
      </w:r>
      <w:r w:rsidR="008A7F86">
        <w:t>%).</w:t>
      </w:r>
      <w:r w:rsidR="008A7F86" w:rsidRPr="00C57DFE">
        <w:t xml:space="preserve"> Đi</w:t>
      </w:r>
      <w:r w:rsidR="008A7F86">
        <w:t>ều</w:t>
      </w:r>
      <w:r w:rsidR="008A7F86" w:rsidRPr="00C57DFE">
        <w:t xml:space="preserve"> này phủ hợp với</w:t>
      </w:r>
      <w:r w:rsidR="008A7F86">
        <w:t xml:space="preserve"> </w:t>
      </w:r>
      <w:r w:rsidRPr="00C57DFE">
        <w:t xml:space="preserve">đặc điểm về </w:t>
      </w:r>
      <w:r w:rsidR="008A7F86">
        <w:t>d</w:t>
      </w:r>
      <w:r w:rsidRPr="00C57DFE">
        <w:t>ân số và ph</w:t>
      </w:r>
      <w:r w:rsidR="008A7F86">
        <w:t>á</w:t>
      </w:r>
      <w:r w:rsidRPr="00C57DFE">
        <w:t>t triển kinh t</w:t>
      </w:r>
      <w:r w:rsidR="008A7F86">
        <w:t>ế</w:t>
      </w:r>
      <w:r w:rsidRPr="00C57DFE">
        <w:t xml:space="preserve"> của nước </w:t>
      </w:r>
      <w:r w:rsidR="008A7F86">
        <w:t>t</w:t>
      </w:r>
      <w:r w:rsidRPr="00C57DFE">
        <w:t>a, nơi chủ y</w:t>
      </w:r>
      <w:r w:rsidR="008A7F86">
        <w:t>ếu</w:t>
      </w:r>
      <w:r w:rsidRPr="00C57DFE">
        <w:t xml:space="preserve"> sống bằng nghề</w:t>
      </w:r>
      <w:r w:rsidR="008A7F86">
        <w:t xml:space="preserve"> </w:t>
      </w:r>
      <w:r w:rsidR="00D3729F" w:rsidRPr="00D3729F">
        <w:t>nông và để giải thích cho việc (81,1%) đổi tượng tham gia nghiên cứu của</w:t>
      </w:r>
      <w:r w:rsidR="008A7F86">
        <w:t xml:space="preserve"> </w:t>
      </w:r>
      <w:r w:rsidR="00D3729F" w:rsidRPr="00D3729F">
        <w:t xml:space="preserve">chúng tôi cổ trình độ học vấn là </w:t>
      </w:r>
      <w:r w:rsidR="008A7F86">
        <w:t>d</w:t>
      </w:r>
      <w:r w:rsidR="00D3729F" w:rsidRPr="00D3729F">
        <w:t>ưới cấp 3 và 7</w:t>
      </w:r>
      <w:r w:rsidR="008A7F86">
        <w:t>.</w:t>
      </w:r>
      <w:r w:rsidR="00D3729F" w:rsidRPr="00D3729F">
        <w:t xml:space="preserve">3% số </w:t>
      </w:r>
      <w:r w:rsidR="008A7F86">
        <w:t>BN</w:t>
      </w:r>
      <w:r w:rsidR="00D3729F" w:rsidRPr="00D3729F">
        <w:t xml:space="preserve"> thuộc hộ ngh</w:t>
      </w:r>
      <w:r w:rsidR="008A7F86">
        <w:t>è</w:t>
      </w:r>
      <w:r w:rsidR="00D3729F" w:rsidRPr="00D3729F">
        <w:t>o.</w:t>
      </w:r>
    </w:p>
    <w:p w14:paraId="4184246D" w14:textId="77777777" w:rsidR="008A7F86" w:rsidRDefault="008A7F86" w:rsidP="00C23165">
      <w:r>
        <w:t>Kết</w:t>
      </w:r>
      <w:r w:rsidR="00D3729F" w:rsidRPr="00D3729F">
        <w:t xml:space="preserve"> qu</w:t>
      </w:r>
      <w:r>
        <w:t>ả</w:t>
      </w:r>
      <w:r w:rsidR="00D3729F" w:rsidRPr="00D3729F">
        <w:t xml:space="preserve"> nghi</w:t>
      </w:r>
      <w:r>
        <w:t>ê</w:t>
      </w:r>
      <w:r w:rsidR="00D3729F" w:rsidRPr="00D3729F">
        <w:t>n cứu cũng cho thấy đa số bệnh nhân đã lập gia định (75,3%), có</w:t>
      </w:r>
      <w:r>
        <w:t xml:space="preserve"> </w:t>
      </w:r>
      <w:r w:rsidR="00D3729F" w:rsidRPr="00D3729F">
        <w:t>94 trường hợp là chưa lập gia đỉnh hoặc ly hôn</w:t>
      </w:r>
      <w:r>
        <w:t>/</w:t>
      </w:r>
      <w:r w:rsidR="00D3729F" w:rsidRPr="00D3729F">
        <w:t>g</w:t>
      </w:r>
      <w:r>
        <w:t>óa</w:t>
      </w:r>
      <w:r w:rsidR="00D3729F" w:rsidRPr="00D3729F">
        <w:t xml:space="preserve"> (24,7</w:t>
      </w:r>
      <w:r>
        <w:t>%</w:t>
      </w:r>
      <w:r w:rsidR="00D3729F" w:rsidRPr="00D3729F">
        <w:t>)</w:t>
      </w:r>
      <w:r>
        <w:t>.</w:t>
      </w:r>
    </w:p>
    <w:p w14:paraId="078458CE" w14:textId="059EB657" w:rsidR="00D3729F" w:rsidRPr="00D3729F" w:rsidRDefault="00D3729F" w:rsidP="00C23165">
      <w:r w:rsidRPr="00D3729F">
        <w:t>Nghiên c</w:t>
      </w:r>
      <w:r w:rsidR="008A7F86">
        <w:t>ứ</w:t>
      </w:r>
      <w:r w:rsidRPr="00D3729F">
        <w:t xml:space="preserve">u về kiến thúc của người bệnh về dinh </w:t>
      </w:r>
      <w:r w:rsidR="008A7F86">
        <w:t>dưỡng</w:t>
      </w:r>
      <w:r w:rsidRPr="00D3729F">
        <w:t xml:space="preserve"> kh</w:t>
      </w:r>
      <w:r w:rsidR="008A7F86">
        <w:t>i</w:t>
      </w:r>
      <w:r w:rsidRPr="00D3729F">
        <w:t xml:space="preserve"> vào viện cho th</w:t>
      </w:r>
      <w:r w:rsidR="008A7F86">
        <w:t>ấ</w:t>
      </w:r>
      <w:r w:rsidRPr="00D3729F">
        <w:t>y</w:t>
      </w:r>
      <w:r w:rsidR="008A7F86">
        <w:t xml:space="preserve"> </w:t>
      </w:r>
      <w:r w:rsidRPr="00D3729F">
        <w:t>trong tổng số 380 người bệnh tham gia nghiền cứu chỉ có 87 người bệnh</w:t>
      </w:r>
      <w:r w:rsidR="008A7F86">
        <w:t xml:space="preserve"> </w:t>
      </w:r>
      <w:r w:rsidRPr="00D3729F">
        <w:t>(22.9</w:t>
      </w:r>
      <w:r w:rsidR="008A7F86">
        <w:t>%</w:t>
      </w:r>
      <w:r w:rsidRPr="00D3729F">
        <w:t>)</w:t>
      </w:r>
      <w:r w:rsidR="008A7F86">
        <w:t xml:space="preserve"> </w:t>
      </w:r>
      <w:r w:rsidRPr="00D3729F">
        <w:t>c</w:t>
      </w:r>
      <w:r w:rsidR="008A7F86">
        <w:t>ó</w:t>
      </w:r>
      <w:r w:rsidRPr="00D3729F">
        <w:t xml:space="preserve"> kiến thức về dinh dưỡng cho người bệnh lao. Đánh giá về các khó khăn khi cải</w:t>
      </w:r>
      <w:r w:rsidR="008A7F86">
        <w:t xml:space="preserve"> </w:t>
      </w:r>
      <w:r w:rsidRPr="00D3729F">
        <w:t>thiện t</w:t>
      </w:r>
      <w:r w:rsidR="008A7F86">
        <w:t>ì</w:t>
      </w:r>
      <w:r w:rsidRPr="00D3729F">
        <w:t xml:space="preserve">nh trạng </w:t>
      </w:r>
      <w:r w:rsidR="008A7F86">
        <w:t>dinh dưỡng</w:t>
      </w:r>
      <w:r w:rsidRPr="00D3729F">
        <w:t xml:space="preserve"> cho người bệnh, các c</w:t>
      </w:r>
      <w:r w:rsidR="008A7F86">
        <w:t>á</w:t>
      </w:r>
      <w:r w:rsidRPr="00D3729F">
        <w:t xml:space="preserve">n bộ </w:t>
      </w:r>
      <w:r w:rsidR="008A7F86">
        <w:t>y</w:t>
      </w:r>
      <w:r w:rsidRPr="00D3729F">
        <w:t xml:space="preserve"> t</w:t>
      </w:r>
      <w:r w:rsidR="008A7F86">
        <w:t>ế</w:t>
      </w:r>
      <w:r w:rsidRPr="00D3729F">
        <w:t xml:space="preserve"> trong nghiên cứu của</w:t>
      </w:r>
      <w:r w:rsidR="009048C3">
        <w:t xml:space="preserve"> </w:t>
      </w:r>
      <w:r w:rsidRPr="00D3729F">
        <w:t xml:space="preserve">Trần Khánh Thu cho rằng khó khăn chủ yếu đo kiến thức của người bệnh về </w:t>
      </w:r>
      <w:r w:rsidR="009048C3">
        <w:t>di</w:t>
      </w:r>
      <w:r w:rsidRPr="00D3729F">
        <w:t>nh</w:t>
      </w:r>
      <w:r w:rsidR="009048C3">
        <w:t xml:space="preserve"> </w:t>
      </w:r>
      <w:r w:rsidRPr="00D3729F">
        <w:t>dưỡng còn thiếu chiếm 92,3</w:t>
      </w:r>
      <w:r w:rsidR="009048C3">
        <w:t>%</w:t>
      </w:r>
      <w:r w:rsidRPr="00D3729F">
        <w:t>. Điề</w:t>
      </w:r>
      <w:r w:rsidR="0034734D">
        <w:t>u</w:t>
      </w:r>
      <w:r w:rsidRPr="00D3729F">
        <w:t xml:space="preserve"> này cho thầy r</w:t>
      </w:r>
      <w:r w:rsidR="0034734D">
        <w:t>ằ</w:t>
      </w:r>
      <w:r w:rsidRPr="00D3729F">
        <w:t>ng cần đa đạng hơn những</w:t>
      </w:r>
      <w:r w:rsidR="0034734D">
        <w:t xml:space="preserve"> </w:t>
      </w:r>
      <w:r w:rsidRPr="00D3729F">
        <w:t xml:space="preserve">phương pháp tư </w:t>
      </w:r>
      <w:r w:rsidR="00972917">
        <w:t>vấn</w:t>
      </w:r>
      <w:r w:rsidRPr="00D3729F">
        <w:t xml:space="preserve"> cũng như phối hợp các phương pháp đ</w:t>
      </w:r>
      <w:r w:rsidR="0034734D">
        <w:t>ể</w:t>
      </w:r>
      <w:r w:rsidRPr="00D3729F">
        <w:t xml:space="preserve"> </w:t>
      </w:r>
      <w:r w:rsidR="0034734D">
        <w:t>đ</w:t>
      </w:r>
      <w:r w:rsidRPr="00D3729F">
        <w:t>ạt hiệu cao trong</w:t>
      </w:r>
      <w:r w:rsidR="0034734D">
        <w:t xml:space="preserve"> </w:t>
      </w:r>
      <w:r w:rsidRPr="00D3729F">
        <w:t>công tác truyển thông. giáo dục s</w:t>
      </w:r>
      <w:r w:rsidR="0034734D">
        <w:t>ứ</w:t>
      </w:r>
      <w:r w:rsidRPr="00D3729F">
        <w:t>c khỏe</w:t>
      </w:r>
      <w:r w:rsidR="0034734D">
        <w:t>.</w:t>
      </w:r>
      <w:r w:rsidRPr="00D3729F">
        <w:t xml:space="preserve"> Việc phối hợp của nhiều ban ngành</w:t>
      </w:r>
      <w:r w:rsidR="00BE5F87">
        <w:t xml:space="preserve"> </w:t>
      </w:r>
      <w:r w:rsidRPr="00D3729F">
        <w:t>trong c</w:t>
      </w:r>
      <w:r w:rsidR="00BE5F87">
        <w:t>ô</w:t>
      </w:r>
      <w:r w:rsidRPr="00D3729F">
        <w:t>ng cuộc quản lí bệnh nhân lao là vô cũng c</w:t>
      </w:r>
      <w:r w:rsidR="00BE5F87">
        <w:t>ầ</w:t>
      </w:r>
      <w:r w:rsidRPr="00D3729F">
        <w:t>n thiết. Không chỉ dùng lại ở quản</w:t>
      </w:r>
      <w:r w:rsidR="000D23B6">
        <w:t xml:space="preserve"> </w:t>
      </w:r>
      <w:r w:rsidRPr="00D3729F">
        <w:t>1í các bệnh nhân lao tạ bệnh viện mà c</w:t>
      </w:r>
      <w:r w:rsidR="000D23B6">
        <w:t>ò</w:t>
      </w:r>
      <w:r w:rsidRPr="00D3729F">
        <w:t>n tại cộng đẳng. Sự thay đỗ</w:t>
      </w:r>
      <w:r w:rsidR="000D23B6">
        <w:t>i</w:t>
      </w:r>
      <w:r w:rsidRPr="00D3729F">
        <w:t xml:space="preserve"> kiến thức về chế</w:t>
      </w:r>
      <w:r w:rsidR="000D23B6">
        <w:t xml:space="preserve"> độ</w:t>
      </w:r>
      <w:r w:rsidRPr="00D3729F">
        <w:t xml:space="preserve"> ăn cho người bệnh phải được quan tâm từ chỉnh bệnh nhân và các đổi tượng chăm</w:t>
      </w:r>
      <w:r w:rsidR="000D23B6">
        <w:t xml:space="preserve"> </w:t>
      </w:r>
      <w:r w:rsidRPr="00D3729F">
        <w:t>s</w:t>
      </w:r>
      <w:r w:rsidR="000D23B6">
        <w:t>ó</w:t>
      </w:r>
      <w:r w:rsidRPr="00D3729F">
        <w:t>c họ vả các biện pháp truyền thông,</w:t>
      </w:r>
      <w:r w:rsidR="000D23B6">
        <w:t xml:space="preserve"> giáo </w:t>
      </w:r>
      <w:r w:rsidRPr="00D3729F">
        <w:t>dục sức khỏe phải được chú trọng và đưa ra</w:t>
      </w:r>
      <w:r w:rsidR="000D23B6">
        <w:t xml:space="preserve"> </w:t>
      </w:r>
      <w:r w:rsidRPr="00D3729F">
        <w:t>các biện pháp hợp lí.</w:t>
      </w:r>
    </w:p>
    <w:p w14:paraId="168F0E8F" w14:textId="5CB727AB" w:rsidR="00D3729F" w:rsidRPr="00D3729F" w:rsidRDefault="00D3729F" w:rsidP="00C23165">
      <w:r w:rsidRPr="00D3729F">
        <w:t>Nghiên cửu này của chúng tôi cũng l</w:t>
      </w:r>
      <w:r w:rsidR="00DA4C9B">
        <w:t>à</w:t>
      </w:r>
      <w:r w:rsidRPr="00D3729F">
        <w:t>m ti</w:t>
      </w:r>
      <w:r w:rsidR="00DA4C9B">
        <w:t>ề</w:t>
      </w:r>
      <w:r w:rsidRPr="00D3729F">
        <w:t>n đề cho các n</w:t>
      </w:r>
      <w:r w:rsidR="00DA4C9B">
        <w:t xml:space="preserve">ghiên </w:t>
      </w:r>
      <w:r w:rsidRPr="00D3729F">
        <w:t>cứu tiếp theo,</w:t>
      </w:r>
      <w:r w:rsidR="00DA4C9B">
        <w:t xml:space="preserve"> </w:t>
      </w:r>
      <w:r w:rsidRPr="00D3729F">
        <w:t>trong việc t</w:t>
      </w:r>
      <w:r w:rsidR="00DA4C9B">
        <w:t>ầ</w:t>
      </w:r>
      <w:r w:rsidRPr="00D3729F">
        <w:t>m</w:t>
      </w:r>
      <w:r w:rsidR="00DA4C9B">
        <w:t xml:space="preserve"> soát</w:t>
      </w:r>
      <w:r w:rsidRPr="00D3729F">
        <w:t xml:space="preserve"> </w:t>
      </w:r>
      <w:r w:rsidR="00DA4C9B">
        <w:t xml:space="preserve">đánh giá </w:t>
      </w:r>
      <w:r w:rsidRPr="00D3729F">
        <w:t>t</w:t>
      </w:r>
      <w:r w:rsidR="00DA4C9B">
        <w:t>ì</w:t>
      </w:r>
      <w:r w:rsidRPr="00D3729F">
        <w:t xml:space="preserve">nh trạng dịnh </w:t>
      </w:r>
      <w:r w:rsidR="00DA4C9B">
        <w:t>dưỡng</w:t>
      </w:r>
      <w:r w:rsidRPr="00D3729F">
        <w:t xml:space="preserve"> của to</w:t>
      </w:r>
      <w:r w:rsidR="00DA4C9B">
        <w:t>à</w:t>
      </w:r>
      <w:r w:rsidRPr="00D3729F">
        <w:t xml:space="preserve">n bộ các người </w:t>
      </w:r>
      <w:r w:rsidRPr="00D3729F">
        <w:lastRenderedPageBreak/>
        <w:t>bệnh lao</w:t>
      </w:r>
      <w:r w:rsidR="00DA4C9B">
        <w:t xml:space="preserve"> </w:t>
      </w:r>
      <w:r w:rsidRPr="00D3729F">
        <w:t>nói riêng cũng như toàn bộ người bệnh nhập vi</w:t>
      </w:r>
      <w:r w:rsidR="00DA4C9B">
        <w:t xml:space="preserve">ện </w:t>
      </w:r>
      <w:r w:rsidRPr="00D3729F">
        <w:t xml:space="preserve">Bệnh viện Phổi </w:t>
      </w:r>
      <w:r w:rsidR="00DA4C9B">
        <w:t>Hải Phòng</w:t>
      </w:r>
      <w:r w:rsidRPr="00D3729F">
        <w:t xml:space="preserve"> trong</w:t>
      </w:r>
      <w:r w:rsidR="00DA4C9B">
        <w:t xml:space="preserve"> </w:t>
      </w:r>
      <w:r w:rsidRPr="00D3729F">
        <w:t>những năm tiếp theo.</w:t>
      </w:r>
    </w:p>
    <w:p w14:paraId="092E37E1" w14:textId="24925432" w:rsidR="00D3729F" w:rsidRPr="00D3729F" w:rsidRDefault="00D3729F" w:rsidP="00C23165">
      <w:pPr>
        <w:pStyle w:val="Heading2"/>
      </w:pPr>
      <w:bookmarkStart w:id="100" w:name="_Toc126527765"/>
      <w:bookmarkStart w:id="101" w:name="_Toc130501823"/>
      <w:r w:rsidRPr="00D3729F">
        <w:t>4.</w:t>
      </w:r>
      <w:r w:rsidR="00972917">
        <w:t>2</w:t>
      </w:r>
      <w:r w:rsidRPr="00D3729F">
        <w:t>. T</w:t>
      </w:r>
      <w:r w:rsidR="00972917">
        <w:t>ì</w:t>
      </w:r>
      <w:r w:rsidRPr="00D3729F">
        <w:t>nh trạng dinh dưỡng người bệnh lao phối</w:t>
      </w:r>
      <w:bookmarkEnd w:id="100"/>
      <w:bookmarkEnd w:id="101"/>
    </w:p>
    <w:p w14:paraId="73216A5A" w14:textId="5C7EB94D" w:rsidR="009A217C" w:rsidRPr="009A217C" w:rsidRDefault="00972917" w:rsidP="00C23165">
      <w:r>
        <w:t>Tù</w:t>
      </w:r>
      <w:r w:rsidR="00D3729F" w:rsidRPr="00D3729F">
        <w:t>y theo cách đánh gi</w:t>
      </w:r>
      <w:r>
        <w:t>á</w:t>
      </w:r>
      <w:r w:rsidR="00D3729F" w:rsidRPr="00D3729F">
        <w:t>, phân loại suy dinh dưỡng kh</w:t>
      </w:r>
      <w:r>
        <w:t>ác</w:t>
      </w:r>
      <w:r w:rsidR="00D3729F" w:rsidRPr="00D3729F">
        <w:t xml:space="preserve"> nhau nhưng các nghi</w:t>
      </w:r>
      <w:r>
        <w:t>ê</w:t>
      </w:r>
      <w:r w:rsidR="00D3729F" w:rsidRPr="00D3729F">
        <w:t>n</w:t>
      </w:r>
      <w:r>
        <w:t xml:space="preserve"> </w:t>
      </w:r>
      <w:r w:rsidR="00D3729F" w:rsidRPr="00D3729F">
        <w:t>cứu t</w:t>
      </w:r>
      <w:r>
        <w:t>r</w:t>
      </w:r>
      <w:r w:rsidR="00D3729F" w:rsidRPr="00D3729F">
        <w:t>ong và ngoài nước đến cho một nhận định thống nhất à t</w:t>
      </w:r>
      <w:r>
        <w:t>ì</w:t>
      </w:r>
      <w:r w:rsidR="00D3729F" w:rsidRPr="00D3729F">
        <w:t xml:space="preserve">nh trạng suy </w:t>
      </w:r>
      <w:r>
        <w:t>d</w:t>
      </w:r>
      <w:r w:rsidR="00D3729F" w:rsidRPr="00D3729F">
        <w:t>ịnh</w:t>
      </w:r>
      <w:r>
        <w:t xml:space="preserve"> </w:t>
      </w:r>
      <w:r w:rsidR="009A217C" w:rsidRPr="009A217C">
        <w:t xml:space="preserve">dưỡng người bệnh trong bệnh viện là một </w:t>
      </w:r>
      <w:r>
        <w:t>vấn</w:t>
      </w:r>
      <w:r w:rsidR="009A217C" w:rsidRPr="009A217C">
        <w:t xml:space="preserve"> đề phổ biển ở các quốc gia đã và đang</w:t>
      </w:r>
      <w:r>
        <w:t xml:space="preserve"> </w:t>
      </w:r>
      <w:r w:rsidR="009A217C" w:rsidRPr="009A217C">
        <w:t>phát triển trên thể giới với tỷ lệ từ 20-50%. Tỷ lệ này tăng cao hơn ở một số nhóm</w:t>
      </w:r>
      <w:r>
        <w:t xml:space="preserve"> đối tượng</w:t>
      </w:r>
      <w:r w:rsidR="009A217C" w:rsidRPr="009A217C">
        <w:t xml:space="preserve"> như người cao toổi, người bệnh chăm s</w:t>
      </w:r>
      <w:r>
        <w:t>óc</w:t>
      </w:r>
      <w:r w:rsidR="009A217C" w:rsidRPr="009A217C">
        <w:t xml:space="preserve"> tích cực, mắc bệnh ung thư,</w:t>
      </w:r>
      <w:r>
        <w:t xml:space="preserve"> </w:t>
      </w:r>
      <w:r w:rsidR="009A217C" w:rsidRPr="009A217C">
        <w:t xml:space="preserve">bệnh đường tiêu </w:t>
      </w:r>
      <w:r>
        <w:t>hóa</w:t>
      </w:r>
      <w:r w:rsidR="009A217C" w:rsidRPr="009A217C">
        <w:t>, một số bệnh mạn tính (bệnh phối tắc ngh</w:t>
      </w:r>
      <w:r>
        <w:t>ẽ</w:t>
      </w:r>
      <w:r w:rsidR="009A217C" w:rsidRPr="009A217C">
        <w:t>n m</w:t>
      </w:r>
      <w:r>
        <w:t>ạ</w:t>
      </w:r>
      <w:r w:rsidR="009A217C" w:rsidRPr="009A217C">
        <w:t>n tính, suy thận</w:t>
      </w:r>
      <w:r>
        <w:t xml:space="preserve"> </w:t>
      </w:r>
      <w:r w:rsidR="009A217C" w:rsidRPr="009A217C">
        <w:t>mạn, suy gan mạn...), người bệnh đại phẫu. Các nghiên cứu quốc gia tại Anh cho</w:t>
      </w:r>
      <w:r>
        <w:t xml:space="preserve"> </w:t>
      </w:r>
      <w:r w:rsidR="009A217C" w:rsidRPr="009A217C">
        <w:t xml:space="preserve">thấy, tỷ lệ suy dinh dưỡng gặp ở khoảng 1⁄2 số người bệnh nhập viện. Suy </w:t>
      </w:r>
      <w:r>
        <w:t>di</w:t>
      </w:r>
      <w:r w:rsidR="009A217C" w:rsidRPr="009A217C">
        <w:t>nh</w:t>
      </w:r>
      <w:r>
        <w:t xml:space="preserve"> d</w:t>
      </w:r>
      <w:r w:rsidR="009A217C" w:rsidRPr="009A217C">
        <w:t>ưỡng phổ biển ở hầu hết các lứa tuổi và các nhóm bệnh. Tuy nhiên, nhóm đ</w:t>
      </w:r>
      <w:r>
        <w:t>ố</w:t>
      </w:r>
      <w:r w:rsidR="009A217C" w:rsidRPr="009A217C">
        <w:t>i</w:t>
      </w:r>
      <w:r>
        <w:t xml:space="preserve"> </w:t>
      </w:r>
      <w:r w:rsidR="009A217C" w:rsidRPr="009A217C">
        <w:t>tượng trên 65 tuổi cổ t</w:t>
      </w:r>
      <w:r>
        <w:t>ỷ</w:t>
      </w:r>
      <w:r w:rsidR="009A217C" w:rsidRPr="009A217C">
        <w:t xml:space="preserve"> lệ suy dinh dưỡng cao hơn so với nhóm dưới 65. Các bệnh</w:t>
      </w:r>
      <w:r>
        <w:t xml:space="preserve"> </w:t>
      </w:r>
      <w:r w:rsidRPr="009A217C">
        <w:t xml:space="preserve">có tỷ lệ suy </w:t>
      </w:r>
      <w:r w:rsidR="0066715C">
        <w:t>dinh dưỡng</w:t>
      </w:r>
      <w:r w:rsidRPr="009A217C">
        <w:t xml:space="preserve"> cao là bệnh đường tiêu hóa (41%</w:t>
      </w:r>
      <w:r>
        <w:t>), u</w:t>
      </w:r>
      <w:r w:rsidR="009A217C" w:rsidRPr="009A217C">
        <w:t>ng thư (40%), bệnh lý</w:t>
      </w:r>
      <w:r>
        <w:t xml:space="preserve"> </w:t>
      </w:r>
      <w:r w:rsidR="009A217C" w:rsidRPr="009A217C">
        <w:t>thần kinh (31</w:t>
      </w:r>
      <w:r>
        <w:t>%</w:t>
      </w:r>
      <w:r w:rsidR="009A217C" w:rsidRPr="009A217C">
        <w:t xml:space="preserve">). Theo Hiệp hội dinh dưỡng lâm </w:t>
      </w:r>
      <w:r w:rsidR="00205E2A">
        <w:t>sàng</w:t>
      </w:r>
      <w:r w:rsidR="009A217C" w:rsidRPr="009A217C">
        <w:t xml:space="preserve"> vả chuyển hóa Châu</w:t>
      </w:r>
      <w:r w:rsidR="00205E2A">
        <w:t xml:space="preserve"> </w:t>
      </w:r>
      <w:r w:rsidR="009A217C" w:rsidRPr="009A217C">
        <w:t>Âu, tỷ lệ suy dịnh dưỡng chiếm 20-60% người bệnh nằm viện và có đến 30-90% bị</w:t>
      </w:r>
      <w:r w:rsidR="00205E2A">
        <w:t xml:space="preserve"> </w:t>
      </w:r>
      <w:r w:rsidR="009A217C" w:rsidRPr="009A217C">
        <w:t xml:space="preserve">mất cân đối trong thời gian điều </w:t>
      </w:r>
      <w:r w:rsidR="00205E2A">
        <w:t>trị</w:t>
      </w:r>
      <w:r w:rsidR="009A217C" w:rsidRPr="009A217C">
        <w:t>, trong đó tỷ lệ suy dinh dưỡng (SDD) ở người</w:t>
      </w:r>
      <w:r w:rsidR="00205E2A">
        <w:t xml:space="preserve"> </w:t>
      </w:r>
      <w:r w:rsidR="009A217C" w:rsidRPr="009A217C">
        <w:t>bệnh phẫu thuật là 40-50%. Kết quả nghiên cứu tại Tây Ban Nha cho biết tỷ lệ</w:t>
      </w:r>
      <w:r w:rsidR="00205E2A">
        <w:t xml:space="preserve"> </w:t>
      </w:r>
      <w:r w:rsidR="009A217C" w:rsidRPr="009A217C">
        <w:t xml:space="preserve">suy dinh dưỡng gặp ở khoảng </w:t>
      </w:r>
      <w:r w:rsidR="00205E2A">
        <w:t>5</w:t>
      </w:r>
      <w:r w:rsidR="009A217C" w:rsidRPr="009A217C">
        <w:t>0% số người bệnh ngoại khoa. Nhóm người bệnh c</w:t>
      </w:r>
      <w:r w:rsidR="00205E2A">
        <w:t xml:space="preserve">ó </w:t>
      </w:r>
      <w:r w:rsidR="009A217C" w:rsidRPr="009A217C">
        <w:t>tình trạng dinh dưỡng tốt có thời gian nằm viện ngắn hơn so với nhóm người bệnh</w:t>
      </w:r>
      <w:r w:rsidR="00205E2A">
        <w:t xml:space="preserve"> </w:t>
      </w:r>
      <w:r w:rsidR="009A217C" w:rsidRPr="009A217C">
        <w:t>suy dinh dưỡng</w:t>
      </w:r>
      <w:r w:rsidR="00205E2A">
        <w:t>.</w:t>
      </w:r>
    </w:p>
    <w:p w14:paraId="69C3B761" w14:textId="7AA0F67D" w:rsidR="001B7F98" w:rsidRPr="001B7F98" w:rsidRDefault="009A217C" w:rsidP="00C23165">
      <w:r w:rsidRPr="009A217C">
        <w:t>Tại Vi</w:t>
      </w:r>
      <w:r w:rsidR="00ED126E">
        <w:t xml:space="preserve">ệt </w:t>
      </w:r>
      <w:r w:rsidRPr="009A217C">
        <w:t xml:space="preserve">Nam, tỷ lệ mắc suy dinh đường của người bệnh tại bệnh viện </w:t>
      </w:r>
      <w:r w:rsidR="00ED126E">
        <w:t>d</w:t>
      </w:r>
      <w:r w:rsidRPr="009A217C">
        <w:t>ao</w:t>
      </w:r>
      <w:r w:rsidR="00ED126E">
        <w:t xml:space="preserve"> </w:t>
      </w:r>
      <w:r w:rsidRPr="009A217C">
        <w:t>động khác nhau tùy theo từng loại bệnh ý, phụ thuộc vào các ngưỡng giá trị của các</w:t>
      </w:r>
      <w:r w:rsidR="00ED126E">
        <w:t xml:space="preserve"> </w:t>
      </w:r>
      <w:r w:rsidRPr="009A217C">
        <w:t>công cụ đánh gi</w:t>
      </w:r>
      <w:r w:rsidR="00ED126E">
        <w:t xml:space="preserve">á. </w:t>
      </w:r>
      <w:r w:rsidR="00ED126E" w:rsidRPr="009A217C">
        <w:t>Theo nghiên c</w:t>
      </w:r>
      <w:r w:rsidR="00ED126E">
        <w:t>ú</w:t>
      </w:r>
      <w:r w:rsidR="00ED126E" w:rsidRPr="009A217C">
        <w:t xml:space="preserve">u của Viện Dinh dưỡng có tới 60% </w:t>
      </w:r>
      <w:r w:rsidR="00ED126E">
        <w:t>BN</w:t>
      </w:r>
      <w:r w:rsidR="00ED126E" w:rsidRPr="009A217C">
        <w:t xml:space="preserve"> ở </w:t>
      </w:r>
      <w:r w:rsidR="00ED126E" w:rsidRPr="009A217C">
        <w:lastRenderedPageBreak/>
        <w:t>Việt</w:t>
      </w:r>
      <w:r w:rsidR="00ED126E">
        <w:t xml:space="preserve"> </w:t>
      </w:r>
      <w:r w:rsidRPr="009A217C">
        <w:t>Nam bị suy dinh dưỡng khi nằm viện. Đặc bi</w:t>
      </w:r>
      <w:r w:rsidR="000743AB">
        <w:t>ệ</w:t>
      </w:r>
      <w:r w:rsidRPr="009A217C">
        <w:t>t, nghiên cứu tại Bệnh viện Bạch Mai,</w:t>
      </w:r>
      <w:r w:rsidR="000743AB">
        <w:t xml:space="preserve"> t</w:t>
      </w:r>
      <w:r w:rsidRPr="009A217C">
        <w:t xml:space="preserve">rong số 308 người bệnh diễn </w:t>
      </w:r>
      <w:r w:rsidR="00205E2A">
        <w:t>trị</w:t>
      </w:r>
      <w:r w:rsidRPr="009A217C">
        <w:t xml:space="preserve"> ở khoa Tiêu h</w:t>
      </w:r>
      <w:r w:rsidR="00471626">
        <w:t>ó</w:t>
      </w:r>
      <w:r w:rsidRPr="009A217C">
        <w:t>a và Khoa Nội tiết th</w:t>
      </w:r>
      <w:r w:rsidR="00471626">
        <w:t>ì</w:t>
      </w:r>
      <w:r w:rsidRPr="009A217C">
        <w:t xml:space="preserve"> có đến 71</w:t>
      </w:r>
      <w:r w:rsidR="00471626">
        <w:t>.</w:t>
      </w:r>
      <w:r w:rsidRPr="009A217C">
        <w:t>9% bị</w:t>
      </w:r>
      <w:r w:rsidR="00471626">
        <w:t xml:space="preserve"> </w:t>
      </w:r>
      <w:r w:rsidRPr="009A217C">
        <w:t>suy dinh dưỡng. Một số trường hợp bệnh lý nặng như người bệnh phẫ</w:t>
      </w:r>
      <w:r w:rsidR="00471626">
        <w:t>u</w:t>
      </w:r>
      <w:r w:rsidRPr="009A217C">
        <w:t xml:space="preserve"> thuật gan m</w:t>
      </w:r>
      <w:r w:rsidR="00471626">
        <w:t>ậ</w:t>
      </w:r>
      <w:r w:rsidRPr="009A217C">
        <w:t>t</w:t>
      </w:r>
      <w:r w:rsidR="00471626">
        <w:t xml:space="preserve"> </w:t>
      </w:r>
      <w:r w:rsidRPr="009A217C">
        <w:t>t</w:t>
      </w:r>
      <w:r w:rsidR="00471626">
        <w:t>ụ</w:t>
      </w:r>
      <w:r w:rsidRPr="009A217C">
        <w:t>y</w:t>
      </w:r>
      <w:r w:rsidR="00471626">
        <w:t>,</w:t>
      </w:r>
      <w:r w:rsidRPr="009A217C">
        <w:t xml:space="preserve"> người bệnh ăn qua sond</w:t>
      </w:r>
      <w:r w:rsidR="00471626">
        <w:t>e</w:t>
      </w:r>
      <w:r w:rsidRPr="009A217C">
        <w:t xml:space="preserve"> dạ </w:t>
      </w:r>
      <w:r w:rsidR="00471626">
        <w:t>dà</w:t>
      </w:r>
      <w:r w:rsidRPr="009A217C">
        <w:t>y, tỷ lễ suy dình dưỡng có thể chiếm tới 70%. Th</w:t>
      </w:r>
      <w:r w:rsidR="00471626">
        <w:t>ờ</w:t>
      </w:r>
      <w:r w:rsidRPr="009A217C">
        <w:t>i</w:t>
      </w:r>
      <w:r w:rsidR="00471626">
        <w:t xml:space="preserve"> </w:t>
      </w:r>
      <w:r w:rsidR="00471626" w:rsidRPr="009A217C">
        <w:t>gian nằm v</w:t>
      </w:r>
      <w:r w:rsidR="00471626">
        <w:t>iện ké</w:t>
      </w:r>
      <w:r w:rsidRPr="009A217C">
        <w:t xml:space="preserve">o </w:t>
      </w:r>
      <w:r w:rsidR="00471626">
        <w:t>dà</w:t>
      </w:r>
      <w:r w:rsidRPr="009A217C">
        <w:t xml:space="preserve">i </w:t>
      </w:r>
      <w:r w:rsidR="00471626">
        <w:t>c</w:t>
      </w:r>
      <w:r w:rsidRPr="009A217C">
        <w:t xml:space="preserve">ó </w:t>
      </w:r>
      <w:r w:rsidR="00471626">
        <w:t>l</w:t>
      </w:r>
      <w:r w:rsidRPr="009A217C">
        <w:t>iên quan chặt ch</w:t>
      </w:r>
      <w:r w:rsidR="00471626">
        <w:t>ẽ</w:t>
      </w:r>
      <w:r w:rsidRPr="009A217C">
        <w:t xml:space="preserve"> với t</w:t>
      </w:r>
      <w:r w:rsidR="00471626">
        <w:t>ì</w:t>
      </w:r>
      <w:r w:rsidRPr="009A217C">
        <w:t>nh trạng dinh dưỡng</w:t>
      </w:r>
      <w:r w:rsidR="00471626">
        <w:t>.</w:t>
      </w:r>
      <w:r w:rsidRPr="009A217C">
        <w:t xml:space="preserve"> Đặc bi</w:t>
      </w:r>
      <w:r w:rsidR="00471626">
        <w:t>ệ</w:t>
      </w:r>
      <w:r w:rsidRPr="009A217C">
        <w:t xml:space="preserve">t </w:t>
      </w:r>
      <w:r w:rsidR="00471626">
        <w:t>hiện n</w:t>
      </w:r>
      <w:r w:rsidRPr="009A217C">
        <w:t>ay số người cao t</w:t>
      </w:r>
      <w:r w:rsidR="00471626">
        <w:t>uổ</w:t>
      </w:r>
      <w:r w:rsidRPr="009A217C">
        <w:t>i đi</w:t>
      </w:r>
      <w:r w:rsidR="00471626">
        <w:t>ề</w:t>
      </w:r>
      <w:r w:rsidRPr="009A217C">
        <w:t>u trị các bệnh mãn tính liên quan đến dinh dưỡng ng</w:t>
      </w:r>
      <w:r w:rsidR="00471626">
        <w:t>à</w:t>
      </w:r>
      <w:r w:rsidRPr="009A217C">
        <w:t>y c</w:t>
      </w:r>
      <w:r w:rsidR="00471626">
        <w:t>à</w:t>
      </w:r>
      <w:r w:rsidRPr="009A217C">
        <w:t>ng</w:t>
      </w:r>
      <w:r w:rsidR="00471626">
        <w:t xml:space="preserve"> </w:t>
      </w:r>
      <w:r w:rsidRPr="009A217C">
        <w:t xml:space="preserve">gia tăng. Suy dịnh dưỡng gặp </w:t>
      </w:r>
      <w:r w:rsidR="00471626">
        <w:t>khá</w:t>
      </w:r>
      <w:r w:rsidRPr="009A217C">
        <w:t xml:space="preserve"> cao ở </w:t>
      </w:r>
      <w:r w:rsidR="00471626">
        <w:t>BN</w:t>
      </w:r>
      <w:r w:rsidRPr="009A217C">
        <w:t xml:space="preserve"> ung thư, người bệnh mắc các bệnh lý</w:t>
      </w:r>
      <w:r w:rsidR="00471626">
        <w:t xml:space="preserve"> </w:t>
      </w:r>
      <w:r w:rsidRPr="009A217C">
        <w:t xml:space="preserve">ngoại khoa nhưng gặp thấp hơn ở người bệnh điẫu </w:t>
      </w:r>
      <w:r w:rsidR="00205E2A">
        <w:t>trị</w:t>
      </w:r>
      <w:r w:rsidRPr="009A217C">
        <w:t xml:space="preserve"> </w:t>
      </w:r>
      <w:r w:rsidR="00471626">
        <w:t>n</w:t>
      </w:r>
      <w:r w:rsidRPr="009A217C">
        <w:t>ội khoa</w:t>
      </w:r>
      <w:r w:rsidR="00471626">
        <w:t>.</w:t>
      </w:r>
    </w:p>
    <w:p w14:paraId="1BC45A07" w14:textId="3E481A45" w:rsidR="001B7F98" w:rsidRPr="001B7F98" w:rsidRDefault="001B7F98" w:rsidP="00C23165">
      <w:pPr>
        <w:pStyle w:val="Heading3"/>
      </w:pPr>
      <w:bookmarkStart w:id="102" w:name="_Toc126527766"/>
      <w:r w:rsidRPr="001B7F98">
        <w:t>4</w:t>
      </w:r>
      <w:r w:rsidR="00471626">
        <w:t>.</w:t>
      </w:r>
      <w:r w:rsidRPr="001B7F98">
        <w:t>2</w:t>
      </w:r>
      <w:r w:rsidR="00471626">
        <w:t>.</w:t>
      </w:r>
      <w:r w:rsidRPr="001B7F98">
        <w:t>1. Tình trạng dịnh dưỡng của bệnh nhân lao theo chỉ số B</w:t>
      </w:r>
      <w:r w:rsidR="0066715C">
        <w:t>MI</w:t>
      </w:r>
      <w:bookmarkEnd w:id="102"/>
    </w:p>
    <w:p w14:paraId="56BE8114" w14:textId="40B9E6B8" w:rsidR="001B7F98" w:rsidRPr="001B7F98" w:rsidRDefault="001B7F98" w:rsidP="00C23165">
      <w:r w:rsidRPr="001B7F98">
        <w:t>B</w:t>
      </w:r>
      <w:r w:rsidR="0066715C">
        <w:t>M</w:t>
      </w:r>
      <w:r w:rsidRPr="001B7F98">
        <w:t xml:space="preserve">I là một các chỉ số quan trọng việc đánh giá </w:t>
      </w:r>
      <w:r w:rsidR="0066715C">
        <w:t>tình trạng</w:t>
      </w:r>
      <w:r w:rsidRPr="001B7F98">
        <w:t xml:space="preserve"> </w:t>
      </w:r>
      <w:r w:rsidR="0066715C">
        <w:t>dinh dưỡng</w:t>
      </w:r>
      <w:r w:rsidRPr="001B7F98">
        <w:t xml:space="preserve"> đ</w:t>
      </w:r>
      <w:r w:rsidR="0066715C">
        <w:t>ố</w:t>
      </w:r>
      <w:r w:rsidRPr="001B7F98">
        <w:t>i</w:t>
      </w:r>
    </w:p>
    <w:p w14:paraId="1E4A43B3" w14:textId="77777777" w:rsidR="00B95E40" w:rsidRDefault="001B7F98" w:rsidP="00C23165">
      <w:r w:rsidRPr="001B7F98">
        <w:t xml:space="preserve">với </w:t>
      </w:r>
      <w:r w:rsidR="0066715C">
        <w:t>BN</w:t>
      </w:r>
      <w:r w:rsidRPr="001B7F98">
        <w:t xml:space="preserve"> lao trong khi gia tăng tình trạng mắc lao toàn </w:t>
      </w:r>
      <w:r w:rsidR="00A052E7">
        <w:t>cầu</w:t>
      </w:r>
      <w:r w:rsidRPr="001B7F98">
        <w:t>. Việc đánh giá BMI tại</w:t>
      </w:r>
      <w:r w:rsidR="00A052E7">
        <w:t xml:space="preserve"> </w:t>
      </w:r>
      <w:r w:rsidRPr="001B7F98">
        <w:t>thời điểm khi vào viện là rất có giá trị giúp cho cắn bộ y tế đánh giá được tỉnh</w:t>
      </w:r>
      <w:r w:rsidR="00A052E7">
        <w:t xml:space="preserve"> </w:t>
      </w:r>
      <w:r w:rsidRPr="001B7F98">
        <w:t>trạng dinh dưỡng đưa ra chế độ điều trị và chế độ đình dưỡng hợp lí. Kết quả BM</w:t>
      </w:r>
      <w:r w:rsidR="00B95E40">
        <w:t xml:space="preserve">I </w:t>
      </w:r>
      <w:r w:rsidRPr="001B7F98">
        <w:t xml:space="preserve">giúp cho NVYT để dàng phản loại NB theo đối </w:t>
      </w:r>
      <w:r w:rsidR="0066715C">
        <w:t>tình trạng</w:t>
      </w:r>
      <w:r w:rsidRPr="001B7F98">
        <w:t xml:space="preserve"> tăng cần và đấp ứng</w:t>
      </w:r>
      <w:r w:rsidR="00B95E40">
        <w:t xml:space="preserve"> </w:t>
      </w:r>
      <w:r w:rsidRPr="001B7F98">
        <w:t xml:space="preserve">điều trị với thuốc lao. Khí nhập viện </w:t>
      </w:r>
      <w:r w:rsidR="00B95E40">
        <w:t>B</w:t>
      </w:r>
      <w:r w:rsidRPr="001B7F98">
        <w:t>N thường trong tình trạng sút cân đo ảnh</w:t>
      </w:r>
      <w:r w:rsidR="00B95E40">
        <w:t xml:space="preserve"> </w:t>
      </w:r>
      <w:r w:rsidRPr="001B7F98">
        <w:t>hướng cửa t</w:t>
      </w:r>
      <w:r w:rsidR="00B95E40">
        <w:t>ì</w:t>
      </w:r>
      <w:r w:rsidRPr="001B7F98">
        <w:t>nh tr</w:t>
      </w:r>
      <w:r w:rsidR="00B95E40">
        <w:t>ạ</w:t>
      </w:r>
      <w:r w:rsidRPr="001B7F98">
        <w:t>ng bệnh, ch</w:t>
      </w:r>
      <w:r w:rsidR="00B95E40">
        <w:t>ức</w:t>
      </w:r>
      <w:r w:rsidRPr="001B7F98">
        <w:t xml:space="preserve"> năng gan suy gi</w:t>
      </w:r>
      <w:r w:rsidR="00B95E40">
        <w:t>ảm</w:t>
      </w:r>
      <w:r w:rsidRPr="001B7F98">
        <w:t>, khả năng hấp thụ các chất</w:t>
      </w:r>
      <w:r w:rsidR="00B95E40">
        <w:t xml:space="preserve"> </w:t>
      </w:r>
      <w:r w:rsidRPr="001B7F98">
        <w:t>dinh duỡng kếm vã tác hại của thuốc ho cũng như t</w:t>
      </w:r>
      <w:r w:rsidR="00B95E40">
        <w:t>â</w:t>
      </w:r>
      <w:r w:rsidRPr="001B7F98">
        <w:t xml:space="preserve">m </w:t>
      </w:r>
      <w:r w:rsidR="00B95E40">
        <w:t>lí lo</w:t>
      </w:r>
      <w:r w:rsidRPr="001B7F98">
        <w:t xml:space="preserve"> lắng v</w:t>
      </w:r>
      <w:r w:rsidR="00B95E40">
        <w:t>à</w:t>
      </w:r>
      <w:r w:rsidRPr="001B7F98">
        <w:t xml:space="preserve"> thối quen</w:t>
      </w:r>
      <w:r w:rsidR="00B95E40">
        <w:t xml:space="preserve"> </w:t>
      </w:r>
      <w:r w:rsidRPr="001B7F98">
        <w:t>sinh hoạt không tốt như sử đựng rượu bia hút thuốc lá. Cân nặng của bệnh nhân</w:t>
      </w:r>
      <w:r w:rsidR="00B95E40">
        <w:t xml:space="preserve"> </w:t>
      </w:r>
      <w:r w:rsidRPr="001B7F98">
        <w:t>tăng là dẫu hiệu cho thấy bệnh nhân đáp ứng ứng với phác đỏ điền trị nhanh</w:t>
      </w:r>
      <w:r w:rsidR="00B95E40">
        <w:t xml:space="preserve"> </w:t>
      </w:r>
      <w:r w:rsidRPr="001B7F98">
        <w:t xml:space="preserve">chông cải thiện tình trạng bệnh. Ngược lại </w:t>
      </w:r>
      <w:r w:rsidR="0066715C">
        <w:t>tình trạng</w:t>
      </w:r>
      <w:r w:rsidRPr="001B7F98">
        <w:t xml:space="preserve"> thiểu tăng cân hay sút cân</w:t>
      </w:r>
      <w:r w:rsidR="00B95E40">
        <w:t xml:space="preserve"> </w:t>
      </w:r>
      <w:r w:rsidRPr="001B7F98">
        <w:t xml:space="preserve">là đấu hiệu cho thấy bệnh nhân không đáp ứng với phác đồ điểu trị, </w:t>
      </w:r>
      <w:r w:rsidR="0066715C">
        <w:t>tình trạng</w:t>
      </w:r>
      <w:r w:rsidR="00B95E40">
        <w:t xml:space="preserve"> </w:t>
      </w:r>
      <w:r w:rsidRPr="001B7F98">
        <w:t>sức khỏe suy giă: Một số nghiễn cứu của cắc tắc giá Hannihan. CC và cộng sự</w:t>
      </w:r>
      <w:r w:rsidR="00B95E40">
        <w:t xml:space="preserve"> </w:t>
      </w:r>
      <w:r w:rsidRPr="001B7F98">
        <w:t>và Khan. A và cộng sự chứng tô rằng suy dinh dưỡng hay sự thiếu tăng cân trong</w:t>
      </w:r>
      <w:r w:rsidR="00B95E40">
        <w:t xml:space="preserve"> </w:t>
      </w:r>
      <w:r w:rsidRPr="001B7F98">
        <w:t xml:space="preserve">cu trình điều </w:t>
      </w:r>
      <w:r w:rsidRPr="001B7F98">
        <w:lastRenderedPageBreak/>
        <w:t xml:space="preserve">trị lâm gia tăng </w:t>
      </w:r>
      <w:r w:rsidR="0066715C">
        <w:t>tình trạng</w:t>
      </w:r>
      <w:r w:rsidRPr="001B7F98">
        <w:t xml:space="preserve"> nặng của bệnh, giám đáp ứng điều trị và</w:t>
      </w:r>
      <w:r w:rsidR="00B95E40">
        <w:t xml:space="preserve"> </w:t>
      </w:r>
      <w:r w:rsidRPr="001B7F98">
        <w:t>tăng nguy cơ từ vong. BMI tăng trước khi ra viện cho thấy hiệu quả của việc</w:t>
      </w:r>
      <w:r w:rsidR="00B95E40">
        <w:t xml:space="preserve"> </w:t>
      </w:r>
      <w:r w:rsidRPr="001B7F98">
        <w:t xml:space="preserve">châm sóc về chế độ n, cũng như sự phối hợp trong tư </w:t>
      </w:r>
      <w:r w:rsidR="00972917">
        <w:t>vấn</w:t>
      </w:r>
      <w:r w:rsidRPr="001B7F98">
        <w:t xml:space="preserve"> dinh dưỡng của nhân</w:t>
      </w:r>
      <w:r w:rsidR="00B95E40">
        <w:t xml:space="preserve"> v</w:t>
      </w:r>
      <w:r w:rsidRPr="001B7F98">
        <w:t>iên y tế, người bệnh, hiệu quả của việc sử dụng thuốc bảo vệ chức năng gan,</w:t>
      </w:r>
      <w:r w:rsidR="00B95E40">
        <w:t xml:space="preserve"> </w:t>
      </w:r>
      <w:r w:rsidRPr="001B7F98">
        <w:t>viamin và đáp ứng thuốc lao trong quả trình điều trị cũng như thay đối các thôi</w:t>
      </w:r>
      <w:r w:rsidR="00B95E40">
        <w:t xml:space="preserve"> </w:t>
      </w:r>
      <w:r w:rsidRPr="001B7F98">
        <w:t>quen sinh hoạt nhận thức tằm quan trọng của bệnh với súc khỏe</w:t>
      </w:r>
      <w:r w:rsidR="00B95E40">
        <w:t>.</w:t>
      </w:r>
    </w:p>
    <w:p w14:paraId="6349CDA9" w14:textId="77777777" w:rsidR="00B95E40" w:rsidRDefault="001B7F98" w:rsidP="00C23165">
      <w:r w:rsidRPr="001B7F98">
        <w:t xml:space="preserve">Theo các tác giá Podetwis LS nghiền cứu về tác động của suy </w:t>
      </w:r>
      <w:r w:rsidR="008A7F86">
        <w:t>dinh dưỡng</w:t>
      </w:r>
      <w:r w:rsidRPr="001B7F98">
        <w:t xml:space="preserve"> tối</w:t>
      </w:r>
      <w:r w:rsidR="00B95E40">
        <w:t xml:space="preserve"> </w:t>
      </w:r>
      <w:r w:rsidRPr="001B7F98">
        <w:t xml:space="preserve">biểu hiện lâm </w:t>
      </w:r>
      <w:r w:rsidR="00205E2A">
        <w:t>sàng</w:t>
      </w:r>
      <w:r w:rsidRPr="001B7F98">
        <w:t xml:space="preserve"> và</w:t>
      </w:r>
      <w:r w:rsidR="00B95E40">
        <w:t xml:space="preserve"> </w:t>
      </w:r>
      <w:r w:rsidRPr="001B7F98">
        <w:t xml:space="preserve">lên cửu về bổ sung các chất đình đường cho người dang điều </w:t>
      </w:r>
      <w:r w:rsidR="00205E2A">
        <w:t>trị</w:t>
      </w:r>
      <w:r w:rsidRPr="001B7F98">
        <w:t xml:space="preserve"> lao</w:t>
      </w:r>
      <w:r w:rsidR="00B95E40">
        <w:t xml:space="preserve"> </w:t>
      </w:r>
      <w:r w:rsidRPr="001B7F98">
        <w:t>lệ tử vong ở bệnh nhẫn lao năm 2011 vả tắc giả Sinclair và</w:t>
      </w:r>
      <w:r w:rsidR="00B95E40">
        <w:t xml:space="preserve"> </w:t>
      </w:r>
      <w:r w:rsidRPr="001B7F98">
        <w:t>công sự m</w:t>
      </w:r>
      <w:r w:rsidR="00B95E40">
        <w:t xml:space="preserve"> </w:t>
      </w:r>
      <w:r w:rsidRPr="001B7F98">
        <w:t>säm 2017 cho thấy ý nghĩa của đỉnh đường trong điều trị lao. Khi được cung</w:t>
      </w:r>
      <w:r w:rsidR="00B95E40">
        <w:t xml:space="preserve"> </w:t>
      </w:r>
      <w:r w:rsidRPr="001B7F98">
        <w:t>cấp đầy đủ các chất dinh đường các ý</w:t>
      </w:r>
      <w:r w:rsidR="00B95E40">
        <w:t xml:space="preserve"> </w:t>
      </w:r>
      <w:r w:rsidRPr="001B7F98">
        <w:t>tổ vĩ lượng giớp bệnh nhân lao tăng khả</w:t>
      </w:r>
      <w:r w:rsidR="00B95E40">
        <w:t xml:space="preserve"> </w:t>
      </w:r>
      <w:r w:rsidRPr="001B7F98">
        <w:t>năng miễn địch, đáp ứng tất phác đồ điều tr, hỗ trợ chức năng gan và tránh dẫn</w:t>
      </w:r>
      <w:r w:rsidR="00B95E40">
        <w:t xml:space="preserve"> </w:t>
      </w:r>
      <w:r w:rsidR="002401D7" w:rsidRPr="002401D7">
        <w:t xml:space="preserve">tới </w:t>
      </w:r>
      <w:r w:rsidR="0066715C">
        <w:t>tình trạng</w:t>
      </w:r>
      <w:r w:rsidR="002401D7" w:rsidRPr="002401D7">
        <w:t xml:space="preserve"> say dinh </w:t>
      </w:r>
      <w:r w:rsidR="008A7F86">
        <w:t>dưỡng</w:t>
      </w:r>
      <w:r w:rsidR="002401D7" w:rsidRPr="002401D7">
        <w:t>, sút cân trong thời gian mắc bệnh. BMI &gt;18,5 giúp</w:t>
      </w:r>
      <w:r w:rsidR="00B95E40">
        <w:t xml:space="preserve"> </w:t>
      </w:r>
      <w:r w:rsidR="002401D7" w:rsidRPr="002401D7">
        <w:t>lâm giảm tình trạng mắc bệnh và nguy cơ tử vong</w:t>
      </w:r>
      <w:r w:rsidR="00B95E40">
        <w:t>.</w:t>
      </w:r>
    </w:p>
    <w:p w14:paraId="042EDB4A" w14:textId="77777777" w:rsidR="00B95E40" w:rsidRDefault="00B95E40" w:rsidP="00C23165">
      <w:r>
        <w:t>T</w:t>
      </w:r>
      <w:r w:rsidR="002401D7" w:rsidRPr="002401D7">
        <w:t>rong nghiên cứu của chúng tôi, trung bình BMI của đổi tượng nghiền cứu đạt</w:t>
      </w:r>
      <w:r>
        <w:t xml:space="preserve"> </w:t>
      </w:r>
      <w:r w:rsidR="002401D7" w:rsidRPr="002401D7">
        <w:t>mmúc rất thấp chỉ cô 17.23; kết quả này tương tự với nghiên cứu của Nguyễn Thị</w:t>
      </w:r>
      <w:r>
        <w:t xml:space="preserve"> </w:t>
      </w:r>
      <w:r w:rsidR="002401D7" w:rsidRPr="002401D7">
        <w:t>Thủy Dương (2007) là 17,92; điều đó cho thấy đối với những người bệnh lao cần</w:t>
      </w:r>
      <w:r>
        <w:t xml:space="preserve"> </w:t>
      </w:r>
      <w:r w:rsidR="002401D7" w:rsidRPr="002401D7">
        <w:t>được quan tâm hơn nữa để bù đp cho quá trinh chống đỡ bệnh tật trong thời gian</w:t>
      </w:r>
      <w:r>
        <w:t xml:space="preserve"> </w:t>
      </w:r>
      <w:r w:rsidR="002401D7" w:rsidRPr="002401D7">
        <w:t>điều trị lâu dải cũng như sau quá trình điều trị</w:t>
      </w:r>
      <w:r>
        <w:t>.</w:t>
      </w:r>
    </w:p>
    <w:p w14:paraId="0438FD27" w14:textId="77777777" w:rsidR="00623F3C" w:rsidRDefault="002401D7" w:rsidP="00C23165">
      <w:r w:rsidRPr="002401D7">
        <w:t>Kết quả đánh giá 380 bệnh nhân có 184/380 (48,456) NB lao được đánh giá là</w:t>
      </w:r>
      <w:r w:rsidR="00B95E40">
        <w:t xml:space="preserve"> </w:t>
      </w:r>
      <w:r w:rsidRPr="002401D7">
        <w:t>SDD, trong đỏ gẩy độ 1, độ 2, độ 3 chiếm tỷ lệ lần lượt lã 28.2%; 16,3%; 3.9%. Kết</w:t>
      </w:r>
      <w:r w:rsidR="00B95E40">
        <w:t xml:space="preserve"> </w:t>
      </w:r>
      <w:r w:rsidRPr="002401D7">
        <w:t>quả này phù hợp với nghiên cứu của Dương Quang Tuấn (2015) bệnh nhân ở mức</w:t>
      </w:r>
      <w:r w:rsidR="00B95E40">
        <w:t xml:space="preserve"> </w:t>
      </w:r>
      <w:r w:rsidRPr="002401D7">
        <w:t>trong đó gầy độ 1. độ 2, độ 3 chiếm tỷ lệ lần lượt là 26,7%; 12.9%;</w:t>
      </w:r>
      <w:r w:rsidR="00B95E40">
        <w:t xml:space="preserve"> </w:t>
      </w:r>
      <w:r w:rsidRPr="002401D7">
        <w:t>9,9%; nghiên cứu của Dodor, E. (2008), bệnh nhân ở mức gẫy chiếm 51%, trong đó</w:t>
      </w:r>
      <w:r w:rsidR="00B95E40">
        <w:t xml:space="preserve"> </w:t>
      </w:r>
      <w:r w:rsidRPr="002401D7">
        <w:t xml:space="preserve">sấy </w:t>
      </w:r>
      <w:r w:rsidRPr="002401D7">
        <w:lastRenderedPageBreak/>
        <w:t>chiếm 49;</w:t>
      </w:r>
      <w:r w:rsidR="00B95E40">
        <w:t xml:space="preserve"> </w:t>
      </w:r>
      <w:r w:rsidRPr="002401D7">
        <w:t>SẦy độ 1.23 chiếm lần lượt là 24%, 12% và 15%, nghiên cửu của Abdirdhman</w:t>
      </w:r>
      <w:r w:rsidR="00B95E40">
        <w:t xml:space="preserve"> </w:t>
      </w:r>
      <w:r w:rsidRPr="002401D7">
        <w:t>(200), bệnh nhân ở mức gẩy chiếm 57%, trong đó gẩy độ 12.3 chiếm lần lượt là</w:t>
      </w:r>
      <w:r w:rsidR="00B95E40">
        <w:t xml:space="preserve"> </w:t>
      </w:r>
      <w:r w:rsidRPr="002401D7">
        <w:t>22%, 149, 219 [39][40]. Tuy vậy, kết quả nghiền cứu không tương đồng so với</w:t>
      </w:r>
      <w:r w:rsidR="00B95E40">
        <w:t xml:space="preserve"> </w:t>
      </w:r>
      <w:r w:rsidRPr="002401D7">
        <w:t>nghiên cửu của Nguyễn Thị Thủy Dương (2007) là 62,7%, Nguyễn Thị Xuân Ảnh</w:t>
      </w:r>
      <w:r w:rsidR="00B95E40">
        <w:t xml:space="preserve"> </w:t>
      </w:r>
      <w:r w:rsidRPr="002401D7">
        <w:t>(2009), với 84% bệnh nhân vào viện với SDD theo BMI [50]{51]. Nghiền cứu của</w:t>
      </w:r>
      <w:r w:rsidR="00B95E40">
        <w:t xml:space="preserve"> </w:t>
      </w:r>
      <w:r w:rsidRPr="002401D7">
        <w:t>Đỗ Thị Ngọc Diệp và cộng sự đánh giá TTDD bằng nhiễu phương pháp khác nhau</w:t>
      </w:r>
      <w:r w:rsidR="00B95E40">
        <w:t xml:space="preserve"> </w:t>
      </w:r>
      <w:r w:rsidRPr="002401D7">
        <w:t>trên 200 người bệnh nội rủ tại Bệnh viện Thắng nhất thành phổ Hỗ Chỉ Minh năm</w:t>
      </w:r>
      <w:r w:rsidR="00B95E40">
        <w:t xml:space="preserve"> </w:t>
      </w:r>
      <w:r w:rsidRPr="002401D7">
        <w:t>2012 bao gầm các chuyên Khoa: Y học cỗ truyền, Tiêu hóa, Hô hắp, TÌm mạch</w:t>
      </w:r>
      <w:r w:rsidR="00B95E40">
        <w:t xml:space="preserve"> </w:t>
      </w:r>
      <w:r w:rsidRPr="002401D7">
        <w:t>Thận cho thấy, tỉ lệ SDD đánh giá theo phương pháp khác nhau thỉ cho kết quả</w:t>
      </w:r>
      <w:r w:rsidR="00B95E40">
        <w:t xml:space="preserve"> khác nhau</w:t>
      </w:r>
      <w:r w:rsidRPr="002401D7">
        <w:t>, đánh giá theo BMI tỉ lệ người bệnh SDD chỉ cổ 10,</w:t>
      </w:r>
      <w:r w:rsidR="00B95E40">
        <w:t xml:space="preserve"> </w:t>
      </w:r>
      <w:r w:rsidRPr="002401D7">
        <w:t>nhưng theo,</w:t>
      </w:r>
      <w:r w:rsidR="00B95E40">
        <w:t xml:space="preserve"> </w:t>
      </w:r>
      <w:r w:rsidRPr="002401D7">
        <w:t>phương pháp SGA, tỉ lệ nãy là 34,6% thấp hơn so với nghiên cứu của chủng tôi có</w:t>
      </w:r>
      <w:r w:rsidR="00B95E40">
        <w:t xml:space="preserve"> </w:t>
      </w:r>
      <w:r w:rsidRPr="002401D7">
        <w:t xml:space="preserve">thể do đối tượng nghiên cứu của chúng tôi trên người bệnh lao có thể cổ </w:t>
      </w:r>
      <w:r w:rsidR="0066715C">
        <w:t>tình trạng</w:t>
      </w:r>
      <w:r w:rsidR="00B95E40">
        <w:t xml:space="preserve"> </w:t>
      </w:r>
      <w:r w:rsidRPr="002401D7">
        <w:t>bệnh nặng hơn. Điễu này cảng chứng tỏ đánh giá TTDD trên đổi tượng người</w:t>
      </w:r>
      <w:r w:rsidR="008D3B99">
        <w:t xml:space="preserve"> </w:t>
      </w:r>
      <w:r w:rsidRPr="002401D7">
        <w:t>bệnh chỉ bằng BMI thỉ chưa toàn diện và đầy đủ. Theo kết quá nghiên của Phạm</w:t>
      </w:r>
      <w:r w:rsidR="008D3B99">
        <w:t xml:space="preserve"> </w:t>
      </w:r>
      <w:r w:rsidRPr="002401D7">
        <w:t>Thu Hương và Nghiêm Nguyệt Thu tại Bệnh viện Bạch Mai đánh giá TTDD của</w:t>
      </w:r>
      <w:r w:rsidR="008D3B99">
        <w:t xml:space="preserve"> </w:t>
      </w:r>
      <w:r w:rsidR="007E1330" w:rsidRPr="007E1330">
        <w:t>bệnh nhân khoa Tiểu hóa và Nội tiế theo BMI cho thấy tỷ lệ bệnh nhân SDD có</w:t>
      </w:r>
      <w:r w:rsidR="008D3B99">
        <w:t xml:space="preserve"> </w:t>
      </w:r>
      <w:r w:rsidR="007E1330" w:rsidRPr="007E1330">
        <w:t>BMI đưới 18,5 của 2 khoa là 26,7%, thấp hơn so với nghiên cứu của chúng tôi đó</w:t>
      </w:r>
      <w:r w:rsidR="008D3B99">
        <w:t xml:space="preserve"> </w:t>
      </w:r>
      <w:r w:rsidR="007E1330" w:rsidRPr="007E1330">
        <w:t>đổi tượng, mức độ và tính chất bệnh 2 khoa nảy khác nghiên cứu của chúng tôi.</w:t>
      </w:r>
      <w:r w:rsidR="008D3B99">
        <w:t xml:space="preserve"> </w:t>
      </w:r>
      <w:r w:rsidR="007E1330" w:rsidRPr="007E1330">
        <w:t>Một nghiên cứu được tiến hành tại Trùng tâm Y học hạt nhân và Ung bướu Bệnh</w:t>
      </w:r>
      <w:r w:rsidR="00225BB5">
        <w:t xml:space="preserve"> v</w:t>
      </w:r>
      <w:r w:rsidR="007E1330" w:rsidRPr="007E1330">
        <w:t>ện Bạch Mai năm 2012 trên 70 bệnh nhân ung thư đại trực trầng nhập viện trong</w:t>
      </w:r>
      <w:r w:rsidR="00225BB5">
        <w:t xml:space="preserve"> </w:t>
      </w:r>
      <w:r w:rsidR="007E1330" w:rsidRPr="007E1330">
        <w:t>vòng 48 giờ cũng của tác giả Phạm Thị Thu Hương và cộng sự cho thấy,</w:t>
      </w:r>
      <w:r w:rsidR="00225BB5">
        <w:t xml:space="preserve"> </w:t>
      </w:r>
      <w:r w:rsidR="007E1330" w:rsidRPr="007E1330">
        <w:t>BMI&lt;18,5 ở đổi tượng bệnh nhân nảy là 5§,696[53], cao hơn kết quá của chúng tôi</w:t>
      </w:r>
      <w:r w:rsidR="00225BB5">
        <w:t xml:space="preserve"> </w:t>
      </w:r>
      <w:r w:rsidR="007E1330" w:rsidRPr="007E1330">
        <w:t>là 48.4% có thể do đối tượng nghiên cứu của chúng tối lä toàn bộ bệnh nhân lao</w:t>
      </w:r>
      <w:r w:rsidR="00225BB5">
        <w:t xml:space="preserve"> </w:t>
      </w:r>
      <w:r w:rsidR="007E1330" w:rsidRPr="007E1330">
        <w:t>còn trong nghiên cứu của Nguyễn Thị Thu Hương là trên đối tượng ung thư đại</w:t>
      </w:r>
      <w:r w:rsidR="00225BB5">
        <w:t xml:space="preserve"> t</w:t>
      </w:r>
      <w:r w:rsidR="007E1330" w:rsidRPr="007E1330">
        <w:t>rắng và cỡ mẫu nhỏ</w:t>
      </w:r>
      <w:r w:rsidR="00225BB5">
        <w:t>.</w:t>
      </w:r>
    </w:p>
    <w:p w14:paraId="58AC30A3" w14:textId="40DC9CD9" w:rsidR="00F73620" w:rsidRDefault="007E1330" w:rsidP="00C23165">
      <w:r w:rsidRPr="007E1330">
        <w:lastRenderedPageBreak/>
        <w:t>Một số nghiên cứu của các ác giả nước ngoài cũng cho những nhận định tương tự.</w:t>
      </w:r>
      <w:r w:rsidR="00623F3C">
        <w:t xml:space="preserve"> </w:t>
      </w:r>
      <w:r w:rsidRPr="007E1330">
        <w:t>Tỷ lệ nảy ở người bệnh lao theo chỉ số BMI có thể dao động trong khoảng 20-60% tủy</w:t>
      </w:r>
      <w:r w:rsidR="00623F3C">
        <w:t xml:space="preserve"> </w:t>
      </w:r>
      <w:r w:rsidRPr="007E1330">
        <w:t>theo nghiên cứu. Một nghiên cứu tại Nepal cho thấy, tý lệ này là 28.3% [54]. C</w:t>
      </w:r>
      <w:r w:rsidR="00F73620">
        <w:t>ò</w:t>
      </w:r>
      <w:r w:rsidRPr="007E1330">
        <w:t>n một</w:t>
      </w:r>
      <w:r w:rsidR="00623F3C">
        <w:t xml:space="preserve"> </w:t>
      </w:r>
      <w:r w:rsidRPr="007E1330">
        <w:t xml:space="preserve">nghiên cứu khác tại Malawy cho biếttỷ lệ này là </w:t>
      </w:r>
      <w:r w:rsidR="00623F3C">
        <w:t>28.3%.</w:t>
      </w:r>
    </w:p>
    <w:p w14:paraId="69B57A78" w14:textId="77777777" w:rsidR="00393F96" w:rsidRDefault="007E1330" w:rsidP="00C23165">
      <w:r w:rsidRPr="007E1330">
        <w:t>Một số tắc giả nhận định chỉ số BMI là công cụ đơn giản để đánh giá nhưng</w:t>
      </w:r>
      <w:r w:rsidR="00623F3C">
        <w:t xml:space="preserve"> </w:t>
      </w:r>
      <w:r w:rsidRPr="007E1330">
        <w:t xml:space="preserve">nhiễu trường hợp không đủ độ nhạy để đánh giá tổng thể </w:t>
      </w:r>
      <w:r w:rsidR="0066715C">
        <w:t>tình trạng</w:t>
      </w:r>
      <w:r w:rsidRPr="007E1330">
        <w:t xml:space="preserve"> dinh </w:t>
      </w:r>
      <w:r w:rsidR="00DA4C9B">
        <w:t>dưỡng</w:t>
      </w:r>
      <w:r w:rsidR="00623F3C">
        <w:t xml:space="preserve"> </w:t>
      </w:r>
      <w:r w:rsidRPr="007E1330">
        <w:t>người bệnh nằm viện. BMI nhiều khi không tương ứng vớ</w:t>
      </w:r>
      <w:r w:rsidR="00623F3C">
        <w:t xml:space="preserve"> </w:t>
      </w:r>
      <w:r w:rsidRPr="007E1330">
        <w:t xml:space="preserve">dấu hiệu lâm </w:t>
      </w:r>
      <w:r w:rsidR="00205E2A">
        <w:t>sàng</w:t>
      </w:r>
      <w:r w:rsidR="00393F96">
        <w:t xml:space="preserve"> </w:t>
      </w:r>
      <w:r w:rsidRPr="007E1330">
        <w:t>các chỉ số hóa sinh</w:t>
      </w:r>
      <w:r w:rsidR="00393F96">
        <w:t>. M</w:t>
      </w:r>
      <w:r w:rsidRPr="007E1330">
        <w:t xml:space="preserve">ột số tắc giá khi so sánh </w:t>
      </w:r>
      <w:r w:rsidR="0066715C">
        <w:t>tình trạng</w:t>
      </w:r>
      <w:r w:rsidRPr="007E1330">
        <w:t xml:space="preserve"> đình đường theo</w:t>
      </w:r>
      <w:r w:rsidR="00393F96">
        <w:t xml:space="preserve"> </w:t>
      </w:r>
      <w:r w:rsidRPr="007E1330">
        <w:t>sắc cách đánh giá khác nhau đãcho thấy B</w:t>
      </w:r>
      <w:r w:rsidR="00393F96">
        <w:t>MI</w:t>
      </w:r>
      <w:r w:rsidRPr="007E1330">
        <w:t xml:space="preserve"> không ph</w:t>
      </w:r>
      <w:r w:rsidR="00393F96">
        <w:t>ải</w:t>
      </w:r>
      <w:r w:rsidRPr="007E1330">
        <w:t xml:space="preserve"> là một phương pháp thích</w:t>
      </w:r>
      <w:r w:rsidR="00393F96">
        <w:t xml:space="preserve"> </w:t>
      </w:r>
      <w:r w:rsidRPr="007E1330">
        <w:t>hợp để đánh gi tác động của suy dịnh dưỡn ở người bệnh nhập viện so với thang</w:t>
      </w:r>
      <w:r w:rsidR="00393F96">
        <w:t xml:space="preserve"> </w:t>
      </w:r>
      <w:r w:rsidRPr="007E1330">
        <w:t>phân loi SGA</w:t>
      </w:r>
      <w:r w:rsidR="00393F96">
        <w:t>.</w:t>
      </w:r>
    </w:p>
    <w:p w14:paraId="3DE8D379" w14:textId="77777777" w:rsidR="00393F96" w:rsidRDefault="007E1330" w:rsidP="00C23165">
      <w:r w:rsidRPr="007E1330">
        <w:t>Hiện nay rất nhiều nơi sử đụng chỉ số BMI đánh giá TTDD của người bệnh</w:t>
      </w:r>
      <w:r w:rsidR="00393F96">
        <w:t xml:space="preserve"> c</w:t>
      </w:r>
      <w:r w:rsidRPr="007E1330">
        <w:t>ó thể nói, căn cử vào BMI, tuổi, g</w:t>
      </w:r>
      <w:r w:rsidR="00393F96">
        <w:t xml:space="preserve">iới </w:t>
      </w:r>
      <w:r w:rsidRPr="007E1330">
        <w:t>công thêm các yên tổ gây tiêu tốn năng</w:t>
      </w:r>
      <w:r w:rsidR="00393F96">
        <w:t xml:space="preserve"> </w:t>
      </w:r>
      <w:r w:rsidRPr="007E1330">
        <w:t>lượng có thể xác định cơ cấu và xây dựng khâu phần cho người bệnh một cách</w:t>
      </w:r>
      <w:r w:rsidR="00393F96">
        <w:t xml:space="preserve"> </w:t>
      </w:r>
      <w:r w:rsidRPr="007E1330">
        <w:t>hợp lý, tuy nhiên nếu người bệnh cô phù không do yếu tố đỉnh dưỡng thỉ căn cứ</w:t>
      </w:r>
      <w:r w:rsidR="00393F96">
        <w:t xml:space="preserve"> vào</w:t>
      </w:r>
      <w:r w:rsidRPr="007E1330">
        <w:t xml:space="preserve"> BMI sẽ khổ xác định nhủ cầu năng lượng, Thao kết quả nghiên cứu của</w:t>
      </w:r>
      <w:r w:rsidR="00393F96">
        <w:t xml:space="preserve"> </w:t>
      </w:r>
      <w:r w:rsidRPr="007E1330">
        <w:t>Nguyễn Đỗ Huy và Nguyễn Thị Lâm năm 2009 tại Bệnh viện Đa khoa tỉnh Hải</w:t>
      </w:r>
      <w:r w:rsidR="00393F96">
        <w:t xml:space="preserve"> </w:t>
      </w:r>
      <w:r w:rsidR="00DB0857" w:rsidRPr="00DB0857">
        <w:t>Dương có tới 35% bệnh nhân vì lý đo bệnh tật không thể đo và cân được cần nặng</w:t>
      </w:r>
      <w:r w:rsidR="00393F96">
        <w:t xml:space="preserve"> </w:t>
      </w:r>
      <w:r w:rsidR="00DB0857" w:rsidRPr="00DB0857">
        <w:t>và chiều cao. Trong nghiên cứu của chúng tôi có đến 115/380 chiếm 30,2% người</w:t>
      </w:r>
      <w:r w:rsidR="00393F96">
        <w:t xml:space="preserve"> </w:t>
      </w:r>
      <w:r w:rsidR="00DB0857" w:rsidRPr="00DB0857">
        <w:t>bệnh SDD theo phương pháp SGA có BMI trên 18,5, Từ những kết quả nghiên</w:t>
      </w:r>
      <w:r w:rsidR="00393F96">
        <w:t xml:space="preserve"> </w:t>
      </w:r>
      <w:r w:rsidR="00DB0857" w:rsidRPr="00DB0857">
        <w:t>cửa trên chúng tôi thông nhất quan điểm cho rằng đánh giá bằng chỉ số BMI chưa</w:t>
      </w:r>
      <w:r w:rsidR="00393F96">
        <w:t xml:space="preserve"> </w:t>
      </w:r>
      <w:r w:rsidR="00DB0857" w:rsidRPr="00DB0857">
        <w:t>hoàn toàn thỉch hợp, chưa phản ánh hết được các yêu tổ nguy cơ ảnh hưởng đến</w:t>
      </w:r>
      <w:r w:rsidR="00393F96">
        <w:t xml:space="preserve"> </w:t>
      </w:r>
      <w:r w:rsidR="00DB0857" w:rsidRPr="00DB0857">
        <w:t>'TTDD của NB đặc biệt là trên đối tượng người bệnh lao.</w:t>
      </w:r>
    </w:p>
    <w:p w14:paraId="24626716" w14:textId="0DC2660F" w:rsidR="00DB0857" w:rsidRPr="00DB0857" w:rsidRDefault="00DB0857" w:rsidP="00C23165">
      <w:r w:rsidRPr="00DB0857">
        <w:lastRenderedPageBreak/>
        <w:t>Tuy nhiên, hẳu hết các nghiên cứu đều thống nhất rằng dinh dưỡng tốt cô vai</w:t>
      </w:r>
      <w:r w:rsidR="00393F96">
        <w:t xml:space="preserve"> </w:t>
      </w:r>
      <w:r w:rsidRPr="00DB0857">
        <w:t xml:space="preserve">trò quan trọng trong cải thiện </w:t>
      </w:r>
      <w:r w:rsidR="0066715C">
        <w:t>tình trạng</w:t>
      </w:r>
      <w:r w:rsidRPr="00DB0857">
        <w:t xml:space="preserve"> bệnh lý ở người bệnh lao. Suy dinh dưỡng</w:t>
      </w:r>
      <w:r w:rsidR="00393F96">
        <w:t xml:space="preserve"> là</w:t>
      </w:r>
      <w:r w:rsidRPr="00DB0857">
        <w:t xml:space="preserve"> một trong những yếu tổ tiên lượng tử vong mạnh nhất ở người bệnh lao.</w:t>
      </w:r>
      <w:r w:rsidR="00393F96">
        <w:t xml:space="preserve"> </w:t>
      </w:r>
      <w:r w:rsidRPr="00DB0857">
        <w:t>Việc</w:t>
      </w:r>
      <w:r w:rsidR="00393F96">
        <w:t xml:space="preserve"> </w:t>
      </w:r>
      <w:r w:rsidRPr="00DB0857">
        <w:t xml:space="preserve">cảnh giá </w:t>
      </w:r>
      <w:r w:rsidR="0066715C">
        <w:t>tình trạng</w:t>
      </w:r>
      <w:r w:rsidRPr="00DB0857">
        <w:t xml:space="preserve"> dinh dưỡng giúp kiểm soát tốt chế độ ăn, từ đó cải thiện tỉnh</w:t>
      </w:r>
      <w:r w:rsidR="00393F96">
        <w:t xml:space="preserve"> </w:t>
      </w:r>
      <w:r w:rsidRPr="00DB0857">
        <w:t>trạng dinh dưỡng sẽ giúp giảm nguy cơ tử vong cho người bệnh. Tuy</w:t>
      </w:r>
      <w:r w:rsidR="00393F96">
        <w:t xml:space="preserve"> </w:t>
      </w:r>
      <w:r w:rsidRPr="00DB0857">
        <w:t>nh dưỡng là</w:t>
      </w:r>
      <w:r w:rsidR="00393F96">
        <w:t xml:space="preserve"> </w:t>
      </w:r>
      <w:r w:rsidRPr="00DB0857">
        <w:t>hiệu thừa cần không có vai trồ bảo vệ giúp giảm nguy cơ này ở người bệnh. Trong</w:t>
      </w:r>
      <w:r w:rsidR="00393F96">
        <w:t xml:space="preserve"> </w:t>
      </w:r>
      <w:r w:rsidRPr="00DB0857">
        <w:t>nghiên cứu của chủng tôi có 13/380 chiếm 3,4% NB thừa cân. Do đó, kiểm soát cần</w:t>
      </w:r>
      <w:r w:rsidR="00393F96">
        <w:t xml:space="preserve"> </w:t>
      </w:r>
      <w:r w:rsidRPr="00DB0857">
        <w:t>nặng hợp lý ở nhóm bệnh nhân nảy là rất cản thiết để giúp cho bệnh nhân cổ giới</w:t>
      </w:r>
      <w:r w:rsidR="00393F96">
        <w:t xml:space="preserve"> </w:t>
      </w:r>
      <w:r w:rsidRPr="00DB0857">
        <w:t>hạn cân nặng hợp lý, giảm nguy cơ mắc các biển chứng đo thừa cân</w:t>
      </w:r>
      <w:r w:rsidR="00393F96">
        <w:t>.</w:t>
      </w:r>
    </w:p>
    <w:p w14:paraId="60108F86" w14:textId="57A8DBF1" w:rsidR="00DB0857" w:rsidRPr="00DB0857" w:rsidRDefault="00DB0857" w:rsidP="00C23165">
      <w:pPr>
        <w:pStyle w:val="Heading3"/>
      </w:pPr>
      <w:bookmarkStart w:id="103" w:name="_Toc126527767"/>
      <w:r w:rsidRPr="00DB0857">
        <w:t>4.2.2. Tình trạng dịnh dưỡng của bệnh nhân lao theo chỉ số SGA</w:t>
      </w:r>
      <w:bookmarkEnd w:id="103"/>
    </w:p>
    <w:p w14:paraId="5B448F7C" w14:textId="08A3B210" w:rsidR="00DB0857" w:rsidRPr="00DB0857" w:rsidRDefault="00DB0857" w:rsidP="00C23165">
      <w:r w:rsidRPr="00DB0857">
        <w:t xml:space="preserve">Phương pháp đánh giá nhanh, đánh giá tổng thể, toàn điện </w:t>
      </w:r>
      <w:r w:rsidR="0066715C">
        <w:t>tình trạng</w:t>
      </w:r>
      <w:r w:rsidRPr="00DB0857">
        <w:t xml:space="preserve"> đình</w:t>
      </w:r>
      <w:r w:rsidR="00393F96">
        <w:t xml:space="preserve"> </w:t>
      </w:r>
      <w:r w:rsidRPr="00DB0857">
        <w:t>cưỡng theo chủ quan (SGA- Subjectiee Global Assessment- Destky vả cộng sự</w:t>
      </w:r>
      <w:r w:rsidR="00393F96">
        <w:t xml:space="preserve"> (</w:t>
      </w:r>
      <w:r w:rsidRPr="00DB0857">
        <w:t>1987), theo khuyến nghị bởi Hội dinh dưỡng lâm sàng Châu Âu (EPSEN) và Mỹ</w:t>
      </w:r>
      <w:r w:rsidR="00393F96">
        <w:t xml:space="preserve"> </w:t>
      </w:r>
      <w:r w:rsidRPr="00DB0857">
        <w:t>y, cũng</w:t>
      </w:r>
      <w:r w:rsidR="00393F96">
        <w:t xml:space="preserve"> </w:t>
      </w:r>
      <w:r w:rsidRPr="00DB0857">
        <w:t>cần lưu ÿ là mặc dã suy</w:t>
      </w:r>
      <w:r w:rsidR="00393F96">
        <w:t xml:space="preserve"> </w:t>
      </w:r>
      <w:r w:rsidRPr="00DB0857">
        <w:t>tổ dự báo độ lập về từ vong nhưng dẫu</w:t>
      </w:r>
      <w:r w:rsidR="00393F96">
        <w:t xml:space="preserve"> </w:t>
      </w:r>
      <w:r w:rsidRPr="00DB0857">
        <w:t>(ASPEN) năm 2002 quan tâm đến sự thay đổi cân nặng, khả năng ăn tổng, triệ</w:t>
      </w:r>
      <w:r w:rsidR="00393F96">
        <w:t xml:space="preserve">u </w:t>
      </w:r>
      <w:r w:rsidRPr="00DB0857">
        <w:t>chứng đường tiêu h</w:t>
      </w:r>
      <w:r w:rsidR="00393F96">
        <w:t xml:space="preserve">óa </w:t>
      </w:r>
      <w:r w:rsidRPr="00DB0857">
        <w:t>tiêm</w:t>
      </w:r>
      <w:r w:rsidR="00393F96">
        <w:t xml:space="preserve"> </w:t>
      </w:r>
      <w:r w:rsidRPr="00DB0857">
        <w:t>khá năng sinh hoạt, loại bệnh, các nguy cơ và</w:t>
      </w:r>
      <w:r w:rsidR="00393F96">
        <w:t xml:space="preserve"> </w:t>
      </w:r>
      <w:r w:rsidRPr="00DB0857">
        <w:t>tảng gây lên tình trạng SDD. Thăm khám lâm sàng gồm lớp mở dưới đa, khối cơ,</w:t>
      </w:r>
      <w:r w:rsidR="00393F96">
        <w:t xml:space="preserve"> </w:t>
      </w:r>
      <w:r w:rsidRPr="00DB0857">
        <w:t xml:space="preserve">phủ, trong đó lưu ý đến các thông số quan trọng giúp phản lọai </w:t>
      </w:r>
      <w:r w:rsidR="0066715C">
        <w:t>tình trạng</w:t>
      </w:r>
      <w:r w:rsidRPr="00DB0857">
        <w:t xml:space="preserve"> đình</w:t>
      </w:r>
      <w:r w:rsidR="00393F96">
        <w:t xml:space="preserve"> </w:t>
      </w:r>
      <w:r w:rsidRPr="00DB0857">
        <w:t>cđường bệnh nhân như: Tỷ lệ phần trăm sụt cản không chủ ÿ trong vòng 6 thắng đến</w:t>
      </w:r>
      <w:r w:rsidR="00393F96">
        <w:t xml:space="preserve"> </w:t>
      </w:r>
      <w:r w:rsidRPr="00DB0857">
        <w:t>15 ngày trước nhập viện, khả năng ăn uống, ình trạng mất lớp mỡ đưới da, teo cơ</w:t>
      </w:r>
      <w:r w:rsidR="00393F96">
        <w:t xml:space="preserve"> </w:t>
      </w:r>
      <w:r w:rsidRPr="00DB0857">
        <w:t>phù, do đồ đã có tắc dụng tốt hơn trong việc tiên lượng đi trị và giáp bổ sung</w:t>
      </w:r>
      <w:r w:rsidR="00393F96">
        <w:t xml:space="preserve"> </w:t>
      </w:r>
      <w:r w:rsidRPr="00DB0857">
        <w:t>khẩu phần ăn hợp lý hơn cho người bệnh.</w:t>
      </w:r>
    </w:p>
    <w:p w14:paraId="44BC666F" w14:textId="77777777" w:rsidR="00393F96" w:rsidRDefault="00393F96" w:rsidP="00C23165">
      <w:r>
        <w:t>T</w:t>
      </w:r>
      <w:r w:rsidR="003734BC" w:rsidRPr="003734BC">
        <w:t>rong nghiên cứu này ngoài việc sử dụng đánh giá TTDD của bệnh nhân theo</w:t>
      </w:r>
      <w:r>
        <w:t xml:space="preserve"> </w:t>
      </w:r>
      <w:r w:rsidR="003734BC" w:rsidRPr="003734BC">
        <w:t xml:space="preserve">phương pháp nhân trắc BMI chúng tôi đánh giá </w:t>
      </w:r>
      <w:r w:rsidR="0066715C">
        <w:t>tình trạng</w:t>
      </w:r>
      <w:r w:rsidR="003734BC" w:rsidRPr="003734BC">
        <w:t xml:space="preserve"> dinh dưỡng của </w:t>
      </w:r>
      <w:r w:rsidR="003734BC" w:rsidRPr="003734BC">
        <w:lastRenderedPageBreak/>
        <w:t>bệnh</w:t>
      </w:r>
      <w:r>
        <w:t xml:space="preserve"> </w:t>
      </w:r>
      <w:r w:rsidR="003734BC" w:rsidRPr="003734BC">
        <w:t>nhân theo SGA. Kết quả cho thấy đánh giá theo phương pháp nào cũng có những</w:t>
      </w:r>
      <w:r>
        <w:t xml:space="preserve"> </w:t>
      </w:r>
      <w:r w:rsidR="003734BC" w:rsidRPr="003734BC">
        <w:t>hạn chế và ưu điểm tuy nhiên, để đánh giá TTDD một cách tổng thể vả toàn điện thì</w:t>
      </w:r>
      <w:r>
        <w:t xml:space="preserve"> </w:t>
      </w:r>
      <w:r w:rsidR="003734BC" w:rsidRPr="003734BC">
        <w:t>SGA tô ra ưu thể và với các tiêu chí khá toàn điện và đấy đủ.</w:t>
      </w:r>
    </w:p>
    <w:p w14:paraId="72EF01E3" w14:textId="70F27CD6" w:rsidR="003734BC" w:rsidRPr="003734BC" w:rsidRDefault="003734BC" w:rsidP="00C23165">
      <w:r w:rsidRPr="003734BC">
        <w:t xml:space="preserve">Mặc dù đánh giá SGAA là một phương pháp chủ quan để đo lường </w:t>
      </w:r>
      <w:r w:rsidR="0066715C">
        <w:t>tình trạng</w:t>
      </w:r>
      <w:r w:rsidR="00393F96">
        <w:t xml:space="preserve"> </w:t>
      </w:r>
      <w:r w:rsidR="0066715C">
        <w:t>dinh dưỡng</w:t>
      </w:r>
      <w:r w:rsidRPr="003734BC">
        <w:t xml:space="preserve"> tuy nhiên đây là phương pháp nhanh và dễ đăng thực hiện. Trong</w:t>
      </w:r>
      <w:r w:rsidR="00393F96">
        <w:t xml:space="preserve"> </w:t>
      </w:r>
      <w:r w:rsidRPr="003734BC">
        <w:t>nghiên cứu của Shigeru Miyata và cộng sự (2017), kết luận SGA là một công cụ</w:t>
      </w:r>
      <w:r w:rsidR="00393F96">
        <w:t xml:space="preserve"> </w:t>
      </w:r>
      <w:r w:rsidRPr="003734BC">
        <w:t>hữu ích để đánh giá dinh dưỡng của bệnh nhân lao phổi. Ngoài ra, SGA. có thể là</w:t>
      </w:r>
      <w:r w:rsidR="00393F96">
        <w:t xml:space="preserve"> </w:t>
      </w:r>
      <w:r w:rsidRPr="003734BC">
        <w:t>một chỉ số tiên lượng sống sót ớ người bệnh lao phối, việc đánh giá nảy nên thực</w:t>
      </w:r>
      <w:r w:rsidR="00393F96">
        <w:t xml:space="preserve"> </w:t>
      </w:r>
      <w:r w:rsidRPr="003734BC">
        <w:t xml:space="preserve">hiện tạ thời điểm bệnh nhân nhập viện nắm bắt rõ </w:t>
      </w:r>
      <w:r w:rsidR="0066715C">
        <w:t>tình trạng</w:t>
      </w:r>
      <w:r w:rsidRPr="003734BC">
        <w:t xml:space="preserve"> sút cân và khám kịp</w:t>
      </w:r>
      <w:r w:rsidR="00393F96">
        <w:t xml:space="preserve"> </w:t>
      </w:r>
      <w:r w:rsidRPr="003734BC">
        <w:t>thời trước khi bước vào điều trị.</w:t>
      </w:r>
    </w:p>
    <w:p w14:paraId="2E9B96D4" w14:textId="2D09201E" w:rsidR="00435514" w:rsidRDefault="003734BC" w:rsidP="00C23165">
      <w:r w:rsidRPr="003734BC">
        <w:t>K</w:t>
      </w:r>
      <w:r w:rsidR="00733296">
        <w:t>ết</w:t>
      </w:r>
      <w:r w:rsidRPr="003734BC">
        <w:t xml:space="preserve"> quả đánh giá nh trạng dinh dưỡng dựa vào chỉ số S</w:t>
      </w:r>
      <w:r w:rsidR="00850A8E">
        <w:t>G</w:t>
      </w:r>
      <w:r w:rsidRPr="003734BC">
        <w:t>A. của chúng tôi có</w:t>
      </w:r>
      <w:r w:rsidR="00733296">
        <w:t xml:space="preserve"> </w:t>
      </w:r>
      <w:r w:rsidRPr="003734BC">
        <w:t>213/380(56,1%) BN được đánh giá là SDD. Kết quả này tương đương với kết quả</w:t>
      </w:r>
      <w:r w:rsidR="00733296">
        <w:t xml:space="preserve"> </w:t>
      </w:r>
      <w:r w:rsidRPr="003734BC">
        <w:t>của Shigeru Miyata cộng sự trên NB lao với là 54.3 % nhưng cao hơn so với nghiên</w:t>
      </w:r>
      <w:r w:rsidR="00733296">
        <w:t xml:space="preserve"> </w:t>
      </w:r>
      <w:r w:rsidRPr="003734BC">
        <w:t>cửu của Trần Văn Vũ (2010) là 42,6% trên NB suy thận mạa[60] (61]. Điều này được</w:t>
      </w:r>
      <w:r w:rsidR="00733296">
        <w:t xml:space="preserve"> </w:t>
      </w:r>
      <w:r w:rsidRPr="003734BC">
        <w:t>giải thệh là do người bệnh lao là một rong những nhóm có tỷ lệ suy dinh dưỡng cao</w:t>
      </w:r>
      <w:r w:rsidR="00733296">
        <w:t xml:space="preserve"> </w:t>
      </w:r>
      <w:r w:rsidRPr="003734BC">
        <w:t xml:space="preserve">nguyên nhân do chắn ân vả tăng dị hỏa và suy </w:t>
      </w:r>
      <w:r w:rsidR="0066715C">
        <w:t>dinh dưỡng</w:t>
      </w:r>
      <w:r w:rsidRPr="003734BC">
        <w:t xml:space="preserve"> gây nhiều bắt lợi cho những</w:t>
      </w:r>
      <w:r w:rsidR="00733296">
        <w:t xml:space="preserve"> </w:t>
      </w:r>
      <w:r w:rsidRPr="003734BC">
        <w:t xml:space="preserve">người bệnh này. Tắc giả Lê Thị Diễm Tuyết đánh giá </w:t>
      </w:r>
      <w:r w:rsidR="0066715C">
        <w:t>tình trạng</w:t>
      </w:r>
      <w:r w:rsidRPr="003734BC">
        <w:t xml:space="preserve"> dinh dưỡng của người</w:t>
      </w:r>
      <w:r w:rsidR="00733296">
        <w:t xml:space="preserve"> </w:t>
      </w:r>
      <w:r w:rsidRPr="003734BC">
        <w:t>bệnh mắc bệnh phối tắc nghền mạn tính cũng cho thấy tỷ lệ SDD theo cách đảnh giá</w:t>
      </w:r>
      <w:r w:rsidR="00733296">
        <w:t xml:space="preserve"> </w:t>
      </w:r>
      <w:r w:rsidRPr="003734BC">
        <w:t>của công cụ SGA là 54% suy dinh dưỡng ở mức độ nhọ, vừa và 38,0% suy dinh dưỡng</w:t>
      </w:r>
      <w:r w:rsidR="00733296">
        <w:t xml:space="preserve"> </w:t>
      </w:r>
      <w:r w:rsidRPr="003734BC">
        <w:t>mức độ nặng, Tỷ lệ này cao hơn rắtnhiễn so với nghiên cứu của chủng</w:t>
      </w:r>
      <w:r w:rsidR="00733296">
        <w:t xml:space="preserve"> </w:t>
      </w:r>
      <w:r w:rsidRPr="003734BC">
        <w:t xml:space="preserve">nghiễn cứu khác do đây là người bệnh nặng, mắc bệnh đã lâu, nằm điển </w:t>
      </w:r>
      <w:r w:rsidR="00205E2A">
        <w:t>trị</w:t>
      </w:r>
      <w:r w:rsidRPr="003734BC">
        <w:t xml:space="preserve"> tử khoa cấp</w:t>
      </w:r>
      <w:r w:rsidR="00435514">
        <w:t xml:space="preserve"> </w:t>
      </w:r>
      <w:r w:rsidRPr="003734BC">
        <w:t>cửu và trung tâm hô hấp Bệnh viện Bạch Mai</w:t>
      </w:r>
      <w:r w:rsidR="00435514">
        <w:t xml:space="preserve"> </w:t>
      </w:r>
      <w:r w:rsidRPr="003734BC">
        <w:t>và một số</w:t>
      </w:r>
      <w:r w:rsidR="00435514">
        <w:t>.</w:t>
      </w:r>
    </w:p>
    <w:p w14:paraId="2D8CB364" w14:textId="409FC499" w:rsidR="00B35210" w:rsidRPr="00B35210" w:rsidRDefault="003734BC" w:rsidP="00C23165">
      <w:r w:rsidRPr="003734BC">
        <w:lastRenderedPageBreak/>
        <w:t>Theo các nghiền cứu từ 2010 đến 2015 tại các bệnh viện uyễn tính và một</w:t>
      </w:r>
      <w:r w:rsidR="00435514">
        <w:t xml:space="preserve"> </w:t>
      </w:r>
      <w:r w:rsidRPr="003734BC">
        <w:t>số bệnh viện tuyển Trung ương như Bạch Mai, Chợ Rẫy, Bệnh viện Nhĩ Trong</w:t>
      </w:r>
      <w:r w:rsidR="00435514">
        <w:t xml:space="preserve"> </w:t>
      </w:r>
      <w:r w:rsidRPr="003734BC">
        <w:t>ương, tỷ lệ suy dinh dưỡng của người bệnh nằm viện khoảng 40% - 50% theo</w:t>
      </w:r>
      <w:r w:rsidR="00435514">
        <w:t xml:space="preserve"> </w:t>
      </w:r>
      <w:r w:rsidR="00B35210" w:rsidRPr="00B35210">
        <w:t>tháng đánh giá GA. Tác giả Nguyễn An Giang nghiên cứu tại bệnh viện 103</w:t>
      </w:r>
      <w:r w:rsidR="00435514">
        <w:t xml:space="preserve"> </w:t>
      </w:r>
      <w:r w:rsidR="00B35210" w:rsidRPr="00B35210">
        <w:t xml:space="preserve">cho thấy 98,6% số người bệnh suy thận lọc máu chu kỳ bị suy đình </w:t>
      </w:r>
      <w:r w:rsidR="008A7F86">
        <w:t>dưỡng</w:t>
      </w:r>
      <w:r w:rsidR="00B35210" w:rsidRPr="00B35210">
        <w:t xml:space="preserve"> theo</w:t>
      </w:r>
      <w:r w:rsidR="00435514">
        <w:t xml:space="preserve"> </w:t>
      </w:r>
      <w:r w:rsidR="00B35210" w:rsidRPr="00B35210">
        <w:t>thang điểm đánh giá SGA(63]. Tác giá Lưu Ngân Tâm, Nguyễn Thùy An nghiên</w:t>
      </w:r>
      <w:r w:rsidR="00435514">
        <w:t xml:space="preserve"> </w:t>
      </w:r>
      <w:r w:rsidR="00B35210" w:rsidRPr="00B35210">
        <w:t xml:space="preserve">cứa về </w:t>
      </w:r>
      <w:r w:rsidR="0066715C">
        <w:t>tình trạng</w:t>
      </w:r>
      <w:r w:rsidR="00B35210" w:rsidRPr="00B35210">
        <w:t xml:space="preserve"> </w:t>
      </w:r>
      <w:r w:rsidR="008A7F86">
        <w:t>dinh dưỡng</w:t>
      </w:r>
      <w:r w:rsidR="00B35210" w:rsidRPr="00B35210">
        <w:t xml:space="preserve"> trước mổ và biển chứng nhiễm trùng sau phẫu thuật</w:t>
      </w:r>
      <w:r w:rsidR="00435514">
        <w:t xml:space="preserve"> </w:t>
      </w:r>
      <w:r w:rsidR="00B35210" w:rsidRPr="00B35210">
        <w:t>gan, mật, tụy tại bệnh viện Chợ Rẫy cho thấy tỉ lệ suy dinh đường của người</w:t>
      </w:r>
      <w:r w:rsidR="00435514">
        <w:t xml:space="preserve"> </w:t>
      </w:r>
      <w:r w:rsidR="00B35210" w:rsidRPr="00B35210">
        <w:t>bệnh trước phẫu thuật lã 56,7% theo SGA</w:t>
      </w:r>
      <w:r w:rsidR="00435514">
        <w:t>.</w:t>
      </w:r>
    </w:p>
    <w:p w14:paraId="39FCD566" w14:textId="63580B1C" w:rsidR="00B35210" w:rsidRPr="00B35210" w:rsidRDefault="00B35210" w:rsidP="00C23165">
      <w:r w:rsidRPr="00B35210">
        <w:t xml:space="preserve">Nghiên cứu tại của Komindrg tại Thái Lan cho biết, suy dinh </w:t>
      </w:r>
      <w:r w:rsidR="00DA4C9B">
        <w:t>dưỡng</w:t>
      </w:r>
      <w:r w:rsidRPr="00B35210">
        <w:t xml:space="preserve"> ở</w:t>
      </w:r>
      <w:r w:rsidR="00435514">
        <w:t xml:space="preserve"> </w:t>
      </w:r>
      <w:r w:rsidRPr="00B35210">
        <w:t>người bệnh nằm viện gặp chiếm tới 40,5% với 24.8% có mức độ suy dinh</w:t>
      </w:r>
      <w:r w:rsidR="00435514">
        <w:t xml:space="preserve"> </w:t>
      </w:r>
      <w:r w:rsidRPr="00B35210">
        <w:t>đường vừa và 157% là suy đính dưỡng nặng. Một nghiên cửu khác của</w:t>
      </w:r>
      <w:r w:rsidR="00435514">
        <w:t xml:space="preserve"> </w:t>
      </w:r>
      <w:r w:rsidRPr="00B35210">
        <w:t>Kenturek và cộng sự tại Đức cho thấy tý lệ suy dinh dưỡng của NB nằm viện là</w:t>
      </w:r>
      <w:r w:rsidR="00435514">
        <w:t xml:space="preserve"> </w:t>
      </w:r>
      <w:r w:rsidRPr="00B35210">
        <w:t>53,6% theo SGA.</w:t>
      </w:r>
    </w:p>
    <w:p w14:paraId="7084F38F" w14:textId="03073E33" w:rsidR="00B35210" w:rsidRPr="00B35210" w:rsidRDefault="00B35210" w:rsidP="00C23165">
      <w:r w:rsidRPr="00B35210">
        <w:t>Tình trạng dinh dưỡng bệnh nhân đánh giá bằng phương pháp SGA khác so</w:t>
      </w:r>
      <w:r w:rsidR="00624424">
        <w:t xml:space="preserve"> </w:t>
      </w:r>
      <w:r w:rsidRPr="00B35210">
        <w:t xml:space="preserve">với BMI (56,1% so với 48.4%). </w:t>
      </w:r>
      <w:r w:rsidR="0066715C">
        <w:t>Tình trạng</w:t>
      </w:r>
      <w:r w:rsidRPr="00B35210">
        <w:t xml:space="preserve"> dinh dưỡng bệnh nhân đánh giá bằng</w:t>
      </w:r>
      <w:r w:rsidR="00624424">
        <w:t xml:space="preserve"> </w:t>
      </w:r>
      <w:r w:rsidRPr="00B35210">
        <w:t>phương pháp SGA so với BMI (bảng 3.26) cho thấy, 86/380 chiếm 22,6% số bệnh</w:t>
      </w:r>
      <w:r w:rsidR="00624424">
        <w:t xml:space="preserve"> </w:t>
      </w:r>
      <w:r w:rsidRPr="00B35210">
        <w:t xml:space="preserve">nhân có BMI dưới 18,5 nhưng có </w:t>
      </w:r>
      <w:r w:rsidR="0066715C">
        <w:t>tình trạng</w:t>
      </w:r>
      <w:r w:rsidRPr="00B35210">
        <w:t xml:space="preserve"> dinh dưỡng tốt khi đánh giá bằng</w:t>
      </w:r>
      <w:r w:rsidR="00624424">
        <w:t xml:space="preserve"> </w:t>
      </w:r>
      <w:r w:rsidRPr="00B35210">
        <w:t>phương pháp SGA. Cũng như vị</w:t>
      </w:r>
      <w:r w:rsidR="00624424">
        <w:t xml:space="preserve"> </w:t>
      </w:r>
      <w:r w:rsidRPr="00B35210">
        <w:t>18,5 nhưng lại bị SDD theo đánh giá SGA. Sở</w:t>
      </w:r>
      <w:r w:rsidR="00624424">
        <w:t xml:space="preserve"> </w:t>
      </w:r>
      <w:r w:rsidRPr="00B35210">
        <w:t>lêu chỉ đánh giá của 2 phương pháp có sự khác nhau. IKhi đánh giá tình trang đình</w:t>
      </w:r>
    </w:p>
    <w:p w14:paraId="6FAA0C36" w14:textId="77777777" w:rsidR="00624424" w:rsidRDefault="00624424" w:rsidP="00C23165">
      <w:r>
        <w:t xml:space="preserve"> </w:t>
      </w:r>
      <w:r w:rsidR="00B35210" w:rsidRPr="00B35210">
        <w:t>cổ 115/380 chiếm 30,2% bệnh nhân cỏ BMI trên</w:t>
      </w:r>
      <w:r>
        <w:t xml:space="preserve"> </w:t>
      </w:r>
      <w:r w:rsidR="00B35210" w:rsidRPr="00B35210">
        <w:t>'ó kết quá khác nhau là đo các</w:t>
      </w:r>
      <w:r>
        <w:t xml:space="preserve"> </w:t>
      </w:r>
      <w:r w:rsidR="00B35210" w:rsidRPr="00B35210">
        <w:t>dưỡng của người bệnh theo phương pháp SGA có 5 yếu tổ gồm thay đổi về cần</w:t>
      </w:r>
      <w:r>
        <w:t xml:space="preserve"> </w:t>
      </w:r>
      <w:r w:rsidR="00B35210" w:rsidRPr="00B35210">
        <w:t>nặng so với 6 tháng và so với 2 tuần, thay đổi ăn uống, triệu chứng tiêu hóa, thay</w:t>
      </w:r>
      <w:r>
        <w:t xml:space="preserve"> </w:t>
      </w:r>
      <w:r w:rsidR="00B35210" w:rsidRPr="00B35210">
        <w:t>cdỗi hoạt động chức năng cơ thể các bệnh lý và sang chắn tâm lý, những dấu hi</w:t>
      </w:r>
      <w:r>
        <w:t xml:space="preserve"> </w:t>
      </w:r>
      <w:r w:rsidR="00B35210" w:rsidRPr="00B35210">
        <w:t xml:space="preserve">này ở người bệnh có chỉ số BMI binh thường thậm chỉ thừa cân bảo phì có thể </w:t>
      </w:r>
      <w:r w:rsidR="00972917">
        <w:lastRenderedPageBreak/>
        <w:t>vấn</w:t>
      </w:r>
      <w:r>
        <w:t xml:space="preserve"> </w:t>
      </w:r>
      <w:r w:rsidR="00B35210" w:rsidRPr="00B35210">
        <w:t xml:space="preserve">xuất hiện nhưng không được đánh giá. Vẻ các chí số thăm khám lâm </w:t>
      </w:r>
      <w:r w:rsidR="00205E2A">
        <w:t>sàng</w:t>
      </w:r>
      <w:r w:rsidR="00B35210" w:rsidRPr="00B35210">
        <w:t xml:space="preserve"> thỉ có 3</w:t>
      </w:r>
      <w:r>
        <w:t xml:space="preserve"> </w:t>
      </w:r>
      <w:r w:rsidR="00B35210" w:rsidRPr="00B35210">
        <w:t>triện chúng: Giảm lớp mỡ dưới đa, dẫu hiện giữ nước, giảm khối cơ. Các triệu</w:t>
      </w:r>
      <w:r>
        <w:t xml:space="preserve"> </w:t>
      </w:r>
      <w:r w:rsidR="00B35210" w:rsidRPr="00B35210">
        <w:t>chứng này nếu chỉ đựa vào phần loại theo BMI thường bị mở nhạt vỉ vậy một người</w:t>
      </w:r>
      <w:r>
        <w:t xml:space="preserve">. </w:t>
      </w:r>
      <w:r w:rsidR="00B35210" w:rsidRPr="00B35210">
        <w:t xml:space="preserve">Đệnh </w:t>
      </w:r>
      <w:r w:rsidR="0066715C">
        <w:t>tình trạng</w:t>
      </w:r>
      <w:r w:rsidR="00B35210" w:rsidRPr="00B35210">
        <w:t xml:space="preserve"> dinh dưỡng theo BMI là bình thường, nễu không được quan tâm</w:t>
      </w:r>
      <w:r>
        <w:t xml:space="preserve"> </w:t>
      </w:r>
      <w:r w:rsidR="00B35210" w:rsidRPr="00B35210">
        <w:t>phân loại về các triệu chứng hoặc bệnh sử như phương pháp SGA thỉ có thể có một</w:t>
      </w:r>
      <w:r>
        <w:t xml:space="preserve"> </w:t>
      </w:r>
      <w:r w:rsidR="00EC7F9D" w:rsidRPr="00EC7F9D">
        <w:t>loạt các nguy cơ SDD bị bộ sót như thay đổi về ăn uống, triệu chứng bệnh lý đường</w:t>
      </w:r>
      <w:r>
        <w:t xml:space="preserve"> t</w:t>
      </w:r>
      <w:r w:rsidR="00EC7F9D" w:rsidRPr="00EC7F9D">
        <w:t xml:space="preserve">iểu hóa nụ cầu dinh </w:t>
      </w:r>
      <w:r w:rsidR="008A7F86">
        <w:t>dưỡng</w:t>
      </w:r>
      <w:r w:rsidR="00EC7F9D" w:rsidRPr="00EC7F9D">
        <w:t xml:space="preserve"> chuyển hóa làm cho TTDD của người bệnh trở nên</w:t>
      </w:r>
      <w:r>
        <w:t xml:space="preserve"> </w:t>
      </w:r>
      <w:r w:rsidR="00EC7F9D" w:rsidRPr="00EC7F9D">
        <w:t>nghiêm trọng hơn.</w:t>
      </w:r>
    </w:p>
    <w:p w14:paraId="4BE9D671" w14:textId="44377453" w:rsidR="002A1B48" w:rsidRPr="002A1B48" w:rsidRDefault="00EC7F9D" w:rsidP="00C23165">
      <w:r w:rsidRPr="00EC7F9D">
        <w:t>Kết quả đánh giá TTDD bằng phương pháp SGA cho thấy cẩn phải có kế</w:t>
      </w:r>
      <w:r w:rsidR="00624424">
        <w:t xml:space="preserve"> </w:t>
      </w:r>
      <w:r w:rsidRPr="00EC7F9D">
        <w:t xml:space="preserve">hoạch </w:t>
      </w:r>
      <w:r w:rsidR="00205E2A">
        <w:t>sàng</w:t>
      </w:r>
      <w:r w:rsidRPr="00EC7F9D">
        <w:t xml:space="preserve"> lọc đánh giá và đánh giá lại định kỳ TTDD của tắt cá các người bệnh</w:t>
      </w:r>
      <w:r w:rsidR="00624424">
        <w:t xml:space="preserve"> </w:t>
      </w:r>
      <w:r w:rsidRPr="00EC7F9D">
        <w:t>ngay từ kh nhập viện để cô biện pháp can thiệp phù hợp, đặc biệt trên đối tượng,</w:t>
      </w:r>
      <w:r w:rsidR="00624424">
        <w:t xml:space="preserve"> </w:t>
      </w:r>
      <w:r w:rsidRPr="00EC7F9D">
        <w:t>người bệnh có nguy cơ SDD cao như người bệnh lao.</w:t>
      </w:r>
    </w:p>
    <w:p w14:paraId="64D47F52" w14:textId="1B356BED" w:rsidR="002A1B48" w:rsidRPr="002A1B48" w:rsidRDefault="00624424" w:rsidP="00C23165">
      <w:pPr>
        <w:pStyle w:val="Heading2"/>
      </w:pPr>
      <w:bookmarkStart w:id="104" w:name="_Toc126527768"/>
      <w:bookmarkStart w:id="105" w:name="_Toc130501824"/>
      <w:r>
        <w:t>4.</w:t>
      </w:r>
      <w:r w:rsidR="002A1B48" w:rsidRPr="002A1B48">
        <w:t>3</w:t>
      </w:r>
      <w:r>
        <w:t>.</w:t>
      </w:r>
      <w:r w:rsidR="002A1B48" w:rsidRPr="002A1B48">
        <w:t xml:space="preserve"> Các yếu tổ liên quan đến </w:t>
      </w:r>
      <w:r w:rsidR="0066715C">
        <w:t>tình trạng</w:t>
      </w:r>
      <w:r w:rsidR="002A1B48" w:rsidRPr="002A1B48">
        <w:t xml:space="preserve"> đỉnh dưỡng</w:t>
      </w:r>
      <w:bookmarkEnd w:id="104"/>
      <w:bookmarkEnd w:id="105"/>
    </w:p>
    <w:p w14:paraId="68865992" w14:textId="3C02208D" w:rsidR="002A1B48" w:rsidRPr="002A1B48" w:rsidRDefault="002A1B48" w:rsidP="00C23165">
      <w:pPr>
        <w:pStyle w:val="Heading3"/>
      </w:pPr>
      <w:bookmarkStart w:id="106" w:name="_Toc126527769"/>
      <w:r w:rsidRPr="002A1B48">
        <w:t>4.3</w:t>
      </w:r>
      <w:r w:rsidR="00624424">
        <w:t>.</w:t>
      </w:r>
      <w:r w:rsidRPr="002A1B48">
        <w:t>1. Mỗi iên quan giữa tình trạng dịnh dưỡng theo BMI</w:t>
      </w:r>
      <w:bookmarkEnd w:id="106"/>
    </w:p>
    <w:p w14:paraId="3961F188" w14:textId="77777777" w:rsidR="00624424" w:rsidRDefault="002A1B48" w:rsidP="00C23165">
      <w:r w:rsidRPr="002A1B48">
        <w:t>Kết quá nghiên cứu ghỉ nhận có bổn yêu tổ có mỗi liên quan đến điểm TTDD</w:t>
      </w:r>
      <w:r w:rsidR="00624424">
        <w:t xml:space="preserve"> </w:t>
      </w:r>
      <w:r w:rsidRPr="002A1B48">
        <w:t>theo BMI qua phân tích đơn biến: nơi sinh sống, hoàn cảnh kính tế, loại bệnh lao</w:t>
      </w:r>
      <w:r w:rsidR="00624424">
        <w:t xml:space="preserve"> </w:t>
      </w:r>
      <w:r w:rsidRPr="002A1B48">
        <w:t>phổi và kiến thức của NB. Tuy nhiên trong phản tích đa biển chúng tôi ghỉ nhận</w:t>
      </w:r>
      <w:r w:rsidR="00624424">
        <w:t xml:space="preserve"> </w:t>
      </w:r>
      <w:r w:rsidRPr="002A1B48">
        <w:t xml:space="preserve">năm yếu tổ liên quan đến TTDD của NB vẻ lá giới, nơi sinh sống, </w:t>
      </w:r>
      <w:r w:rsidR="0066715C">
        <w:t>tình trạng</w:t>
      </w:r>
      <w:r w:rsidRPr="002A1B48">
        <w:t xml:space="preserve"> hôn</w:t>
      </w:r>
      <w:r w:rsidR="00624424">
        <w:t xml:space="preserve"> </w:t>
      </w:r>
      <w:r w:rsidRPr="002A1B48">
        <w:t>nhân, lại bệnh lao phi và kiến thúc của NH trước khi vào viện TKẾt quả này tương</w:t>
      </w:r>
      <w:r w:rsidR="00624424">
        <w:t xml:space="preserve"> </w:t>
      </w:r>
      <w:r w:rsidRPr="002A1B48">
        <w:t>tự với nghiên cứu của tắc giả Hoàng Thị Bạch Yến (2018) trên bệnh nhân nội trú tại</w:t>
      </w:r>
      <w:r w:rsidR="00624424">
        <w:t xml:space="preserve"> </w:t>
      </w:r>
      <w:r w:rsidRPr="002A1B48">
        <w:t>Bệnh viện Đại học y dược Huế chỉ ra rẳng có mỗi liên quan giữa giới, nơi sinh sống</w:t>
      </w:r>
      <w:r w:rsidR="00624424">
        <w:t xml:space="preserve"> </w:t>
      </w:r>
      <w:r w:rsidRPr="002A1B48">
        <w:t>và trình độ học vấn với TTDD của NB [71] Mốt liên quan giữa bệnh lao với các</w:t>
      </w:r>
      <w:r w:rsidR="00624424">
        <w:t xml:space="preserve"> </w:t>
      </w:r>
      <w:r w:rsidRPr="002A1B48">
        <w:t>yếu tổ kinh tế xã hội và nghèo đối đã được chứng mình mắc bệnh lao thường phải</w:t>
      </w:r>
      <w:r w:rsidR="00624424">
        <w:t xml:space="preserve"> </w:t>
      </w:r>
      <w:r w:rsidR="00204E58" w:rsidRPr="00204E58">
        <w:t xml:space="preserve">đổi mặt với gánh nặng gấp đôi của thu nhập giảm vả chỉ phí tăng: </w:t>
      </w:r>
      <w:r w:rsidR="00204E58" w:rsidRPr="00204E58">
        <w:lastRenderedPageBreak/>
        <w:t>NB thường không</w:t>
      </w:r>
      <w:r w:rsidR="00624424">
        <w:t xml:space="preserve"> </w:t>
      </w:r>
      <w:r w:rsidR="00204E58" w:rsidRPr="00204E58">
        <w:t>khỏe mạnh đề làm việc và gia đỉnh họ phải trả các chỉ phí liên quan đến điều</w:t>
      </w:r>
      <w:r w:rsidR="00624424">
        <w:t xml:space="preserve"> </w:t>
      </w:r>
      <w:r w:rsidR="00204E58" w:rsidRPr="00204E58">
        <w:t xml:space="preserve">trị. Những người cổ </w:t>
      </w:r>
      <w:r w:rsidR="0066715C">
        <w:t>tình trạng</w:t>
      </w:r>
      <w:r w:rsidR="00204E58" w:rsidRPr="00204E58">
        <w:t xml:space="preserve"> nh tổ xã hộ thấp có xu hướng sông rong diễu kiện</w:t>
      </w:r>
      <w:r w:rsidR="00624424">
        <w:t xml:space="preserve"> </w:t>
      </w:r>
      <w:r w:rsidR="00204E58" w:rsidRPr="00204E58">
        <w:t>đông dúc, chịt hẹp và làm tăng nguy cơ nhiễm lao, đẫn đến tý lệ mắc bệnh cao hơ</w:t>
      </w:r>
      <w:r w:rsidR="00624424">
        <w:t xml:space="preserve">n </w:t>
      </w:r>
      <w:r w:rsidR="00204E58" w:rsidRPr="00204E58">
        <w:t>vở những người này. Nghèo đổi và sống ở nông thôn cũng có thể lä một rào cản</w:t>
      </w:r>
      <w:r w:rsidR="00624424">
        <w:t xml:space="preserve"> </w:t>
      </w:r>
      <w:r w:rsidR="00204E58" w:rsidRPr="00204E58">
        <w:t>trong việc tiếp cận các địch vụ chăm sốc sức khỏe và điều nây kếo đãi thời gian</w:t>
      </w:r>
      <w:r w:rsidR="00624424">
        <w:t xml:space="preserve"> </w:t>
      </w:r>
      <w:r w:rsidR="00204E58" w:rsidRPr="00204E58">
        <w:t>nhiễm bệnh lao, làm tăng thêm nguy cơ nhiễm trủng giữa những người tiếp xúc với</w:t>
      </w:r>
      <w:r w:rsidR="00624424">
        <w:t xml:space="preserve"> </w:t>
      </w:r>
      <w:r w:rsidR="00204E58" w:rsidRPr="00204E58">
        <w:t xml:space="preserve">'bệnh nhân đó. Hơn nữa, </w:t>
      </w:r>
      <w:r w:rsidR="0066715C">
        <w:t>tình trạng</w:t>
      </w:r>
      <w:r w:rsidR="00204E58" w:rsidRPr="00204E58">
        <w:t xml:space="preserve"> nghèo đẫn đến suy đinh dưỡng, đây là một yêu tố</w:t>
      </w:r>
      <w:r w:rsidR="00624424">
        <w:t xml:space="preserve"> </w:t>
      </w:r>
      <w:r w:rsidR="00204E58" w:rsidRPr="00204E58">
        <w:t>nguy cơ Khác của bệnh lao. Trong các nghiền cứu từ Ấn Độ, những người nghềo</w:t>
      </w:r>
      <w:r w:rsidR="00624424">
        <w:t xml:space="preserve"> </w:t>
      </w:r>
      <w:r w:rsidR="00204E58" w:rsidRPr="00204E58">
        <w:t xml:space="preserve">khổ có khả năng suy </w:t>
      </w:r>
      <w:r w:rsidR="008A7F86">
        <w:t>dinh dưỡng</w:t>
      </w:r>
      <w:r w:rsidR="00204E58" w:rsidRPr="00204E58">
        <w:t xml:space="preserve"> do mắc lao cao gắp đôi, khả năng điều trị bệnh lao</w:t>
      </w:r>
      <w:r w:rsidR="00624424">
        <w:t xml:space="preserve"> </w:t>
      </w:r>
      <w:r w:rsidR="00204E58" w:rsidRPr="00204E58">
        <w:t>thấp hơn ba lần và có khá năng chỉ trả nhiều hơn cho việc chăm sóc bệnh lao so với</w:t>
      </w:r>
      <w:r w:rsidR="00624424">
        <w:t xml:space="preserve"> </w:t>
      </w:r>
      <w:r w:rsidR="00204E58" w:rsidRPr="00204E58">
        <w:t>người bình thường. Nguy cơ tử vong trong điền trị lao ở những người bệnh thiếu</w:t>
      </w:r>
      <w:r w:rsidR="00624424">
        <w:t xml:space="preserve"> </w:t>
      </w:r>
      <w:r w:rsidR="00204E58" w:rsidRPr="00204E58">
        <w:t>dinh dưỡng nghiêm trọng lä gắp đôi so với những người bệnh không suy đỉnh</w:t>
      </w:r>
      <w:r w:rsidR="00624424">
        <w:t xml:space="preserve"> </w:t>
      </w:r>
      <w:r w:rsidR="00204E58" w:rsidRPr="00204E58">
        <w:t>cdưỡng ở nông thôn và miễn trong Ân Độ [72]. Mỗi quan hệ liên kết này có thể giải</w:t>
      </w:r>
      <w:r w:rsidR="00624424">
        <w:t xml:space="preserve"> </w:t>
      </w:r>
      <w:r w:rsidR="00204E58" w:rsidRPr="00204E58">
        <w:t>thịch tại sao các chỉ số kinh tế xã hội như nơi sinh sống, hoàn cảnh kinh tể được tìm</w:t>
      </w:r>
      <w:r w:rsidR="00624424">
        <w:t xml:space="preserve"> </w:t>
      </w:r>
      <w:r w:rsidR="00204E58" w:rsidRPr="00204E58">
        <w:t>thấy trong phân ích đơn biến và đa biển đầu có liền quan đáng kể đến tình trạng suy</w:t>
      </w:r>
      <w:r w:rsidR="00624424">
        <w:t xml:space="preserve"> </w:t>
      </w:r>
      <w:r w:rsidR="00204E58" w:rsidRPr="00204E58">
        <w:t>cdịnh dưỡng theo các phương pháp đánh giá ở bệnh nhân lao tại thời điểm đăng ký</w:t>
      </w:r>
      <w:r w:rsidR="00624424">
        <w:t xml:space="preserve"> </w:t>
      </w:r>
      <w:r w:rsidR="00204E58" w:rsidRPr="00204E58">
        <w:t>diều trị trong nghiên cứu của chúng tôi</w:t>
      </w:r>
    </w:p>
    <w:p w14:paraId="554A9D0F" w14:textId="77777777" w:rsidR="00624424" w:rsidRDefault="00204E58" w:rsidP="00C23165">
      <w:r w:rsidRPr="00204E58">
        <w:t>Trong nghiền cứu nảy, chúng tôi thấy rằng NB điều trị thất bại, NB mắc lao.</w:t>
      </w:r>
      <w:r w:rsidR="00624424">
        <w:t xml:space="preserve"> </w:t>
      </w:r>
      <w:r w:rsidRPr="00204E58">
        <w:t>kháng thuốc sử dụng các thuốc hàng hai như flouroquinolones, ethlonamide vả</w:t>
      </w:r>
      <w:r w:rsidR="00624424">
        <w:t xml:space="preserve"> </w:t>
      </w:r>
      <w:r w:rsidRPr="00204E58">
        <w:t>partaminosilicylie acid, có thể gây ra chứng không đũng nạp đường tiêu hỏa đăng</w:t>
      </w:r>
      <w:r w:rsidR="00624424">
        <w:t xml:space="preserve"> </w:t>
      </w:r>
      <w:r w:rsidRPr="00204E58">
        <w:t>chủ ý Ảnh hưởng của suy dịnh dưỡng đến biểu hiện âm sẵng, diễn biển lâm sẵng và tỷ</w:t>
      </w:r>
      <w:r w:rsidR="00624424">
        <w:t xml:space="preserve"> </w:t>
      </w:r>
      <w:r w:rsidRPr="00204E58">
        <w:t>ệ từ vong ở NB lao đa kháng thuốc. Podswils L 7 và cộng sự (2004) người bệnh mắc</w:t>
      </w:r>
      <w:r w:rsidR="00624424">
        <w:t xml:space="preserve"> </w:t>
      </w:r>
      <w:r w:rsidRPr="00204E58">
        <w:t>ho đã kháng thuc thường ải qua điề tr lao trước đó mà không thẳnh công và do đó</w:t>
      </w:r>
      <w:r w:rsidR="00624424">
        <w:t xml:space="preserve"> </w:t>
      </w:r>
      <w:r w:rsidRPr="00204E58">
        <w:t>5ịbệnh kéo đãi bơ, gip nhiễn tác đụng phụ đẫn đến suy dnh dưỡng</w:t>
      </w:r>
      <w:r w:rsidR="00624424">
        <w:t>.</w:t>
      </w:r>
    </w:p>
    <w:p w14:paraId="38CDCD3B" w14:textId="2CC34172" w:rsidR="00337C8E" w:rsidRPr="00337C8E" w:rsidRDefault="00337C8E" w:rsidP="00C23165">
      <w:r w:rsidRPr="00337C8E">
        <w:lastRenderedPageBreak/>
        <w:t>Một số yếu tổ chúng tôi tìm hiểu nhưng không thấy mối liên quan nảo qua cả</w:t>
      </w:r>
      <w:r w:rsidR="00624424">
        <w:t xml:space="preserve"> </w:t>
      </w:r>
      <w:r w:rsidRPr="00337C8E">
        <w:t>phân tích đơn biển và đa biến: tuổi, nghề nghiệp và bệnh lý kèm theo. Qua tổng</w:t>
      </w:r>
      <w:r w:rsidR="00624424">
        <w:t xml:space="preserve"> </w:t>
      </w:r>
      <w:r w:rsidRPr="00337C8E">
        <w:t>quan tải liệu chúng tôi tìm hiểu thấy, những yếu tổ nây có ảnh hưởng ít nhiều đến</w:t>
      </w:r>
      <w:r w:rsidR="00624424">
        <w:t xml:space="preserve"> </w:t>
      </w:r>
      <w:r w:rsidRPr="00337C8E">
        <w:t>TTDD của người bệnh. Tuy nhiền, có lẽ tại địa bàn chúng tôi nghiên cứu, những</w:t>
      </w:r>
      <w:r w:rsidR="00624424">
        <w:t xml:space="preserve"> </w:t>
      </w:r>
      <w:r w:rsidRPr="00337C8E">
        <w:t>yếu tổ này hiện diện chưa đủ nhiều và chưa tới mức quả nghiêm trọng đễ tác động</w:t>
      </w:r>
      <w:r w:rsidR="00624424">
        <w:t xml:space="preserve"> </w:t>
      </w:r>
      <w:r w:rsidRPr="00337C8E">
        <w:t>lên TTDD của NB theo BML Kết quả này tương tự với nghiên cứu của Võ Thị</w:t>
      </w:r>
      <w:r w:rsidR="00624424">
        <w:t xml:space="preserve"> </w:t>
      </w:r>
      <w:r w:rsidRPr="00337C8E">
        <w:t>Trang Đài (2011) trên bệnh nhân đặt sonde đạ đây tại Bệnh viện Bến Tre cho</w:t>
      </w:r>
      <w:r w:rsidR="00624424">
        <w:t xml:space="preserve"> </w:t>
      </w:r>
      <w:r w:rsidRPr="00337C8E">
        <w:t>th</w:t>
      </w:r>
      <w:r w:rsidR="00624424">
        <w:t xml:space="preserve"> </w:t>
      </w:r>
      <w:r w:rsidRPr="00337C8E">
        <w:t>y các yếu tổ về tuôi và bệnh nhân bệnh lý kèm theo Không có mỗi liên quan</w:t>
      </w:r>
      <w:r w:rsidR="00624424">
        <w:t xml:space="preserve"> </w:t>
      </w:r>
      <w:r w:rsidRPr="00337C8E">
        <w:t>với TTDD của NB</w:t>
      </w:r>
      <w:r w:rsidR="00624424">
        <w:t>.</w:t>
      </w:r>
    </w:p>
    <w:p w14:paraId="4A471584" w14:textId="590F4A9B" w:rsidR="00337C8E" w:rsidRPr="00337C8E" w:rsidRDefault="00624424" w:rsidP="00C23165">
      <w:pPr>
        <w:pStyle w:val="Heading3"/>
      </w:pPr>
      <w:bookmarkStart w:id="107" w:name="_Toc126527770"/>
      <w:r>
        <w:t>4.3</w:t>
      </w:r>
      <w:r w:rsidR="00337C8E" w:rsidRPr="00337C8E">
        <w:t>.2. M</w:t>
      </w:r>
      <w:r>
        <w:t>ối</w:t>
      </w:r>
      <w:r w:rsidR="00337C8E" w:rsidRPr="00337C8E">
        <w:t xml:space="preserve"> liên quan giữu tình trạng dình đường theo SG</w:t>
      </w:r>
      <w:r>
        <w:t>A</w:t>
      </w:r>
      <w:bookmarkEnd w:id="107"/>
    </w:p>
    <w:p w14:paraId="03B55D05" w14:textId="77777777" w:rsidR="00624424" w:rsidRDefault="00337C8E" w:rsidP="00C23165">
      <w:r w:rsidRPr="00337C8E">
        <w:t>Kết quá đánh giá TTDD bằng phương pháp SGA cho thấy cần phải có kế</w:t>
      </w:r>
      <w:r w:rsidR="00624424">
        <w:t xml:space="preserve"> </w:t>
      </w:r>
      <w:r w:rsidRPr="00337C8E">
        <w:t xml:space="preserve">hoạch </w:t>
      </w:r>
      <w:r w:rsidR="00205E2A">
        <w:t>sàng</w:t>
      </w:r>
      <w:r w:rsidRPr="00337C8E">
        <w:t xml:space="preserve"> lọc đánh giá và đánh giả lại định kỷ TTDD của tắt cả các người bệnh</w:t>
      </w:r>
      <w:r w:rsidR="00624424">
        <w:t xml:space="preserve"> </w:t>
      </w:r>
      <w:r w:rsidRPr="00337C8E">
        <w:t>ngay từ khi nhập viện để cô biện pháp can thiệp phủ hợp, đặc biệt trên đối tượng</w:t>
      </w:r>
      <w:r w:rsidR="00624424">
        <w:t xml:space="preserve"> </w:t>
      </w:r>
      <w:r w:rsidRPr="00337C8E">
        <w:t>NB có nguy cơ SDD cao như người bệnh lao</w:t>
      </w:r>
      <w:r w:rsidR="00624424">
        <w:t>.</w:t>
      </w:r>
    </w:p>
    <w:p w14:paraId="75FE8FA8" w14:textId="1D6A55EA" w:rsidR="00337C8E" w:rsidRPr="00337C8E" w:rsidRDefault="00337C8E" w:rsidP="00C23165">
      <w:r w:rsidRPr="00337C8E">
        <w:t>Kết quá nghiên cứu cũng ghi nhận có ba yếu tổ có mỗi liên quan đến điểm</w:t>
      </w:r>
      <w:r w:rsidR="00624424">
        <w:t xml:space="preserve"> </w:t>
      </w:r>
      <w:r w:rsidRPr="00337C8E">
        <w:t>TTDD theo SGA qua phân tích đơn biển: trình độ học vấn, loại bệnh lao phối và</w:t>
      </w:r>
      <w:r w:rsidR="00624424">
        <w:t xml:space="preserve"> </w:t>
      </w:r>
      <w:r w:rsidRPr="00337C8E">
        <w:t>kiến thức của NB khi vào viên, Tuy nhiên trong phân tích đa biển chúng tôi ghỉ</w:t>
      </w:r>
      <w:r w:rsidR="00624424">
        <w:t xml:space="preserve"> </w:t>
      </w:r>
      <w:r w:rsidRPr="00337C8E">
        <w:t>nhận năm yếu tổ liên quan đến TTDD của NB là giới, nơi sinh sống. hoàn cảnh</w:t>
      </w:r>
      <w:r w:rsidR="00624424">
        <w:t xml:space="preserve"> </w:t>
      </w:r>
      <w:r w:rsidRPr="00337C8E">
        <w:t>kinh tế, loại bệnh lao phối và kiến thúc của NB khi vào viện. Kết quả này tương</w:t>
      </w:r>
      <w:r w:rsidR="00624424">
        <w:t xml:space="preserve"> </w:t>
      </w:r>
      <w:r w:rsidRPr="00337C8E">
        <w:t>tự với nghiên cửu của Zeng Qing Guo và cộng sự (2019) trên bệnh nhân có khi</w:t>
      </w:r>
      <w:r w:rsidR="00624424">
        <w:t xml:space="preserve"> </w:t>
      </w:r>
      <w:r w:rsidRPr="00337C8E">
        <w:t>dủạ đây ác tính ti Trung Quốc cũng chỉ ra giới. nơi sinh sống, hoàn cảnh kinh tế có</w:t>
      </w:r>
      <w:r w:rsidR="00624424">
        <w:t xml:space="preserve"> </w:t>
      </w:r>
      <w:r w:rsidRPr="00337C8E">
        <w:t>cảnh hưởng đến TTĐD của người bệnh</w:t>
      </w:r>
      <w:r w:rsidR="00624424">
        <w:t xml:space="preserve"> </w:t>
      </w:r>
      <w:r w:rsidRPr="00337C8E">
        <w:t>l</w:t>
      </w:r>
      <w:r w:rsidR="00624424">
        <w:t>ao.</w:t>
      </w:r>
    </w:p>
    <w:p w14:paraId="21DF9924" w14:textId="616182F2" w:rsidR="00464FDA" w:rsidRPr="00464FDA" w:rsidRDefault="00337C8E" w:rsidP="00C23165">
      <w:r w:rsidRPr="00337C8E">
        <w:t>Ba yếu tổ về tuổi, nghề nghiệp và bệnh lý kèm theo không thấy m</w:t>
      </w:r>
      <w:r w:rsidR="00624424">
        <w:t xml:space="preserve"> </w:t>
      </w:r>
      <w:r w:rsidRPr="00337C8E">
        <w:t>quan não qua cả phân tích đơn biển và đa biển. Kết quả này tương tự đổi</w:t>
      </w:r>
      <w:r w:rsidR="00624424">
        <w:t xml:space="preserve"> </w:t>
      </w:r>
      <w:r w:rsidRPr="00337C8E">
        <w:t xml:space="preserve">phân tíh mỗi liên </w:t>
      </w:r>
      <w:r w:rsidRPr="00337C8E">
        <w:lastRenderedPageBreak/>
        <w:t>quan TDDD theo BMI. Nghiền cứu của Bùi Thị Quỳnh</w:t>
      </w:r>
      <w:r w:rsidR="00624424">
        <w:t xml:space="preserve"> </w:t>
      </w:r>
      <w:r w:rsidRPr="00337C8E">
        <w:t>(2015) ở bệnh nhân thận giai đoạn cuối chưa điều trị thay thể tại Bệnh viện</w:t>
      </w:r>
      <w:r w:rsidR="00624424">
        <w:t xml:space="preserve"> </w:t>
      </w:r>
      <w:r w:rsidR="00464FDA" w:rsidRPr="00464FDA">
        <w:t>Bạch Mai cũng chỉ ra không có mỗi liên quan giữa tuổi và TTDD của N, tuy</w:t>
      </w:r>
      <w:r w:rsidR="00624424">
        <w:t xml:space="preserve"> </w:t>
      </w:r>
      <w:r w:rsidR="00464FDA" w:rsidRPr="00464FDA">
        <w:t>nhiên khác với kết quả nghiên cứu của Đặng Trần Khiêm (2014) trên bệnh nhân</w:t>
      </w:r>
      <w:r w:rsidR="00624424">
        <w:t xml:space="preserve"> </w:t>
      </w:r>
      <w:r w:rsidR="00464FDA" w:rsidRPr="00464FDA">
        <w:t>gân mật tụy tại Bệnh viện Chợ Rấy và tác giá Nguyễn An Giang (2013) trên</w:t>
      </w:r>
      <w:r w:rsidR="00624424">
        <w:t xml:space="preserve"> </w:t>
      </w:r>
      <w:r w:rsidR="00464FDA" w:rsidRPr="00464FDA">
        <w:t>bệnh nhân suy thận mạn tính lọc máu chu kỷ tại Bệnh viện Bạch Mai xác định</w:t>
      </w:r>
      <w:r w:rsidR="00624424">
        <w:t xml:space="preserve"> </w:t>
      </w:r>
      <w:r w:rsidR="00464FDA" w:rsidRPr="00464FDA">
        <w:t>có mỗi liên quan giữa tuổi và TTDD theo SGA</w:t>
      </w:r>
      <w:r w:rsidR="00624424">
        <w:t>.</w:t>
      </w:r>
    </w:p>
    <w:p w14:paraId="5629748B" w14:textId="6AB7671B" w:rsidR="00751236" w:rsidRDefault="00464FDA" w:rsidP="00C23165">
      <w:r w:rsidRPr="00464FDA">
        <w:t>Trong các yếu tổ liên quan thì yếu tổ loại bệnh lao phỏi và kiến thức của</w:t>
      </w:r>
      <w:r w:rsidR="00751236">
        <w:t xml:space="preserve"> </w:t>
      </w:r>
      <w:r w:rsidRPr="00464FDA">
        <w:t>người bệnh có mối liên quan chặt chẽ với TTDD của NB và kết quả này được</w:t>
      </w:r>
      <w:r w:rsidR="00751236">
        <w:t xml:space="preserve"> </w:t>
      </w:r>
      <w:r w:rsidRPr="00464FDA">
        <w:t>khẳng định rỡ qua cä phân tích đơn biển và đa biến. Những bệnh nhãn mắc bệnh</w:t>
      </w:r>
      <w:r w:rsidR="00751236">
        <w:t xml:space="preserve"> </w:t>
      </w:r>
      <w:r w:rsidRPr="00464FDA">
        <w:t>lho tối trị, láo kháng thuắc và thiểu kiến thức về dịnh dưỡng thỉ TT SDD của người</w:t>
      </w:r>
      <w:r w:rsidR="00751236">
        <w:t xml:space="preserve"> </w:t>
      </w:r>
      <w:r w:rsidRPr="00464FDA">
        <w:t>bệnh cảng cao theo SGA.</w:t>
      </w:r>
    </w:p>
    <w:p w14:paraId="18FB6FBF" w14:textId="77777777" w:rsidR="00751236" w:rsidRDefault="00751236" w:rsidP="00C23165">
      <w:r>
        <w:br w:type="page"/>
      </w:r>
    </w:p>
    <w:p w14:paraId="28CA0F3D" w14:textId="439F82FE" w:rsidR="00751236" w:rsidRDefault="00751236" w:rsidP="00C23165"/>
    <w:p w14:paraId="0F68D9C2" w14:textId="3075DC03" w:rsidR="00751236" w:rsidRPr="00751236" w:rsidRDefault="00751236" w:rsidP="00C23165">
      <w:pPr>
        <w:pStyle w:val="Heading1"/>
      </w:pPr>
      <w:bookmarkStart w:id="108" w:name="_Toc126527771"/>
      <w:bookmarkStart w:id="109" w:name="_Toc130501825"/>
      <w:r w:rsidRPr="00751236">
        <w:t>KẾT LUẬN</w:t>
      </w:r>
      <w:bookmarkEnd w:id="108"/>
      <w:bookmarkEnd w:id="109"/>
    </w:p>
    <w:p w14:paraId="4476921C" w14:textId="77777777" w:rsidR="00751236" w:rsidRPr="00751236" w:rsidRDefault="00751236" w:rsidP="00C23165"/>
    <w:p w14:paraId="32F18B5B" w14:textId="35BE2B6C" w:rsidR="00751236" w:rsidRPr="00751236" w:rsidRDefault="00751236" w:rsidP="00C23165">
      <w:r w:rsidRPr="00751236">
        <w:t>Qua nghiên cứu về định dưỡng người bệnh lao đang điều tị tạ khoa Lao hô</w:t>
      </w:r>
      <w:r>
        <w:t xml:space="preserve"> </w:t>
      </w:r>
      <w:r w:rsidRPr="00751236">
        <w:t>hấp Bệnh viện Phỏi Trung Ương, chúng tôi rút ra một số kết luận như sau:</w:t>
      </w:r>
    </w:p>
    <w:p w14:paraId="7751E772" w14:textId="77777777" w:rsidR="00E15BA6" w:rsidRDefault="00751236" w:rsidP="00E15BA6">
      <w:pPr>
        <w:pStyle w:val="Heading1"/>
        <w:jc w:val="left"/>
      </w:pPr>
      <w:bookmarkStart w:id="110" w:name="_Toc126527772"/>
      <w:bookmarkStart w:id="111" w:name="_Toc130501826"/>
      <w:r w:rsidRPr="00751236">
        <w:t>1. Tình trạng dinh dưỡng của người bệnh lao điều trị tại bệnh viện Phối</w:t>
      </w:r>
      <w:r>
        <w:t xml:space="preserve"> </w:t>
      </w:r>
      <w:r w:rsidRPr="00751236">
        <w:t>Trung tương năm 2018</w:t>
      </w:r>
      <w:bookmarkEnd w:id="111"/>
    </w:p>
    <w:p w14:paraId="42AE7C03" w14:textId="1154A530" w:rsidR="00751236" w:rsidRPr="00751236" w:rsidRDefault="00751236" w:rsidP="00E15BA6">
      <w:r w:rsidRPr="00751236">
        <w:t>Bệnh nhân lao gặp chủ yếu ở nam giới nam/ nữ = 2,3/1 và đa số bệnh nhân từ</w:t>
      </w:r>
      <w:r>
        <w:t xml:space="preserve"> </w:t>
      </w:r>
      <w:r w:rsidRPr="00751236">
        <w:t>41-65 tuổi chiếm 44.2%</w:t>
      </w:r>
      <w:bookmarkEnd w:id="110"/>
    </w:p>
    <w:p w14:paraId="6383D78A" w14:textId="77777777" w:rsidR="00756DE3" w:rsidRDefault="00751236" w:rsidP="00C23165">
      <w:r w:rsidRPr="00751236">
        <w:t>Đánh giá tỉnh trạng định dưỡng theo các phương phâp khác nhau la thấy BN</w:t>
      </w:r>
      <w:r>
        <w:t xml:space="preserve"> </w:t>
      </w:r>
      <w:r w:rsidRPr="00751236">
        <w:t>SDD chú yếu gặp ở mức độ nhẹ.</w:t>
      </w:r>
    </w:p>
    <w:p w14:paraId="05567677" w14:textId="77777777" w:rsidR="00756DE3" w:rsidRDefault="00751236" w:rsidP="00C23165">
      <w:r w:rsidRPr="00751236">
        <w:t>Các phương pháp đánh giá dinh dưỡng khác nhau cho kết quả về tỷ lệ SDD</w:t>
      </w:r>
      <w:r w:rsidR="00756DE3">
        <w:t xml:space="preserve"> </w:t>
      </w:r>
      <w:r w:rsidRPr="00751236">
        <w:t>không giống nhau.</w:t>
      </w:r>
    </w:p>
    <w:p w14:paraId="0596C3A9" w14:textId="77777777" w:rsidR="00756DE3" w:rsidRDefault="00751236" w:rsidP="00C23165">
      <w:r w:rsidRPr="00751236">
        <w:t>Theo phương pháp BMI có 48.2% NB trong giới hạn bỉnh thường, 48,49 NB</w:t>
      </w:r>
      <w:r w:rsidR="00756DE3">
        <w:t xml:space="preserve"> </w:t>
      </w:r>
      <w:r w:rsidRPr="00751236">
        <w:t>suy dinh dưỡng và 3,4% NB thửa cân.</w:t>
      </w:r>
    </w:p>
    <w:p w14:paraId="5644F340" w14:textId="4DCBE99A" w:rsidR="00751236" w:rsidRPr="00751236" w:rsidRDefault="00751236" w:rsidP="00C23165">
      <w:r w:rsidRPr="00751236">
        <w:t>Theo phương pháp SGA có 43,9% NB trong giới hạn bình thường, 46,6% người</w:t>
      </w:r>
      <w:r w:rsidR="00756DE3">
        <w:t xml:space="preserve"> </w:t>
      </w:r>
      <w:r w:rsidRPr="00751236">
        <w:t>bệnh có nguy cơ suy dinh đường và 9,5 người bệnh suy định dưỡng.</w:t>
      </w:r>
    </w:p>
    <w:p w14:paraId="6EE8482B" w14:textId="42122B60" w:rsidR="00751236" w:rsidRPr="00751236" w:rsidRDefault="00751236" w:rsidP="00C23165">
      <w:r w:rsidRPr="00751236">
        <w:t>Chí có có 22,9% NB có kiến thức về dinh dưỡng khi nhập viên, còn đa số</w:t>
      </w:r>
      <w:r w:rsidR="00756DE3">
        <w:t xml:space="preserve"> </w:t>
      </w:r>
      <w:r w:rsidRPr="00751236">
        <w:t>chưa có kiến thức về dinh dưỡng chiếm 77,1 %.</w:t>
      </w:r>
    </w:p>
    <w:p w14:paraId="60257A34" w14:textId="3D220E65" w:rsidR="00751236" w:rsidRPr="00751236" w:rsidRDefault="00751236" w:rsidP="00C23165">
      <w:pPr>
        <w:pStyle w:val="Heading2"/>
      </w:pPr>
      <w:bookmarkStart w:id="112" w:name="_Toc126527773"/>
      <w:bookmarkStart w:id="113" w:name="_Toc130501827"/>
      <w:r w:rsidRPr="00751236">
        <w:t>2- Các yếu tổ liên quan đến tình trạng đỉnh đưỡng của NB lao</w:t>
      </w:r>
      <w:bookmarkEnd w:id="112"/>
      <w:bookmarkEnd w:id="113"/>
    </w:p>
    <w:p w14:paraId="0F4AFF94" w14:textId="5AA93095" w:rsidR="00751236" w:rsidRPr="00751236" w:rsidRDefault="00751236" w:rsidP="00C23165">
      <w:r w:rsidRPr="00751236">
        <w:t>Các yếu tổ nguy cơ về của tỉnh trạng suy đính dưỡng của bệnh nhân lao</w:t>
      </w:r>
      <w:r w:rsidR="00756DE3">
        <w:t xml:space="preserve"> </w:t>
      </w:r>
      <w:r w:rsidRPr="00751236">
        <w:t>như tuổi, nơi sinh sống, trinh độ học vẫn và hoàn cảnh kinh tế, Trong phân</w:t>
      </w:r>
      <w:r w:rsidR="00756DE3">
        <w:t xml:space="preserve"> </w:t>
      </w:r>
      <w:r w:rsidRPr="00751236">
        <w:t xml:space="preserve">tích đa biến, </w:t>
      </w:r>
      <w:r w:rsidRPr="00751236">
        <w:lastRenderedPageBreak/>
        <w:t>các yêu tổ mắc lao tái phát, lao kháng thuốc và kiến thức của</w:t>
      </w:r>
      <w:r w:rsidR="00756DE3">
        <w:t xml:space="preserve"> </w:t>
      </w:r>
      <w:r w:rsidRPr="00751236">
        <w:t xml:space="preserve">người bệnh ảnh hưởng đến tỉnh trạng dinh đường của cả </w:t>
      </w:r>
      <w:r w:rsidR="00756DE3">
        <w:t>2</w:t>
      </w:r>
      <w:r w:rsidRPr="00751236">
        <w:t xml:space="preserve"> phương pháp đánh</w:t>
      </w:r>
      <w:r w:rsidR="00756DE3">
        <w:t xml:space="preserve"> </w:t>
      </w:r>
      <w:r w:rsidRPr="00751236">
        <w:t>giá (BMI, SGA</w:t>
      </w:r>
      <w:r w:rsidR="00756DE3">
        <w:t>)</w:t>
      </w:r>
    </w:p>
    <w:p w14:paraId="63B94FB7" w14:textId="77777777" w:rsidR="00756DE3" w:rsidRDefault="00751236" w:rsidP="00C23165">
      <w:r w:rsidRPr="00751236">
        <w:t>Dinh dưỡng là một trong những yếu tổ quan trọng trong quá trh điều trị,</w:t>
      </w:r>
      <w:r w:rsidR="00756DE3">
        <w:t xml:space="preserve"> </w:t>
      </w:r>
      <w:r w:rsidRPr="00751236">
        <w:t>không chỉ là biện pháp hỗ trợ mà hoạt động dinh dưỡng tiết chế góp phần nâng cao</w:t>
      </w:r>
      <w:r w:rsidR="00756DE3">
        <w:t xml:space="preserve"> </w:t>
      </w:r>
      <w:r w:rsidRPr="00751236">
        <w:t>sức đề kháng cho NB, làm rút ngắn thời gian đi</w:t>
      </w:r>
      <w:r w:rsidR="00756DE3">
        <w:t xml:space="preserve"> </w:t>
      </w:r>
      <w:r w:rsidRPr="00751236">
        <w:t>trị, hồi phục các tổn thương do</w:t>
      </w:r>
      <w:r w:rsidR="00756DE3">
        <w:t xml:space="preserve"> </w:t>
      </w:r>
      <w:r w:rsidRPr="00751236">
        <w:t>bệnh gây nên. Như vậy, cần tăng cường nhiều hơn nữa các chương trình truyền</w:t>
      </w:r>
      <w:r w:rsidR="00756DE3">
        <w:t xml:space="preserve"> </w:t>
      </w:r>
      <w:r w:rsidRPr="00751236">
        <w:t>thông và tổ chức hiệu quả hơn hoạt động định dưỡng Bệnh viện để các đổi tượng</w:t>
      </w:r>
      <w:r w:rsidR="00756DE3">
        <w:t xml:space="preserve"> </w:t>
      </w:r>
      <w:r w:rsidRPr="00751236">
        <w:t>hiểu được lợi ích của chế độ ăn trong quá trình điều tị, Đối tượng ở đây không chỉ</w:t>
      </w:r>
      <w:r w:rsidR="00756DE3">
        <w:t xml:space="preserve"> </w:t>
      </w:r>
      <w:r w:rsidRPr="00751236">
        <w:t>là NB lào, nhân viên y tế mã trong cộng đồng. người thân những người trực tiếp</w:t>
      </w:r>
      <w:r w:rsidR="00756DE3">
        <w:t xml:space="preserve"> </w:t>
      </w:r>
      <w:r w:rsidRPr="00751236">
        <w:t>tham gia chăm sóc NB.</w:t>
      </w:r>
    </w:p>
    <w:p w14:paraId="1D80AE9F" w14:textId="04CD3877" w:rsidR="00751236" w:rsidRPr="00751236" w:rsidRDefault="00751236" w:rsidP="00C23165">
      <w:r w:rsidRPr="00751236">
        <w:t>Các kết quả trên đã cung cấp bằng chứng hữu ích trong công tác chăm sóc sức</w:t>
      </w:r>
      <w:r w:rsidR="00756DE3">
        <w:t xml:space="preserve"> </w:t>
      </w:r>
      <w:r w:rsidRPr="00751236">
        <w:t>khỏe cộng đồng cũng như trong chẳn đoán vả điều trị lao.</w:t>
      </w:r>
    </w:p>
    <w:p w14:paraId="6CB7C03B" w14:textId="31C9C727" w:rsidR="00751236" w:rsidRPr="00751236" w:rsidRDefault="00751236" w:rsidP="00C23165">
      <w:pPr>
        <w:pStyle w:val="Heading3"/>
      </w:pPr>
      <w:bookmarkStart w:id="114" w:name="_Toc126527774"/>
      <w:r w:rsidRPr="00751236">
        <w:t>3. Hạn chế nghiên cứu</w:t>
      </w:r>
      <w:bookmarkEnd w:id="114"/>
    </w:p>
    <w:p w14:paraId="56CFB6E0" w14:textId="77777777" w:rsidR="00756DE3" w:rsidRDefault="00751236" w:rsidP="00C23165">
      <w:r w:rsidRPr="00751236">
        <w:t>Nghiên cửu của em là một trong số rất t nghiên cửu đánh giá tỉnh trạng định</w:t>
      </w:r>
      <w:r w:rsidR="00756DE3">
        <w:t xml:space="preserve"> </w:t>
      </w:r>
      <w:r w:rsidRPr="00751236">
        <w:t>dường của NB lao phổi, là vẫn để khả mới ở Việt Nam do đó nghiên cứu không</w:t>
      </w:r>
      <w:r w:rsidR="00756DE3">
        <w:t xml:space="preserve"> </w:t>
      </w:r>
      <w:r w:rsidRPr="00751236">
        <w:t>trảnh khỏi một số hạn chế</w:t>
      </w:r>
      <w:r w:rsidR="00756DE3">
        <w:t>.</w:t>
      </w:r>
    </w:p>
    <w:p w14:paraId="3C414C6A" w14:textId="77777777" w:rsidR="00756DE3" w:rsidRDefault="00751236" w:rsidP="00C23165">
      <w:r w:rsidRPr="00751236">
        <w:t>Hiện tại chưa cỏ bộ công cụ chuẩn để đo lường kiến thức về đình dưỡng cho</w:t>
      </w:r>
      <w:r w:rsidR="00756DE3">
        <w:t xml:space="preserve"> </w:t>
      </w:r>
      <w:r w:rsidRPr="00751236">
        <w:t>NB tại Việt Nam và các hướng đẫn về công tác chăm sóc dính dưỡng cho NB lao</w:t>
      </w:r>
      <w:r w:rsidR="00756DE3">
        <w:t xml:space="preserve"> </w:t>
      </w:r>
      <w:r w:rsidRPr="00751236">
        <w:t>của ĐD còn hạn chế, em tham kháo các tải liệu và xây dựng bộ công cụ để do</w:t>
      </w:r>
      <w:r w:rsidR="00756DE3">
        <w:t xml:space="preserve"> </w:t>
      </w:r>
      <w:r w:rsidRPr="00751236">
        <w:t>lường, chính vì vậy việc chuẩn bị bộ câu hỏi có thể mới đáp ứng được các nội dụng,</w:t>
      </w:r>
      <w:r w:rsidR="00756DE3">
        <w:t xml:space="preserve"> </w:t>
      </w:r>
      <w:r w:rsidRPr="00751236">
        <w:t>chung về chăm sóc dinh dưỡng mà chưa đi sâu vào các bệnh lý có liên quan đến</w:t>
      </w:r>
      <w:r w:rsidR="00756DE3">
        <w:t xml:space="preserve"> </w:t>
      </w:r>
      <w:r w:rsidRPr="00751236">
        <w:t>định dưỡng,</w:t>
      </w:r>
    </w:p>
    <w:p w14:paraId="78CB91AA" w14:textId="69A2F563" w:rsidR="00751236" w:rsidRPr="00751236" w:rsidRDefault="00751236" w:rsidP="00C23165">
      <w:r w:rsidRPr="00751236">
        <w:lastRenderedPageBreak/>
        <w:t>Chủ để nghiền cứu được tiễn bảnh trong một bệnh viện vá là đề tải mới, ít</w:t>
      </w:r>
      <w:r w:rsidR="00756DE3">
        <w:t xml:space="preserve"> </w:t>
      </w:r>
      <w:r w:rsidRPr="00751236">
        <w:t>được thục hiện, đo không có nhiều nghiền cứu tương tự nên trong quá trình tiến</w:t>
      </w:r>
      <w:r w:rsidR="00756DE3">
        <w:t xml:space="preserve"> </w:t>
      </w:r>
      <w:r w:rsidRPr="00751236">
        <w:t>hành nghiên cứu còn gặp nhiều khỏ khăn trong việc triển khai tìm tải liệu tham</w:t>
      </w:r>
      <w:r w:rsidR="00756DE3">
        <w:t xml:space="preserve"> </w:t>
      </w:r>
      <w:r w:rsidRPr="00751236">
        <w:t>khảo để viết tổng quan tải lệu, so sánh bản luận và trích đẫn thông tin còn chưa</w:t>
      </w:r>
      <w:r w:rsidR="00756DE3">
        <w:t xml:space="preserve"> </w:t>
      </w:r>
      <w:r w:rsidRPr="00751236">
        <w:t>được phong phú.</w:t>
      </w:r>
    </w:p>
    <w:p w14:paraId="1D8B838B" w14:textId="77777777" w:rsidR="00756DE3" w:rsidRDefault="00756DE3" w:rsidP="00C23165"/>
    <w:p w14:paraId="5F3DCD0B" w14:textId="77777777" w:rsidR="00756DE3" w:rsidRDefault="00756DE3" w:rsidP="00C23165">
      <w:r>
        <w:br w:type="page"/>
      </w:r>
    </w:p>
    <w:p w14:paraId="7A4CDF57" w14:textId="049404DC" w:rsidR="00751236" w:rsidRPr="00751236" w:rsidRDefault="00751236" w:rsidP="00C23165">
      <w:pPr>
        <w:pStyle w:val="Heading1"/>
      </w:pPr>
      <w:bookmarkStart w:id="115" w:name="_Toc126527775"/>
      <w:bookmarkStart w:id="116" w:name="_Toc130501828"/>
      <w:r w:rsidRPr="00751236">
        <w:lastRenderedPageBreak/>
        <w:t>KHUY</w:t>
      </w:r>
      <w:r w:rsidR="000C15F3">
        <w:t>Ế</w:t>
      </w:r>
      <w:r w:rsidRPr="00751236">
        <w:t>N NGHỊ</w:t>
      </w:r>
      <w:bookmarkEnd w:id="115"/>
      <w:bookmarkEnd w:id="116"/>
    </w:p>
    <w:p w14:paraId="72210A68" w14:textId="77777777" w:rsidR="00751236" w:rsidRPr="00751236" w:rsidRDefault="00751236" w:rsidP="00C23165"/>
    <w:p w14:paraId="2051BADA" w14:textId="53D5A740" w:rsidR="00751236" w:rsidRPr="00751236" w:rsidRDefault="00751236" w:rsidP="00C23165">
      <w:r w:rsidRPr="00751236">
        <w:t>Từ kết quả nghiên cứu, chúng tôi có một số khuyến nghị nhằm góp phân nâng</w:t>
      </w:r>
      <w:r w:rsidR="00EB6355">
        <w:t xml:space="preserve"> c</w:t>
      </w:r>
      <w:r w:rsidRPr="00751236">
        <w:t>ao chất lượng điều trị và chăm sóc NB lao tại khoa Lao hô háo Bệnh viện Phối</w:t>
      </w:r>
      <w:r w:rsidR="00EB6355">
        <w:t xml:space="preserve"> </w:t>
      </w:r>
      <w:r w:rsidRPr="00751236">
        <w:t>Trùng ương.</w:t>
      </w:r>
    </w:p>
    <w:p w14:paraId="1F877110" w14:textId="4AF26391" w:rsidR="00751236" w:rsidRPr="00751236" w:rsidRDefault="00751236" w:rsidP="00C23165">
      <w:r w:rsidRPr="00751236">
        <w:t>1. Cần sảng lọc, đánh giá ngay tại thời điểm NB nhập viện, đánh giá định</w:t>
      </w:r>
      <w:r w:rsidR="00EB6355">
        <w:t xml:space="preserve"> </w:t>
      </w:r>
      <w:r w:rsidRPr="00751236">
        <w:t>cđưỡng(nhân trắc học, sinh hóa, lâm sảng và chế độ ăn) đặc biệt nên ưu tiền sử dụng công.</w:t>
      </w:r>
      <w:r w:rsidR="00EB6355">
        <w:t xml:space="preserve"> </w:t>
      </w:r>
      <w:r w:rsidRPr="00751236">
        <w:t>cụ SGA đánh gi nhg trang dinh dưỡng.</w:t>
      </w:r>
    </w:p>
    <w:p w14:paraId="30D95BB8" w14:textId="73BB39D4" w:rsidR="00751236" w:rsidRPr="00751236" w:rsidRDefault="00751236" w:rsidP="00C23165">
      <w:r w:rsidRPr="00751236">
        <w:t>2: Tăng cường công tác tư vẫn dinh đưỡng cho người bệnh lao đặc biệt những</w:t>
      </w:r>
      <w:r w:rsidR="00EB6355">
        <w:t xml:space="preserve"> </w:t>
      </w:r>
      <w:r w:rsidRPr="00751236">
        <w:t>người bệnh mắc bệnh lao phối có hoàn cảnh kinh tế khó khăn, và bệnh lao kèm kêm</w:t>
      </w:r>
      <w:r w:rsidR="00EB6355">
        <w:t xml:space="preserve"> </w:t>
      </w:r>
      <w:r w:rsidRPr="00751236">
        <w:t>theo như đái tháo đường, HIV... và NB lao điều trị thất bại, lao kháng thuốc... đồng thời</w:t>
      </w:r>
      <w:r w:rsidR="00EB6355">
        <w:t xml:space="preserve"> </w:t>
      </w:r>
      <w:r w:rsidRPr="00751236">
        <w:t>cẩn có chế độ dinh dưỡng tốt để bù đắp cho quá trình chẳng đỡ bệnh tật trong thời gian</w:t>
      </w:r>
      <w:r w:rsidR="00EB6355">
        <w:t xml:space="preserve"> </w:t>
      </w:r>
      <w:r w:rsidRPr="00751236">
        <w:t>(Siêu tr lê đài cũng như sau qui vinh đi tỉ.</w:t>
      </w:r>
    </w:p>
    <w:p w14:paraId="4A482CC8" w14:textId="34A7C39A" w:rsidR="00042888" w:rsidRDefault="00751236" w:rsidP="00C23165">
      <w:r w:rsidRPr="00751236">
        <w:t>3. Căn có các nghiên cũo bỗ sung là cần thiết để đánh giá ác động của việc bổ</w:t>
      </w:r>
      <w:r w:rsidR="00EB6355">
        <w:t xml:space="preserve"> </w:t>
      </w:r>
      <w:r w:rsidRPr="00751236">
        <w:t>sung đình dưỡng và kết hợp các chất dinh dưỡng cụ thẻ, đến kết quả bệnh lao ở</w:t>
      </w:r>
      <w:r w:rsidR="00EB6355">
        <w:t xml:space="preserve"> </w:t>
      </w:r>
      <w:r w:rsidRPr="00751236">
        <w:t>những NB bị suy dinh dưỡng tự thời điểm chẳn đoán lao. Quan trọng hơn nữa lá</w:t>
      </w:r>
      <w:r w:rsidR="00EB6355">
        <w:t xml:space="preserve"> </w:t>
      </w:r>
      <w:r w:rsidRPr="00751236">
        <w:t>phải hiểu rõ hơn về vai trở của sự đầy đủ dình dưỡng trong việc ngăn ngùa bệnh lao</w:t>
      </w:r>
      <w:r w:rsidR="00EB6355">
        <w:t xml:space="preserve"> </w:t>
      </w:r>
      <w:r w:rsidRPr="00751236">
        <w:t>ở</w:t>
      </w:r>
      <w:r w:rsidR="00D94507">
        <w:t xml:space="preserve"> </w:t>
      </w:r>
      <w:r w:rsidRPr="00751236">
        <w:t>những nhóm có nguy cơ cao bị nhiễm lao</w:t>
      </w:r>
      <w:r w:rsidR="00621D3A">
        <w:t>.</w:t>
      </w:r>
      <w:r w:rsidR="00F97576">
        <w:t xml:space="preserve"> </w:t>
      </w:r>
    </w:p>
    <w:p w14:paraId="5271327D" w14:textId="77777777" w:rsidR="00042888" w:rsidRDefault="00042888" w:rsidP="00C23165">
      <w:r>
        <w:br w:type="page"/>
      </w:r>
    </w:p>
    <w:p w14:paraId="1E756155" w14:textId="02653999" w:rsidR="00021ACD" w:rsidRPr="004741C0" w:rsidRDefault="00042888" w:rsidP="00A31289">
      <w:pPr>
        <w:pStyle w:val="Heading1"/>
      </w:pPr>
      <w:bookmarkStart w:id="117" w:name="_Toc126527776"/>
      <w:bookmarkStart w:id="118" w:name="_Toc130501829"/>
      <w:r w:rsidRPr="004741C0">
        <w:lastRenderedPageBreak/>
        <w:t>TÀI LIỆU THAM KHẢO</w:t>
      </w:r>
      <w:bookmarkEnd w:id="117"/>
      <w:bookmarkEnd w:id="118"/>
    </w:p>
    <w:p w14:paraId="1FAFE6DC" w14:textId="77777777" w:rsidR="00B41598" w:rsidRPr="00B41598" w:rsidRDefault="00021ACD" w:rsidP="00B41598">
      <w:pPr>
        <w:pStyle w:val="EndNoteBibliography"/>
        <w:spacing w:after="0"/>
        <w:ind w:left="720" w:hanging="720"/>
      </w:pPr>
      <w:r>
        <w:fldChar w:fldCharType="begin"/>
      </w:r>
      <w:r>
        <w:instrText xml:space="preserve"> ADDIN EN.REFLIST </w:instrText>
      </w:r>
      <w:r>
        <w:fldChar w:fldCharType="separate"/>
      </w:r>
      <w:r w:rsidR="00B41598" w:rsidRPr="00B41598">
        <w:t>1.</w:t>
      </w:r>
      <w:r w:rsidR="00B41598" w:rsidRPr="00B41598">
        <w:tab/>
        <w:t xml:space="preserve">Nguyễn Đạt Anh và Nguyễn Thị Hương (2013), </w:t>
      </w:r>
      <w:r w:rsidR="00B41598" w:rsidRPr="00B41598">
        <w:rPr>
          <w:i/>
        </w:rPr>
        <w:t>Các xét nghiệm thường quy ứng dụng trong thực hành lâm sàng</w:t>
      </w:r>
      <w:r w:rsidR="00B41598" w:rsidRPr="00B41598">
        <w:t>, Nhà xuất bản Y học.</w:t>
      </w:r>
    </w:p>
    <w:p w14:paraId="29AB9819" w14:textId="77777777" w:rsidR="00B41598" w:rsidRPr="00B41598" w:rsidRDefault="00B41598" w:rsidP="00B41598">
      <w:pPr>
        <w:pStyle w:val="EndNoteBibliography"/>
        <w:spacing w:after="0"/>
        <w:ind w:left="720" w:hanging="720"/>
      </w:pPr>
      <w:r w:rsidRPr="00B41598">
        <w:t>2.</w:t>
      </w:r>
      <w:r w:rsidRPr="00B41598">
        <w:tab/>
        <w:t xml:space="preserve">Vũ Thị Vân Anh (2021), </w:t>
      </w:r>
      <w:r w:rsidRPr="00B41598">
        <w:rPr>
          <w:i/>
        </w:rPr>
        <w:t>Đặc điểm lâm sàng, cận lâm sàng và mô bệnh học ở bệnh nhân lao phổi có mảnh sinh thiết nuôi cấy trong môi trường lỏng dương tính với Mycobacterium tuberculosis</w:t>
      </w:r>
      <w:r w:rsidRPr="00B41598">
        <w:t>.</w:t>
      </w:r>
    </w:p>
    <w:p w14:paraId="35272601" w14:textId="77777777" w:rsidR="00B41598" w:rsidRPr="00B41598" w:rsidRDefault="00B41598" w:rsidP="00B41598">
      <w:pPr>
        <w:pStyle w:val="EndNoteBibliography"/>
        <w:spacing w:after="0"/>
        <w:ind w:left="720" w:hanging="720"/>
      </w:pPr>
      <w:r w:rsidRPr="00B41598">
        <w:t>3.</w:t>
      </w:r>
      <w:r w:rsidRPr="00B41598">
        <w:tab/>
        <w:t xml:space="preserve">Lê Thị Ba (2015), </w:t>
      </w:r>
      <w:r w:rsidRPr="00B41598">
        <w:rPr>
          <w:i/>
        </w:rPr>
        <w:t>Nghiên cứu đặc điểm lâm sàng, cận lâm sàng ở bệnh nhân nghi lao phổi tại Trung tâm hô hấp Bệnh viện Bạch Mai</w:t>
      </w:r>
      <w:r w:rsidRPr="00B41598">
        <w:t>.</w:t>
      </w:r>
    </w:p>
    <w:p w14:paraId="2F58EB8D" w14:textId="77777777" w:rsidR="00B41598" w:rsidRPr="00B41598" w:rsidRDefault="00B41598" w:rsidP="00B41598">
      <w:pPr>
        <w:pStyle w:val="EndNoteBibliography"/>
        <w:spacing w:after="0"/>
        <w:ind w:left="720" w:hanging="720"/>
      </w:pPr>
      <w:r w:rsidRPr="00B41598">
        <w:t>4.</w:t>
      </w:r>
      <w:r w:rsidRPr="00B41598">
        <w:tab/>
        <w:t xml:space="preserve">Nguyễn Kim Cương và Bùi Huy Hoàng (2021), </w:t>
      </w:r>
      <w:r w:rsidRPr="00B41598">
        <w:rPr>
          <w:i/>
        </w:rPr>
        <w:t>Nghiên cứu giá trị của xét nghiệm Xpert MTB/RIF Ultra đờm ở người bệnh nghi lao có hai mẫu xét nghiệm soi đờm trực tiếp AFB (-)</w:t>
      </w:r>
      <w:r w:rsidRPr="00B41598">
        <w:t>, 7-14.</w:t>
      </w:r>
    </w:p>
    <w:p w14:paraId="2926E76B" w14:textId="77777777" w:rsidR="00B41598" w:rsidRPr="00B41598" w:rsidRDefault="00B41598" w:rsidP="00B41598">
      <w:pPr>
        <w:pStyle w:val="EndNoteBibliography"/>
        <w:spacing w:after="0"/>
        <w:ind w:left="720" w:hanging="720"/>
      </w:pPr>
      <w:r w:rsidRPr="00B41598">
        <w:t>5.</w:t>
      </w:r>
      <w:r w:rsidRPr="00B41598">
        <w:tab/>
        <w:t xml:space="preserve">Viện dinh dưỡng (2015), </w:t>
      </w:r>
      <w:r w:rsidRPr="00B41598">
        <w:rPr>
          <w:i/>
        </w:rPr>
        <w:t>Đánh giá tình trạng dinh dưỡng và theo dõi tăng trưởng</w:t>
      </w:r>
      <w:r w:rsidRPr="00B41598">
        <w:t>, Tạp chí dinh dưỡng và thực phẩm.</w:t>
      </w:r>
    </w:p>
    <w:p w14:paraId="24C1F7C7" w14:textId="77777777" w:rsidR="00B41598" w:rsidRPr="00B41598" w:rsidRDefault="00B41598" w:rsidP="00B41598">
      <w:pPr>
        <w:pStyle w:val="EndNoteBibliography"/>
        <w:spacing w:after="0"/>
        <w:ind w:left="720" w:hanging="720"/>
      </w:pPr>
      <w:r w:rsidRPr="00B41598">
        <w:t>6.</w:t>
      </w:r>
      <w:r w:rsidRPr="00B41598">
        <w:tab/>
        <w:t xml:space="preserve">Chương trình Chống lao Quốc gia (2009), </w:t>
      </w:r>
      <w:r w:rsidRPr="00B41598">
        <w:rPr>
          <w:i/>
        </w:rPr>
        <w:t>Hướng dẫn quản lý bệnh lao kháng đa thuốc</w:t>
      </w:r>
      <w:r w:rsidRPr="00B41598">
        <w:t>, Nhà xuất bản Y học.</w:t>
      </w:r>
    </w:p>
    <w:p w14:paraId="24ACB876" w14:textId="77777777" w:rsidR="00B41598" w:rsidRPr="00B41598" w:rsidRDefault="00B41598" w:rsidP="00B41598">
      <w:pPr>
        <w:pStyle w:val="EndNoteBibliography"/>
        <w:spacing w:after="0"/>
        <w:ind w:left="720" w:hanging="720"/>
      </w:pPr>
      <w:r w:rsidRPr="00B41598">
        <w:t>7.</w:t>
      </w:r>
      <w:r w:rsidRPr="00B41598">
        <w:tab/>
        <w:t xml:space="preserve">Chương trình Chống lao Quốc gia (2012), </w:t>
      </w:r>
      <w:r w:rsidRPr="00B41598">
        <w:rPr>
          <w:i/>
        </w:rPr>
        <w:t>Hướng dẫn thực hành chuẩn xét nghiệm vi khuẩn lao</w:t>
      </w:r>
      <w:r w:rsidRPr="00B41598">
        <w:t>.</w:t>
      </w:r>
    </w:p>
    <w:p w14:paraId="017BAC5B" w14:textId="77777777" w:rsidR="00B41598" w:rsidRPr="00B41598" w:rsidRDefault="00B41598" w:rsidP="00B41598">
      <w:pPr>
        <w:pStyle w:val="EndNoteBibliography"/>
        <w:spacing w:after="0"/>
        <w:ind w:left="720" w:hanging="720"/>
      </w:pPr>
      <w:r w:rsidRPr="00B41598">
        <w:t>8.</w:t>
      </w:r>
      <w:r w:rsidRPr="00B41598">
        <w:tab/>
        <w:t xml:space="preserve">Chương trình Chống lao Quốc gia (2012), </w:t>
      </w:r>
      <w:r w:rsidRPr="00B41598">
        <w:rPr>
          <w:i/>
        </w:rPr>
        <w:t>Tập huấn triển khai thí điểm chẩn đoán bệnh lao bằng kỹ thuật XPERT MTB/RIF</w:t>
      </w:r>
      <w:r w:rsidRPr="00B41598">
        <w:t>, 45-48.</w:t>
      </w:r>
    </w:p>
    <w:p w14:paraId="2770103F" w14:textId="77777777" w:rsidR="00B41598" w:rsidRPr="00B41598" w:rsidRDefault="00B41598" w:rsidP="00B41598">
      <w:pPr>
        <w:pStyle w:val="EndNoteBibliography"/>
        <w:spacing w:after="0"/>
        <w:ind w:left="720" w:hanging="720"/>
      </w:pPr>
      <w:r w:rsidRPr="00B41598">
        <w:t>9.</w:t>
      </w:r>
      <w:r w:rsidRPr="00B41598">
        <w:tab/>
        <w:t xml:space="preserve">Chương trình Chống lao Quốc gia (2014), </w:t>
      </w:r>
      <w:r w:rsidRPr="00B41598">
        <w:rPr>
          <w:i/>
        </w:rPr>
        <w:t>Giới thiệu kỹ thuật chẩn đoán bệnh lao bằng Xpert MTB/RIF</w:t>
      </w:r>
      <w:r w:rsidRPr="00B41598">
        <w:t>, Báo cáo tổng kết Dự án TB care I, Hà Nội tháng 12 năm 2014, 25-35.</w:t>
      </w:r>
    </w:p>
    <w:p w14:paraId="6CA70BEF" w14:textId="77777777" w:rsidR="00B41598" w:rsidRPr="00B41598" w:rsidRDefault="00B41598" w:rsidP="00B41598">
      <w:pPr>
        <w:pStyle w:val="EndNoteBibliography"/>
        <w:spacing w:after="0"/>
        <w:ind w:left="720" w:hanging="720"/>
      </w:pPr>
      <w:r w:rsidRPr="00B41598">
        <w:t>10.</w:t>
      </w:r>
      <w:r w:rsidRPr="00B41598">
        <w:tab/>
        <w:t xml:space="preserve">Chương trình Chống lao Quốc gia (2015), </w:t>
      </w:r>
      <w:r w:rsidRPr="00B41598">
        <w:rPr>
          <w:i/>
        </w:rPr>
        <w:t>Hướng dẫn quản lý bệnh lao</w:t>
      </w:r>
      <w:r w:rsidRPr="00B41598">
        <w:t>, Nhà xuất bản Y học.</w:t>
      </w:r>
    </w:p>
    <w:p w14:paraId="0E02FD2A" w14:textId="77777777" w:rsidR="00B41598" w:rsidRPr="00B41598" w:rsidRDefault="00B41598" w:rsidP="00B41598">
      <w:pPr>
        <w:pStyle w:val="EndNoteBibliography"/>
        <w:spacing w:after="0"/>
        <w:ind w:left="720" w:hanging="720"/>
      </w:pPr>
      <w:r w:rsidRPr="00B41598">
        <w:t>11.</w:t>
      </w:r>
      <w:r w:rsidRPr="00B41598">
        <w:tab/>
        <w:t xml:space="preserve">Chương trình Chống lao Quốc gia (2020), </w:t>
      </w:r>
      <w:r w:rsidRPr="00B41598">
        <w:rPr>
          <w:i/>
        </w:rPr>
        <w:t>Báo cáo tổng kết hoạt động chương trình chống lao năm 2020</w:t>
      </w:r>
      <w:r w:rsidRPr="00B41598">
        <w:t>.</w:t>
      </w:r>
    </w:p>
    <w:p w14:paraId="1A509278" w14:textId="77777777" w:rsidR="00B41598" w:rsidRPr="00B41598" w:rsidRDefault="00B41598" w:rsidP="00B41598">
      <w:pPr>
        <w:pStyle w:val="EndNoteBibliography"/>
        <w:spacing w:after="0"/>
        <w:ind w:left="720" w:hanging="720"/>
      </w:pPr>
      <w:r w:rsidRPr="00B41598">
        <w:t>12.</w:t>
      </w:r>
      <w:r w:rsidRPr="00B41598">
        <w:tab/>
        <w:t xml:space="preserve">Nguyễn Thu Hà, Trần Văn Sáng và Đinh Ngọc Sỹ (2011), </w:t>
      </w:r>
      <w:r w:rsidRPr="00B41598">
        <w:rPr>
          <w:i/>
        </w:rPr>
        <w:t>Lâm sàng, cận lâm sàng và tính kháng thuốc của vi khuẩn lao ở bệnh nhân lao phổi tái phát</w:t>
      </w:r>
      <w:r w:rsidRPr="00B41598">
        <w:t>, Tạp chí Hô hấp Pháp-Việt T/ JFVP2(3), 64-68.</w:t>
      </w:r>
    </w:p>
    <w:p w14:paraId="19BC90DD" w14:textId="77777777" w:rsidR="00B41598" w:rsidRPr="00B41598" w:rsidRDefault="00B41598" w:rsidP="00B41598">
      <w:pPr>
        <w:pStyle w:val="EndNoteBibliography"/>
        <w:spacing w:after="0"/>
        <w:ind w:left="720" w:hanging="720"/>
      </w:pPr>
      <w:r w:rsidRPr="00B41598">
        <w:t>13.</w:t>
      </w:r>
      <w:r w:rsidRPr="00B41598">
        <w:tab/>
        <w:t xml:space="preserve">Đỗ Đức Hiển (1999), </w:t>
      </w:r>
      <w:r w:rsidRPr="00B41598">
        <w:rPr>
          <w:i/>
        </w:rPr>
        <w:t>Xquang trong chẩn đoán lao phổi</w:t>
      </w:r>
      <w:r w:rsidRPr="00B41598">
        <w:t>, Bệnh học lao và bệnh phổi, Nhà xuất bản Y học, 43-46.</w:t>
      </w:r>
    </w:p>
    <w:p w14:paraId="0FE71F86" w14:textId="77777777" w:rsidR="00B41598" w:rsidRPr="00B41598" w:rsidRDefault="00B41598" w:rsidP="00B41598">
      <w:pPr>
        <w:pStyle w:val="EndNoteBibliography"/>
        <w:spacing w:after="0"/>
        <w:ind w:left="720" w:hanging="720"/>
      </w:pPr>
      <w:r w:rsidRPr="00B41598">
        <w:t>14.</w:t>
      </w:r>
      <w:r w:rsidRPr="00B41598">
        <w:tab/>
        <w:t xml:space="preserve">Nguyễn Ngọc Lanh (2012), </w:t>
      </w:r>
      <w:r w:rsidRPr="00B41598">
        <w:rPr>
          <w:i/>
        </w:rPr>
        <w:t>Sinh lý bệnh học</w:t>
      </w:r>
      <w:r w:rsidRPr="00B41598">
        <w:t>, Nhà xuất bản Y học.</w:t>
      </w:r>
    </w:p>
    <w:p w14:paraId="135EEB32" w14:textId="77777777" w:rsidR="00B41598" w:rsidRPr="00B41598" w:rsidRDefault="00B41598" w:rsidP="00B41598">
      <w:pPr>
        <w:pStyle w:val="EndNoteBibliography"/>
        <w:spacing w:after="0"/>
        <w:ind w:left="720" w:hanging="720"/>
      </w:pPr>
      <w:r w:rsidRPr="00B41598">
        <w:t>15.</w:t>
      </w:r>
      <w:r w:rsidRPr="00B41598">
        <w:tab/>
        <w:t xml:space="preserve">Nguyễn Văn Lưu (2019), </w:t>
      </w:r>
      <w:r w:rsidRPr="00B41598">
        <w:rPr>
          <w:i/>
        </w:rPr>
        <w:t>Nhận xét hiệu quả của phương pháp nuôi cấy BACTEC MGIT 960 trong chẩn đoán Lao phổi tại Hải Dương</w:t>
      </w:r>
      <w:r w:rsidRPr="00B41598">
        <w:t>, 501-504.</w:t>
      </w:r>
    </w:p>
    <w:p w14:paraId="22D596CC" w14:textId="77777777" w:rsidR="00B41598" w:rsidRPr="00B41598" w:rsidRDefault="00B41598" w:rsidP="00B41598">
      <w:pPr>
        <w:pStyle w:val="EndNoteBibliography"/>
        <w:spacing w:after="0"/>
        <w:ind w:left="720" w:hanging="720"/>
      </w:pPr>
      <w:r w:rsidRPr="00B41598">
        <w:t>16.</w:t>
      </w:r>
      <w:r w:rsidRPr="00B41598">
        <w:tab/>
        <w:t xml:space="preserve">Nguyễn Thị Nga (2013), </w:t>
      </w:r>
      <w:r w:rsidRPr="00B41598">
        <w:rPr>
          <w:i/>
        </w:rPr>
        <w:t>Đặc điểm lâm sàng, cận lâm sàng và tình hình vi khuẩn kháng thuốc ở bệnh nhân lao phổi từ 2010-2013</w:t>
      </w:r>
      <w:r w:rsidRPr="00B41598">
        <w:t>.</w:t>
      </w:r>
    </w:p>
    <w:p w14:paraId="5978E3F0" w14:textId="77777777" w:rsidR="00B41598" w:rsidRPr="00B41598" w:rsidRDefault="00B41598" w:rsidP="00B41598">
      <w:pPr>
        <w:pStyle w:val="EndNoteBibliography"/>
        <w:spacing w:after="0"/>
        <w:ind w:left="720" w:hanging="720"/>
      </w:pPr>
      <w:r w:rsidRPr="00B41598">
        <w:t>17.</w:t>
      </w:r>
      <w:r w:rsidRPr="00B41598">
        <w:tab/>
        <w:t xml:space="preserve">Nguyễn Viết Nhung (2022), </w:t>
      </w:r>
      <w:r w:rsidRPr="00B41598">
        <w:rPr>
          <w:i/>
        </w:rPr>
        <w:t>Bệnh lao và tiến trình chấm dứt bệnh lao</w:t>
      </w:r>
      <w:r w:rsidRPr="00B41598">
        <w:t>, 71.</w:t>
      </w:r>
    </w:p>
    <w:p w14:paraId="2B8649F2" w14:textId="77777777" w:rsidR="00B41598" w:rsidRPr="00B41598" w:rsidRDefault="00B41598" w:rsidP="00B41598">
      <w:pPr>
        <w:pStyle w:val="EndNoteBibliography"/>
        <w:spacing w:after="0"/>
        <w:ind w:left="720" w:hanging="720"/>
      </w:pPr>
      <w:r w:rsidRPr="00B41598">
        <w:lastRenderedPageBreak/>
        <w:t>18.</w:t>
      </w:r>
      <w:r w:rsidRPr="00B41598">
        <w:tab/>
        <w:t xml:space="preserve">Nguyễn Thị Phượng (2017), </w:t>
      </w:r>
      <w:r w:rsidRPr="00B41598">
        <w:rPr>
          <w:i/>
        </w:rPr>
        <w:t>Đặc điểm lâm sàng, cận lâm sàng và tính kháng thuốc chống lao hàng 1 của vi khuẩn ở bệnh nhân lao phổi tại Bệnh viện Phổi Trung Ương năm 2016-2017</w:t>
      </w:r>
      <w:r w:rsidRPr="00B41598">
        <w:t>.</w:t>
      </w:r>
    </w:p>
    <w:p w14:paraId="0CD780F9" w14:textId="77777777" w:rsidR="00B41598" w:rsidRPr="00B41598" w:rsidRDefault="00B41598" w:rsidP="00B41598">
      <w:pPr>
        <w:pStyle w:val="EndNoteBibliography"/>
        <w:spacing w:after="0"/>
        <w:ind w:left="720" w:hanging="720"/>
      </w:pPr>
      <w:r w:rsidRPr="00B41598">
        <w:t>19.</w:t>
      </w:r>
      <w:r w:rsidRPr="00B41598">
        <w:tab/>
        <w:t xml:space="preserve">Trần Văn Sáng (2007), </w:t>
      </w:r>
      <w:r w:rsidRPr="00B41598">
        <w:rPr>
          <w:i/>
        </w:rPr>
        <w:t>Hỏi đáp về bệnh lao kháng thuốc</w:t>
      </w:r>
      <w:r w:rsidRPr="00B41598">
        <w:t>, Nhà xuất bản Y học.</w:t>
      </w:r>
    </w:p>
    <w:p w14:paraId="154AF2FA" w14:textId="77777777" w:rsidR="00B41598" w:rsidRPr="00B41598" w:rsidRDefault="00B41598" w:rsidP="00B41598">
      <w:pPr>
        <w:pStyle w:val="EndNoteBibliography"/>
        <w:spacing w:after="0"/>
        <w:ind w:left="720" w:hanging="720"/>
      </w:pPr>
      <w:r w:rsidRPr="00B41598">
        <w:t>20.</w:t>
      </w:r>
      <w:r w:rsidRPr="00B41598">
        <w:tab/>
        <w:t xml:space="preserve">Trần Văn Sáng và Lê Ngọc Hưng (2014), </w:t>
      </w:r>
      <w:r w:rsidRPr="00B41598">
        <w:rPr>
          <w:i/>
        </w:rPr>
        <w:t>Bệnh học lao</w:t>
      </w:r>
      <w:r w:rsidRPr="00B41598">
        <w:t>, Nhà xuất bản Y học.</w:t>
      </w:r>
    </w:p>
    <w:p w14:paraId="5CDA7233" w14:textId="77777777" w:rsidR="00B41598" w:rsidRPr="00B41598" w:rsidRDefault="00B41598" w:rsidP="00B41598">
      <w:pPr>
        <w:pStyle w:val="EndNoteBibliography"/>
        <w:spacing w:after="0"/>
        <w:ind w:left="720" w:hanging="720"/>
      </w:pPr>
      <w:r w:rsidRPr="00B41598">
        <w:t>21.</w:t>
      </w:r>
      <w:r w:rsidRPr="00B41598">
        <w:tab/>
        <w:t xml:space="preserve">Bùi Xuân Tám (1998), </w:t>
      </w:r>
      <w:r w:rsidRPr="00B41598">
        <w:rPr>
          <w:i/>
        </w:rPr>
        <w:t>Bệnh học lao hiện nay</w:t>
      </w:r>
      <w:r w:rsidRPr="00B41598">
        <w:t>, Nhà xuất bản Y học, 17-195.</w:t>
      </w:r>
    </w:p>
    <w:p w14:paraId="3B8EA60C" w14:textId="77777777" w:rsidR="00B41598" w:rsidRPr="00B41598" w:rsidRDefault="00B41598" w:rsidP="00B41598">
      <w:pPr>
        <w:pStyle w:val="EndNoteBibliography"/>
        <w:spacing w:after="0"/>
        <w:ind w:left="720" w:hanging="720"/>
      </w:pPr>
      <w:r w:rsidRPr="00B41598">
        <w:t>22.</w:t>
      </w:r>
      <w:r w:rsidRPr="00B41598">
        <w:tab/>
        <w:t xml:space="preserve">Đoàn Duy Tân (2021), </w:t>
      </w:r>
      <w:r w:rsidRPr="00B41598">
        <w:rPr>
          <w:i/>
        </w:rPr>
        <w:t>Tỉ lệ suy dinh dưỡng và yếu tố liên quan trên bệnh nhân lao phổi tại bệnh viện Phạm Ngọc Thạch</w:t>
      </w:r>
      <w:r w:rsidRPr="00B41598">
        <w:t>. 25, 148-152.</w:t>
      </w:r>
    </w:p>
    <w:p w14:paraId="008A91A1" w14:textId="77777777" w:rsidR="00B41598" w:rsidRPr="00B41598" w:rsidRDefault="00B41598" w:rsidP="00B41598">
      <w:pPr>
        <w:pStyle w:val="EndNoteBibliography"/>
        <w:spacing w:after="0"/>
        <w:ind w:left="720" w:hanging="720"/>
      </w:pPr>
      <w:r w:rsidRPr="00B41598">
        <w:t>23.</w:t>
      </w:r>
      <w:r w:rsidRPr="00B41598">
        <w:tab/>
        <w:t xml:space="preserve">Bộ Y Tế (2020), </w:t>
      </w:r>
      <w:r w:rsidRPr="00B41598">
        <w:rPr>
          <w:i/>
        </w:rPr>
        <w:t>Quyết định 1314/QĐ-BYT Quyết định về việc ban hành "Hướng dẫn chẩn đoán, điều trị và dự phòng bệnh lao"</w:t>
      </w:r>
      <w:r w:rsidRPr="00B41598">
        <w:t>, Bộ Y Tế.</w:t>
      </w:r>
    </w:p>
    <w:p w14:paraId="589D8B51" w14:textId="77777777" w:rsidR="00B41598" w:rsidRPr="00B41598" w:rsidRDefault="00B41598" w:rsidP="00B41598">
      <w:pPr>
        <w:pStyle w:val="EndNoteBibliography"/>
        <w:spacing w:after="0"/>
        <w:ind w:left="720" w:hanging="720"/>
      </w:pPr>
      <w:r w:rsidRPr="00B41598">
        <w:t>24.</w:t>
      </w:r>
      <w:r w:rsidRPr="00B41598">
        <w:tab/>
        <w:t xml:space="preserve">Bộ Y tế (2022), </w:t>
      </w:r>
      <w:r w:rsidRPr="00B41598">
        <w:rPr>
          <w:i/>
        </w:rPr>
        <w:t>Quyết định 1832/QĐ-BYT 2022 "Hướng dẫn chẩn đoán và điều trị một số bệnh lý huyết học"</w:t>
      </w:r>
      <w:r w:rsidRPr="00B41598">
        <w:t>.</w:t>
      </w:r>
    </w:p>
    <w:p w14:paraId="4082F474" w14:textId="77777777" w:rsidR="00B41598" w:rsidRPr="00B41598" w:rsidRDefault="00B41598" w:rsidP="00B41598">
      <w:pPr>
        <w:pStyle w:val="EndNoteBibliography"/>
        <w:spacing w:after="0"/>
        <w:ind w:left="720" w:hanging="720"/>
      </w:pPr>
      <w:r w:rsidRPr="00B41598">
        <w:t>25.</w:t>
      </w:r>
      <w:r w:rsidRPr="00B41598">
        <w:tab/>
        <w:t xml:space="preserve">Bộ Y tế (2022), </w:t>
      </w:r>
      <w:r w:rsidRPr="00B41598">
        <w:rPr>
          <w:i/>
        </w:rPr>
        <w:t>Quyết định 2892/QĐ-BYT về việc ban hành tài liệu chuyên môn "Hướng dẫn chẩn đoán và điều trị bệnh béo phì"</w:t>
      </w:r>
      <w:r w:rsidRPr="00B41598">
        <w:t>.</w:t>
      </w:r>
    </w:p>
    <w:p w14:paraId="768793F1" w14:textId="77777777" w:rsidR="00B41598" w:rsidRPr="00B41598" w:rsidRDefault="00B41598" w:rsidP="00B41598">
      <w:pPr>
        <w:pStyle w:val="EndNoteBibliography"/>
        <w:spacing w:after="0"/>
        <w:ind w:left="720" w:hanging="720"/>
      </w:pPr>
      <w:r w:rsidRPr="00B41598">
        <w:t>26.</w:t>
      </w:r>
      <w:r w:rsidRPr="00B41598">
        <w:tab/>
        <w:t xml:space="preserve">Bộ môn dinh dưỡng Trường đại học y khoa Phạm Ngọc Thạch (2011), </w:t>
      </w:r>
      <w:r w:rsidRPr="00B41598">
        <w:rPr>
          <w:i/>
        </w:rPr>
        <w:t>Dinh dưỡng học</w:t>
      </w:r>
      <w:r w:rsidRPr="00B41598">
        <w:t>, Nhà xuất bản Y học.</w:t>
      </w:r>
    </w:p>
    <w:p w14:paraId="05ECEBCE" w14:textId="77777777" w:rsidR="00B41598" w:rsidRPr="00B41598" w:rsidRDefault="00B41598" w:rsidP="00B41598">
      <w:pPr>
        <w:pStyle w:val="EndNoteBibliography"/>
        <w:spacing w:after="0"/>
        <w:ind w:left="720" w:hanging="720"/>
      </w:pPr>
      <w:r w:rsidRPr="00B41598">
        <w:t>27.</w:t>
      </w:r>
      <w:r w:rsidRPr="00B41598">
        <w:tab/>
        <w:t xml:space="preserve">Lê Trọng Thạch (2016), </w:t>
      </w:r>
      <w:r w:rsidRPr="00B41598">
        <w:rPr>
          <w:i/>
        </w:rPr>
        <w:t>Nghiên cứu đặc điểm lâm sàng, cận lâm sàng và kết quả nuôi cấy đờm tìm vi khuẩn lao bằng phương pháp MGIT ở bệnh nhân lao phổi AFB âm tính, tại Bệnh viện 71 Trung Ương năm 2014-2016</w:t>
      </w:r>
      <w:r w:rsidRPr="00B41598">
        <w:t>.</w:t>
      </w:r>
    </w:p>
    <w:p w14:paraId="57391A71" w14:textId="77777777" w:rsidR="00B41598" w:rsidRPr="00B41598" w:rsidRDefault="00B41598" w:rsidP="00B41598">
      <w:pPr>
        <w:pStyle w:val="EndNoteBibliography"/>
        <w:spacing w:after="0"/>
        <w:ind w:left="720" w:hanging="720"/>
      </w:pPr>
      <w:r w:rsidRPr="00B41598">
        <w:t>28.</w:t>
      </w:r>
      <w:r w:rsidRPr="00B41598">
        <w:tab/>
        <w:t xml:space="preserve">Nguyễn Văn Thành (2021), </w:t>
      </w:r>
      <w:r w:rsidRPr="00B41598">
        <w:rPr>
          <w:i/>
        </w:rPr>
        <w:t>Thực hành xquang ngực</w:t>
      </w:r>
      <w:r w:rsidRPr="00B41598">
        <w:t>, Nhà xuất bản Y học.</w:t>
      </w:r>
    </w:p>
    <w:p w14:paraId="3DF6EAB3" w14:textId="77777777" w:rsidR="00B41598" w:rsidRPr="00B41598" w:rsidRDefault="00B41598" w:rsidP="00B41598">
      <w:pPr>
        <w:pStyle w:val="EndNoteBibliography"/>
        <w:spacing w:after="0"/>
        <w:ind w:left="720" w:hanging="720"/>
      </w:pPr>
      <w:r w:rsidRPr="00B41598">
        <w:t>29.</w:t>
      </w:r>
      <w:r w:rsidRPr="00B41598">
        <w:tab/>
        <w:t xml:space="preserve">Lê Thị Thủy và các cộng sự (2019), </w:t>
      </w:r>
      <w:r w:rsidRPr="00B41598">
        <w:rPr>
          <w:i/>
        </w:rPr>
        <w:t>Tình trạng dinh dưỡng theo phương pháp SGA &amp; một số yếu tố liên quan của bệnh Lao phổi ở người bệnh điều trị tại khoa Lao hô hấp, Bệnh viện Phổi Trung ương năm 2018</w:t>
      </w:r>
      <w:r w:rsidRPr="00B41598">
        <w:t>.</w:t>
      </w:r>
    </w:p>
    <w:p w14:paraId="65491A9A" w14:textId="77777777" w:rsidR="00B41598" w:rsidRPr="00B41598" w:rsidRDefault="00B41598" w:rsidP="00B41598">
      <w:pPr>
        <w:pStyle w:val="EndNoteBibliography"/>
        <w:spacing w:after="0"/>
        <w:ind w:left="720" w:hanging="720"/>
      </w:pPr>
      <w:r w:rsidRPr="00B41598">
        <w:t>30.</w:t>
      </w:r>
      <w:r w:rsidRPr="00B41598">
        <w:tab/>
        <w:t xml:space="preserve">Lê Thị Thủy và các cộng sự (2019), </w:t>
      </w:r>
      <w:r w:rsidRPr="00B41598">
        <w:rPr>
          <w:i/>
        </w:rPr>
        <w:t>Đặc điểm Lao phổi ở người bệnh điều trị tại khoa Lao hô hấp, Bệnh viện Phổi Trung ương năm 2018</w:t>
      </w:r>
      <w:r w:rsidRPr="00B41598">
        <w:t>.</w:t>
      </w:r>
    </w:p>
    <w:p w14:paraId="6687A57E" w14:textId="77777777" w:rsidR="00B41598" w:rsidRPr="00B41598" w:rsidRDefault="00B41598" w:rsidP="00B41598">
      <w:pPr>
        <w:pStyle w:val="EndNoteBibliography"/>
        <w:spacing w:after="0"/>
        <w:ind w:left="720" w:hanging="720"/>
      </w:pPr>
      <w:r w:rsidRPr="00B41598">
        <w:t>31.</w:t>
      </w:r>
      <w:r w:rsidRPr="00B41598">
        <w:tab/>
        <w:t xml:space="preserve">Nguyễn Xuân Triều (2008), </w:t>
      </w:r>
      <w:r w:rsidRPr="00B41598">
        <w:rPr>
          <w:i/>
        </w:rPr>
        <w:t>Bệnh phổi và lao</w:t>
      </w:r>
      <w:r w:rsidRPr="00B41598">
        <w:t>, Nhà xuất bản quân đội nhân dân, 156-162.</w:t>
      </w:r>
    </w:p>
    <w:p w14:paraId="6C0F5115" w14:textId="77777777" w:rsidR="00B41598" w:rsidRPr="00B41598" w:rsidRDefault="00B41598" w:rsidP="00B41598">
      <w:pPr>
        <w:pStyle w:val="EndNoteBibliography"/>
        <w:spacing w:after="0"/>
        <w:ind w:left="720" w:hanging="720"/>
      </w:pPr>
      <w:r w:rsidRPr="00B41598">
        <w:t>32.</w:t>
      </w:r>
      <w:r w:rsidRPr="00B41598">
        <w:tab/>
        <w:t xml:space="preserve">Phạm Thị Ánh Tuyết (2017), </w:t>
      </w:r>
      <w:r w:rsidRPr="00B41598">
        <w:rPr>
          <w:i/>
        </w:rPr>
        <w:t>Nghiên cứu đặc điểm lâm sàng, cận lâm sàng và kết quả nuôi cấy trực khuẩn lao bằng MGIT, Loewenstein-Jensen ở bệnh nhân lao phổi mới AFB âm tính tại Bệnh viện 74 Trung Ương</w:t>
      </w:r>
      <w:r w:rsidRPr="00B41598">
        <w:t>.</w:t>
      </w:r>
    </w:p>
    <w:p w14:paraId="48BFA7DB" w14:textId="77777777" w:rsidR="00B41598" w:rsidRPr="00B41598" w:rsidRDefault="00B41598" w:rsidP="00B41598">
      <w:pPr>
        <w:pStyle w:val="EndNoteBibliography"/>
        <w:spacing w:after="0"/>
        <w:ind w:left="720" w:hanging="720"/>
      </w:pPr>
      <w:r w:rsidRPr="00B41598">
        <w:t>33.</w:t>
      </w:r>
      <w:r w:rsidRPr="00B41598">
        <w:tab/>
        <w:t xml:space="preserve">Phạm Thị Ánh Tuyết (2017), </w:t>
      </w:r>
      <w:r w:rsidRPr="00B41598">
        <w:rPr>
          <w:i/>
        </w:rPr>
        <w:t>Đặc điểm lâm sàng, cận lâm sàng và hình ảnh chụp cắt lớp vi tính lồng ngực ở bệnh nhân lao phổi mới AFB âm tính</w:t>
      </w:r>
      <w:r w:rsidRPr="00B41598">
        <w:t>, 159-161.</w:t>
      </w:r>
    </w:p>
    <w:p w14:paraId="4727E43F" w14:textId="77777777" w:rsidR="00B41598" w:rsidRPr="00B41598" w:rsidRDefault="00B41598" w:rsidP="00B41598">
      <w:pPr>
        <w:pStyle w:val="EndNoteBibliography"/>
        <w:spacing w:after="0"/>
        <w:ind w:left="720" w:hanging="720"/>
      </w:pPr>
      <w:r w:rsidRPr="00B41598">
        <w:lastRenderedPageBreak/>
        <w:t>34.</w:t>
      </w:r>
      <w:r w:rsidRPr="00B41598">
        <w:tab/>
        <w:t xml:space="preserve">Trần Văn Việt và Nguyễn Xuân Hiền (2017), </w:t>
      </w:r>
      <w:r w:rsidRPr="00B41598">
        <w:rPr>
          <w:i/>
        </w:rPr>
        <w:t>Nghiên cứu giá trị của phương pháp chụp xquang phổi trong chẩn đoán lao phổi tại Bệnh viện Lao và bệnh phổi Hải Dương</w:t>
      </w:r>
      <w:r w:rsidRPr="00B41598">
        <w:t>, 38-42.</w:t>
      </w:r>
    </w:p>
    <w:p w14:paraId="2CD2AF0A" w14:textId="77777777" w:rsidR="00B41598" w:rsidRPr="00B41598" w:rsidRDefault="00B41598" w:rsidP="00B41598">
      <w:pPr>
        <w:pStyle w:val="EndNoteBibliography"/>
        <w:spacing w:after="0"/>
        <w:ind w:left="720" w:hanging="720"/>
      </w:pPr>
      <w:r w:rsidRPr="00B41598">
        <w:t>35.</w:t>
      </w:r>
      <w:r w:rsidRPr="00B41598">
        <w:tab/>
        <w:t xml:space="preserve">J. Burrill và các cộng sự (2007), </w:t>
      </w:r>
      <w:r w:rsidRPr="00B41598">
        <w:rPr>
          <w:i/>
        </w:rPr>
        <w:t>Tuberculosis: a radiologic review</w:t>
      </w:r>
      <w:r w:rsidRPr="00B41598">
        <w:t>, Radiographics. 27(5), 1255-73.</w:t>
      </w:r>
    </w:p>
    <w:p w14:paraId="399B6EA8" w14:textId="203FC59C" w:rsidR="00B41598" w:rsidRPr="00B41598" w:rsidRDefault="00B41598" w:rsidP="00B41598">
      <w:pPr>
        <w:pStyle w:val="EndNoteBibliography"/>
        <w:spacing w:after="0"/>
        <w:ind w:left="720" w:hanging="720"/>
      </w:pPr>
      <w:r w:rsidRPr="00B41598">
        <w:t>36.</w:t>
      </w:r>
      <w:r w:rsidRPr="00B41598">
        <w:tab/>
        <w:t xml:space="preserve">Weir CB và Jan A (2022), </w:t>
      </w:r>
      <w:r w:rsidRPr="00B41598">
        <w:rPr>
          <w:i/>
        </w:rPr>
        <w:t>BMI Classification Percentile And Cut Off Points</w:t>
      </w:r>
      <w:r w:rsidRPr="00B41598">
        <w:t xml:space="preserve">, trích dẫn ngày June 27- 2022, lấy từ  </w:t>
      </w:r>
      <w:hyperlink r:id="rId14" w:history="1">
        <w:r w:rsidRPr="00B41598">
          <w:rPr>
            <w:rStyle w:val="Hyperlink"/>
          </w:rPr>
          <w:t>https://www.ncbi.nlm.nih.gov/books/NBK541070/</w:t>
        </w:r>
      </w:hyperlink>
      <w:r w:rsidRPr="00B41598">
        <w:t>.</w:t>
      </w:r>
    </w:p>
    <w:p w14:paraId="5405CED0" w14:textId="77777777" w:rsidR="00B41598" w:rsidRPr="00B41598" w:rsidRDefault="00B41598" w:rsidP="00B41598">
      <w:pPr>
        <w:pStyle w:val="EndNoteBibliography"/>
        <w:spacing w:after="0"/>
        <w:ind w:left="720" w:hanging="720"/>
      </w:pPr>
      <w:r w:rsidRPr="00B41598">
        <w:t>37.</w:t>
      </w:r>
      <w:r w:rsidRPr="00B41598">
        <w:tab/>
        <w:t xml:space="preserve">J. P. Cegielski và D. N. McMurray (2004), </w:t>
      </w:r>
      <w:r w:rsidRPr="00B41598">
        <w:rPr>
          <w:i/>
        </w:rPr>
        <w:t>The relationship between malnutrition and tuberculosis: evidence from studies in humans and experimental animals</w:t>
      </w:r>
      <w:r w:rsidRPr="00B41598">
        <w:t>, Int J Tuberc Lung Dis. 8(3), 286-98.</w:t>
      </w:r>
    </w:p>
    <w:p w14:paraId="76AACE05" w14:textId="77777777" w:rsidR="00B41598" w:rsidRPr="00B41598" w:rsidRDefault="00B41598" w:rsidP="00B41598">
      <w:pPr>
        <w:pStyle w:val="EndNoteBibliography"/>
        <w:spacing w:after="0"/>
        <w:ind w:left="720" w:hanging="720"/>
      </w:pPr>
      <w:r w:rsidRPr="00B41598">
        <w:t>38.</w:t>
      </w:r>
      <w:r w:rsidRPr="00B41598">
        <w:tab/>
        <w:t xml:space="preserve">Somnath Das và các cộng sự (2018), </w:t>
      </w:r>
      <w:r w:rsidRPr="00B41598">
        <w:rPr>
          <w:i/>
        </w:rPr>
        <w:t>A study of nutritional assessment of newly diagnosed tuberculosis patients in a tertiary care hospital of Tripura, India</w:t>
      </w:r>
      <w:r w:rsidRPr="00B41598">
        <w:t>, International Journal of Research in Medical Sciences. 6, 1382.</w:t>
      </w:r>
    </w:p>
    <w:p w14:paraId="65160857" w14:textId="77777777" w:rsidR="00B41598" w:rsidRPr="00B41598" w:rsidRDefault="00B41598" w:rsidP="00B41598">
      <w:pPr>
        <w:pStyle w:val="EndNoteBibliography"/>
        <w:spacing w:after="0"/>
        <w:ind w:left="720" w:hanging="720"/>
      </w:pPr>
      <w:r w:rsidRPr="00B41598">
        <w:t>39.</w:t>
      </w:r>
      <w:r w:rsidRPr="00B41598">
        <w:tab/>
        <w:t xml:space="preserve">G. Eknoyan (2008), </w:t>
      </w:r>
      <w:r w:rsidRPr="00B41598">
        <w:rPr>
          <w:i/>
        </w:rPr>
        <w:t>Adolphe Quetelet (1796-1874)--the average man and indices of obesity</w:t>
      </w:r>
      <w:r w:rsidRPr="00B41598">
        <w:t>, Nephrol Dial Transplant. 23(1), 47-51.</w:t>
      </w:r>
    </w:p>
    <w:p w14:paraId="6AF1E675" w14:textId="77777777" w:rsidR="00B41598" w:rsidRPr="00B41598" w:rsidRDefault="00B41598" w:rsidP="00B41598">
      <w:pPr>
        <w:pStyle w:val="EndNoteBibliography"/>
        <w:spacing w:after="0"/>
        <w:ind w:left="720" w:hanging="720"/>
      </w:pPr>
      <w:r w:rsidRPr="00B41598">
        <w:t>40.</w:t>
      </w:r>
      <w:r w:rsidRPr="00B41598">
        <w:tab/>
        <w:t xml:space="preserve">M. Elia (2017), </w:t>
      </w:r>
      <w:r w:rsidRPr="00B41598">
        <w:rPr>
          <w:i/>
        </w:rPr>
        <w:t>Defining, Recognizing, and Reporting Malnutrition</w:t>
      </w:r>
      <w:r w:rsidRPr="00B41598">
        <w:t>, Int J Low Extrem Wounds. 16(4), 230-237.</w:t>
      </w:r>
    </w:p>
    <w:p w14:paraId="72A00E2F" w14:textId="77777777" w:rsidR="00B41598" w:rsidRPr="00B41598" w:rsidRDefault="00B41598" w:rsidP="00B41598">
      <w:pPr>
        <w:pStyle w:val="EndNoteBibliography"/>
        <w:spacing w:after="0"/>
        <w:ind w:left="720" w:hanging="720"/>
      </w:pPr>
      <w:r w:rsidRPr="00B41598">
        <w:t>41.</w:t>
      </w:r>
      <w:r w:rsidRPr="00B41598">
        <w:tab/>
        <w:t xml:space="preserve">B. E. Feleke, T. E. Feleke và F. Biadglegne (2019), </w:t>
      </w:r>
      <w:r w:rsidRPr="00B41598">
        <w:rPr>
          <w:i/>
        </w:rPr>
        <w:t>Nutritional status of tuberculosis patients, a comparative cross-sectional study</w:t>
      </w:r>
      <w:r w:rsidRPr="00B41598">
        <w:t>, BMC Pulm Med. 19(1), 182.</w:t>
      </w:r>
    </w:p>
    <w:p w14:paraId="02D522A7" w14:textId="77777777" w:rsidR="00B41598" w:rsidRPr="00B41598" w:rsidRDefault="00B41598" w:rsidP="00B41598">
      <w:pPr>
        <w:pStyle w:val="EndNoteBibliography"/>
        <w:spacing w:after="0"/>
        <w:ind w:left="720" w:hanging="720"/>
      </w:pPr>
      <w:r w:rsidRPr="00B41598">
        <w:t>42.</w:t>
      </w:r>
      <w:r w:rsidRPr="00B41598">
        <w:tab/>
        <w:t xml:space="preserve">K. B. Gupta và các cộng sự (2009), </w:t>
      </w:r>
      <w:r w:rsidRPr="00B41598">
        <w:rPr>
          <w:i/>
        </w:rPr>
        <w:t>Tuberculosis and nutrition</w:t>
      </w:r>
      <w:r w:rsidRPr="00B41598">
        <w:t>, Lung India. 26(1), 9-16.</w:t>
      </w:r>
    </w:p>
    <w:p w14:paraId="105C8AC9" w14:textId="77777777" w:rsidR="00B41598" w:rsidRPr="00B41598" w:rsidRDefault="00B41598" w:rsidP="00B41598">
      <w:pPr>
        <w:pStyle w:val="EndNoteBibliography"/>
        <w:spacing w:after="0"/>
        <w:ind w:left="720" w:hanging="720"/>
      </w:pPr>
      <w:r w:rsidRPr="00B41598">
        <w:t>43.</w:t>
      </w:r>
      <w:r w:rsidRPr="00B41598">
        <w:tab/>
        <w:t xml:space="preserve">L. M. Gurung và các cộng sự (2018), </w:t>
      </w:r>
      <w:r w:rsidRPr="00B41598">
        <w:rPr>
          <w:i/>
        </w:rPr>
        <w:t>Dietary Practice and Nutritional Status of Tuberculosis Patients in Pokhara: A Cross Sectional Study</w:t>
      </w:r>
      <w:r w:rsidRPr="00B41598">
        <w:t>, Front Nutr. 5, 63.</w:t>
      </w:r>
    </w:p>
    <w:p w14:paraId="73E966FB" w14:textId="77777777" w:rsidR="00B41598" w:rsidRPr="00B41598" w:rsidRDefault="00B41598" w:rsidP="00B41598">
      <w:pPr>
        <w:pStyle w:val="EndNoteBibliography"/>
        <w:spacing w:after="0"/>
        <w:ind w:left="720" w:hanging="720"/>
      </w:pPr>
      <w:r w:rsidRPr="00B41598">
        <w:t>44.</w:t>
      </w:r>
      <w:r w:rsidRPr="00B41598">
        <w:tab/>
        <w:t xml:space="preserve">Y. Jin và các cộng sự (2019), </w:t>
      </w:r>
      <w:r w:rsidRPr="00B41598">
        <w:rPr>
          <w:i/>
        </w:rPr>
        <w:t>Evaluation of GeneXpert MTB/RIF and BACTEC-MGIT 960 for the detection of tuberculosis among pneumoconiosis-associated tuberculosis patients</w:t>
      </w:r>
      <w:r w:rsidRPr="00B41598">
        <w:t>, Zhonghua Lao Dong Wei Sheng Zhi Ye Bing Za Zhi. 37(9), 690-693.</w:t>
      </w:r>
    </w:p>
    <w:p w14:paraId="0E60A029" w14:textId="77777777" w:rsidR="00B41598" w:rsidRPr="00B41598" w:rsidRDefault="00B41598" w:rsidP="00B41598">
      <w:pPr>
        <w:pStyle w:val="EndNoteBibliography"/>
        <w:spacing w:after="0"/>
        <w:ind w:left="720" w:hanging="720"/>
      </w:pPr>
      <w:r w:rsidRPr="00B41598">
        <w:t>45.</w:t>
      </w:r>
      <w:r w:rsidRPr="00B41598">
        <w:tab/>
        <w:t xml:space="preserve">H. Kaur, N. Pandhi và N. C. Kajal (2022), </w:t>
      </w:r>
      <w:r w:rsidRPr="00B41598">
        <w:rPr>
          <w:i/>
        </w:rPr>
        <w:t>A prospective study of the clinical profile of hemoptysis and its correlation with radiological and microbiological findings</w:t>
      </w:r>
      <w:r w:rsidRPr="00B41598">
        <w:t>, Int J Mycobacteriol. 11(4), 394-399.</w:t>
      </w:r>
    </w:p>
    <w:p w14:paraId="3C09F14E" w14:textId="77777777" w:rsidR="00B41598" w:rsidRPr="00B41598" w:rsidRDefault="00B41598" w:rsidP="00B41598">
      <w:pPr>
        <w:pStyle w:val="EndNoteBibliography"/>
        <w:spacing w:after="0"/>
        <w:ind w:left="720" w:hanging="720"/>
      </w:pPr>
      <w:r w:rsidRPr="00B41598">
        <w:t>46.</w:t>
      </w:r>
      <w:r w:rsidRPr="00B41598">
        <w:tab/>
        <w:t xml:space="preserve">A. Keys và các cộng sự (2014), </w:t>
      </w:r>
      <w:r w:rsidRPr="00B41598">
        <w:rPr>
          <w:i/>
        </w:rPr>
        <w:t>Indices of relative weight and obesity</w:t>
      </w:r>
      <w:r w:rsidRPr="00B41598">
        <w:t>, Int J Epidemiol. 43(3), 655-65.</w:t>
      </w:r>
    </w:p>
    <w:p w14:paraId="3E10F386" w14:textId="77777777" w:rsidR="00B41598" w:rsidRPr="00B41598" w:rsidRDefault="00B41598" w:rsidP="00B41598">
      <w:pPr>
        <w:pStyle w:val="EndNoteBibliography"/>
        <w:spacing w:after="0"/>
        <w:ind w:left="720" w:hanging="720"/>
      </w:pPr>
      <w:r w:rsidRPr="00B41598">
        <w:t>47.</w:t>
      </w:r>
      <w:r w:rsidRPr="00B41598">
        <w:tab/>
        <w:t xml:space="preserve">D. C. Macallan (1999), </w:t>
      </w:r>
      <w:r w:rsidRPr="00B41598">
        <w:rPr>
          <w:i/>
        </w:rPr>
        <w:t>Malnutrition in tuberculosis</w:t>
      </w:r>
      <w:r w:rsidRPr="00B41598">
        <w:t>, Diagn Microbiol Infect Dis. 34(2), 153-7.</w:t>
      </w:r>
    </w:p>
    <w:p w14:paraId="6426EC3D" w14:textId="77777777" w:rsidR="00B41598" w:rsidRPr="00B41598" w:rsidRDefault="00B41598" w:rsidP="00B41598">
      <w:pPr>
        <w:pStyle w:val="EndNoteBibliography"/>
        <w:spacing w:after="0"/>
        <w:ind w:left="720" w:hanging="720"/>
      </w:pPr>
      <w:r w:rsidRPr="00B41598">
        <w:lastRenderedPageBreak/>
        <w:t>48.</w:t>
      </w:r>
      <w:r w:rsidRPr="00B41598">
        <w:tab/>
        <w:t xml:space="preserve">D. C. Macallan và các cộng sự (1998), </w:t>
      </w:r>
      <w:r w:rsidRPr="00B41598">
        <w:rPr>
          <w:i/>
        </w:rPr>
        <w:t>Whole body protein metabolism in human pulmonary tuberculosis and undernutrition: evidence for anabolic block in tuberculosis</w:t>
      </w:r>
      <w:r w:rsidRPr="00B41598">
        <w:t>, Clin Sci (Lond). 94(3), 321-31.</w:t>
      </w:r>
    </w:p>
    <w:p w14:paraId="62CA522D" w14:textId="77777777" w:rsidR="00B41598" w:rsidRPr="00B41598" w:rsidRDefault="00B41598" w:rsidP="00B41598">
      <w:pPr>
        <w:pStyle w:val="EndNoteBibliography"/>
        <w:spacing w:after="0"/>
        <w:ind w:left="720" w:hanging="720"/>
      </w:pPr>
      <w:r w:rsidRPr="00B41598">
        <w:t>49.</w:t>
      </w:r>
      <w:r w:rsidRPr="00B41598">
        <w:tab/>
        <w:t xml:space="preserve">World Health Organization (2011), </w:t>
      </w:r>
      <w:r w:rsidRPr="00B41598">
        <w:rPr>
          <w:i/>
        </w:rPr>
        <w:t>Guidelines for the programmatic management of drug-resistant tuberculosis</w:t>
      </w:r>
      <w:r w:rsidRPr="00B41598">
        <w:t>, World Health Organization.</w:t>
      </w:r>
    </w:p>
    <w:p w14:paraId="794304CB" w14:textId="77777777" w:rsidR="00B41598" w:rsidRPr="00B41598" w:rsidRDefault="00B41598" w:rsidP="00B41598">
      <w:pPr>
        <w:pStyle w:val="EndNoteBibliography"/>
        <w:spacing w:after="0"/>
        <w:ind w:left="720" w:hanging="720"/>
      </w:pPr>
      <w:r w:rsidRPr="00B41598">
        <w:t>50.</w:t>
      </w:r>
      <w:r w:rsidRPr="00B41598">
        <w:tab/>
        <w:t xml:space="preserve">World Health Organization (2013), </w:t>
      </w:r>
      <w:r w:rsidRPr="00B41598">
        <w:rPr>
          <w:i/>
        </w:rPr>
        <w:t>Nutritional care and support for patients with tuberculosis</w:t>
      </w:r>
      <w:r w:rsidRPr="00B41598">
        <w:t>.</w:t>
      </w:r>
    </w:p>
    <w:p w14:paraId="5F35D120" w14:textId="77777777" w:rsidR="00B41598" w:rsidRPr="00B41598" w:rsidRDefault="00B41598" w:rsidP="00B41598">
      <w:pPr>
        <w:pStyle w:val="EndNoteBibliography"/>
        <w:spacing w:after="0"/>
        <w:ind w:left="720" w:hanging="720"/>
      </w:pPr>
      <w:r w:rsidRPr="00B41598">
        <w:t>51.</w:t>
      </w:r>
      <w:r w:rsidRPr="00B41598">
        <w:tab/>
        <w:t xml:space="preserve">World Health Organization (2022), </w:t>
      </w:r>
      <w:r w:rsidRPr="00B41598">
        <w:rPr>
          <w:i/>
        </w:rPr>
        <w:t>Global Tuberculosis Report 2022</w:t>
      </w:r>
      <w:r w:rsidRPr="00B41598">
        <w:t>.</w:t>
      </w:r>
    </w:p>
    <w:p w14:paraId="7DC40C2C" w14:textId="77777777" w:rsidR="00B41598" w:rsidRPr="00B41598" w:rsidRDefault="00B41598" w:rsidP="00B41598">
      <w:pPr>
        <w:pStyle w:val="EndNoteBibliography"/>
        <w:spacing w:after="0"/>
        <w:ind w:left="720" w:hanging="720"/>
        <w:rPr>
          <w:i/>
        </w:rPr>
      </w:pPr>
      <w:r w:rsidRPr="00B41598">
        <w:t>52.</w:t>
      </w:r>
      <w:r w:rsidRPr="00B41598">
        <w:tab/>
        <w:t xml:space="preserve">World Health Organization (2022), </w:t>
      </w:r>
      <w:r w:rsidRPr="00B41598">
        <w:rPr>
          <w:i/>
        </w:rPr>
        <w:t>Data reported by countries to WHO and estimates of tuberculosis burden generated by WHO for the Global Tuberculosis Report.</w:t>
      </w:r>
    </w:p>
    <w:p w14:paraId="786F8F83" w14:textId="77777777" w:rsidR="00B41598" w:rsidRPr="00B41598" w:rsidRDefault="00B41598" w:rsidP="00B41598">
      <w:pPr>
        <w:pStyle w:val="EndNoteBibliography"/>
        <w:spacing w:after="0"/>
        <w:ind w:left="720" w:hanging="720"/>
      </w:pPr>
      <w:r w:rsidRPr="00B41598">
        <w:t>53.</w:t>
      </w:r>
      <w:r w:rsidRPr="00B41598">
        <w:tab/>
        <w:t xml:space="preserve">Peggy Papathakis và Ellen Piwoz (2008), </w:t>
      </w:r>
      <w:r w:rsidRPr="00B41598">
        <w:rPr>
          <w:i/>
        </w:rPr>
        <w:t>Nutrition and Tuberculosis: A Review of the Literature and Considerations for TB Control Programs</w:t>
      </w:r>
      <w:r w:rsidRPr="00B41598">
        <w:t>, Food Science and Nutrition.</w:t>
      </w:r>
    </w:p>
    <w:p w14:paraId="6B0A8202" w14:textId="77777777" w:rsidR="00B41598" w:rsidRPr="00B41598" w:rsidRDefault="00B41598" w:rsidP="00B41598">
      <w:pPr>
        <w:pStyle w:val="EndNoteBibliography"/>
        <w:spacing w:after="0"/>
        <w:ind w:left="720" w:hanging="720"/>
      </w:pPr>
      <w:r w:rsidRPr="00B41598">
        <w:t>54.</w:t>
      </w:r>
      <w:r w:rsidRPr="00B41598">
        <w:tab/>
        <w:t xml:space="preserve">C. Perronne (1999), </w:t>
      </w:r>
      <w:r w:rsidRPr="00B41598">
        <w:rPr>
          <w:i/>
        </w:rPr>
        <w:t>Tuberculosis, HIV infection, and malnutrition: an infernal trio in central Africa</w:t>
      </w:r>
      <w:r w:rsidRPr="00B41598">
        <w:t>, Nutrition. 15(4), 321-2.</w:t>
      </w:r>
    </w:p>
    <w:p w14:paraId="034EB1EC" w14:textId="77777777" w:rsidR="00B41598" w:rsidRPr="00B41598" w:rsidRDefault="00B41598" w:rsidP="00B41598">
      <w:pPr>
        <w:pStyle w:val="EndNoteBibliography"/>
        <w:spacing w:after="0"/>
        <w:ind w:left="720" w:hanging="720"/>
      </w:pPr>
      <w:r w:rsidRPr="00B41598">
        <w:t>55.</w:t>
      </w:r>
      <w:r w:rsidRPr="00B41598">
        <w:tab/>
        <w:t xml:space="preserve">Marco Poli và các cộng sự (2006), </w:t>
      </w:r>
      <w:r w:rsidRPr="00B41598">
        <w:rPr>
          <w:i/>
        </w:rPr>
        <w:t>Healthy status and energy balance in pediatrics</w:t>
      </w:r>
      <w:r w:rsidRPr="00B41598">
        <w:t>, Acta bio-medica : Atenei Parmensis. 77 Suppl 1, 7-13.</w:t>
      </w:r>
    </w:p>
    <w:p w14:paraId="41B944E0" w14:textId="77777777" w:rsidR="00B41598" w:rsidRPr="00B41598" w:rsidRDefault="00B41598" w:rsidP="00B41598">
      <w:pPr>
        <w:pStyle w:val="EndNoteBibliography"/>
        <w:spacing w:after="0"/>
        <w:ind w:left="720" w:hanging="720"/>
      </w:pPr>
      <w:r w:rsidRPr="00B41598">
        <w:t>56.</w:t>
      </w:r>
      <w:r w:rsidRPr="00B41598">
        <w:tab/>
        <w:t xml:space="preserve">B. A. Rahimi và các cộng sự (2020), </w:t>
      </w:r>
      <w:r w:rsidRPr="00B41598">
        <w:rPr>
          <w:i/>
        </w:rPr>
        <w:t>Treatment outcome of tuberculosis treatment regimens in Kandahar, Afghanistan</w:t>
      </w:r>
      <w:r w:rsidRPr="00B41598">
        <w:t>, Indian J Tuberc. 67(1), 87-93.</w:t>
      </w:r>
    </w:p>
    <w:p w14:paraId="7A5F0B17" w14:textId="77777777" w:rsidR="00B41598" w:rsidRPr="00B41598" w:rsidRDefault="00B41598" w:rsidP="00B41598">
      <w:pPr>
        <w:pStyle w:val="EndNoteBibliography"/>
        <w:spacing w:after="0"/>
        <w:ind w:left="720" w:hanging="720"/>
      </w:pPr>
      <w:r w:rsidRPr="00B41598">
        <w:t>57.</w:t>
      </w:r>
      <w:r w:rsidRPr="00B41598">
        <w:tab/>
        <w:t xml:space="preserve">Zhewen Ren và các cộng sự (2019), </w:t>
      </w:r>
      <w:r w:rsidRPr="00B41598">
        <w:rPr>
          <w:i/>
        </w:rPr>
        <w:t>Nutritional intakes and associated factors among tuberculosis patients: a cross-sectional study in China</w:t>
      </w:r>
      <w:r w:rsidRPr="00B41598">
        <w:t>, BMC Infectious Diseases. 19(1).</w:t>
      </w:r>
    </w:p>
    <w:p w14:paraId="50BB349F" w14:textId="77777777" w:rsidR="00B41598" w:rsidRPr="00B41598" w:rsidRDefault="00B41598" w:rsidP="00B41598">
      <w:pPr>
        <w:pStyle w:val="EndNoteBibliography"/>
        <w:spacing w:after="0"/>
        <w:ind w:left="720" w:hanging="720"/>
      </w:pPr>
      <w:r w:rsidRPr="00B41598">
        <w:t>58.</w:t>
      </w:r>
      <w:r w:rsidRPr="00B41598">
        <w:tab/>
        <w:t xml:space="preserve">U. Rufenacht và các cộng sự (2010), </w:t>
      </w:r>
      <w:r w:rsidRPr="00B41598">
        <w:rPr>
          <w:i/>
        </w:rPr>
        <w:t>Nutritional counseling improves quality of life and nutrient intake in hospitalized undernourished patients</w:t>
      </w:r>
      <w:r w:rsidRPr="00B41598">
        <w:t>, Nutrition. 26(1), 53-60.</w:t>
      </w:r>
    </w:p>
    <w:p w14:paraId="01AD25BB" w14:textId="77777777" w:rsidR="00B41598" w:rsidRPr="00B41598" w:rsidRDefault="00B41598" w:rsidP="00B41598">
      <w:pPr>
        <w:pStyle w:val="EndNoteBibliography"/>
        <w:spacing w:after="0"/>
        <w:ind w:left="720" w:hanging="720"/>
      </w:pPr>
      <w:r w:rsidRPr="00B41598">
        <w:t>59.</w:t>
      </w:r>
      <w:r w:rsidRPr="00B41598">
        <w:tab/>
        <w:t xml:space="preserve">G. Tavaziva và các cộng sự (2022), </w:t>
      </w:r>
      <w:r w:rsidRPr="00B41598">
        <w:rPr>
          <w:i/>
        </w:rPr>
        <w:t>Diagnostic accuracy of a commercially available, deep learning-based chest X-ray interpretation software for detecting culture-confirmed pulmonary tuberculosis</w:t>
      </w:r>
      <w:r w:rsidRPr="00B41598">
        <w:t>, Int J Infect Dis. 122, 15-20.</w:t>
      </w:r>
    </w:p>
    <w:p w14:paraId="723140F5" w14:textId="77777777" w:rsidR="00B41598" w:rsidRPr="00B41598" w:rsidRDefault="00B41598" w:rsidP="00B41598">
      <w:pPr>
        <w:pStyle w:val="EndNoteBibliography"/>
        <w:spacing w:after="0"/>
        <w:ind w:left="720" w:hanging="720"/>
      </w:pPr>
      <w:r w:rsidRPr="00B41598">
        <w:t>60.</w:t>
      </w:r>
      <w:r w:rsidRPr="00B41598">
        <w:tab/>
        <w:t xml:space="preserve">M. Van Lettow và các cộng sự (2004), </w:t>
      </w:r>
      <w:r w:rsidRPr="00B41598">
        <w:rPr>
          <w:i/>
        </w:rPr>
        <w:t>Malnutrition and the severity of lung disease in adults with pulmonary tuberculosis in Malawi</w:t>
      </w:r>
      <w:r w:rsidRPr="00B41598">
        <w:t>, Int J Tuberc Lung Dis. 8(2), 211-7.</w:t>
      </w:r>
    </w:p>
    <w:p w14:paraId="1E488B52" w14:textId="77777777" w:rsidR="00B41598" w:rsidRPr="00B41598" w:rsidRDefault="00B41598" w:rsidP="00B41598">
      <w:pPr>
        <w:pStyle w:val="EndNoteBibliography"/>
        <w:ind w:left="720" w:hanging="720"/>
      </w:pPr>
      <w:r w:rsidRPr="00B41598">
        <w:t>61.</w:t>
      </w:r>
      <w:r w:rsidRPr="00B41598">
        <w:tab/>
        <w:t xml:space="preserve">A. Zierle-Ghosh và A. Jan (2022), </w:t>
      </w:r>
      <w:r w:rsidRPr="00B41598">
        <w:rPr>
          <w:i/>
        </w:rPr>
        <w:t>Physiology, Body Mass Index</w:t>
      </w:r>
      <w:r w:rsidRPr="00B41598">
        <w:t>, StatPearls, StatPearls Publishing Copyright © 2022, StatPearls Publishing LLC., Treasure Island (FL).</w:t>
      </w:r>
    </w:p>
    <w:p w14:paraId="6FD80654" w14:textId="6695DCE8" w:rsidR="007D3B20" w:rsidRDefault="00021ACD" w:rsidP="00C23165">
      <w:r>
        <w:lastRenderedPageBreak/>
        <w:fldChar w:fldCharType="end"/>
      </w:r>
    </w:p>
    <w:sectPr w:rsidR="007D3B20">
      <w:headerReference w:type="default" r:id="rId15"/>
      <w:pgSz w:w="12240" w:h="15840"/>
      <w:pgMar w:top="1985" w:right="1134" w:bottom="1701" w:left="1985"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Long Nhat Nguyen" w:date="2023-03-24T00:15:00Z" w:initials="LNN">
    <w:p w14:paraId="3A38B61C" w14:textId="77777777" w:rsidR="00EA2309" w:rsidRDefault="00EA2309" w:rsidP="00820D97">
      <w:pPr>
        <w:pStyle w:val="CommentText"/>
        <w:ind w:firstLine="0"/>
        <w:jc w:val="left"/>
      </w:pPr>
      <w:r>
        <w:rPr>
          <w:rStyle w:val="CommentReference"/>
        </w:rPr>
        <w:annotationRef/>
      </w:r>
      <w:r>
        <w:t>Viết lại cái đoạn tỷ lệ này</w:t>
      </w:r>
    </w:p>
  </w:comment>
  <w:comment w:id="29" w:author="Long Nhat Nguyen" w:date="2023-03-24T00:32:00Z" w:initials="LNN">
    <w:p w14:paraId="7A490C6A" w14:textId="77777777" w:rsidR="00FA4A2E" w:rsidRDefault="00FA4A2E" w:rsidP="0045681F">
      <w:pPr>
        <w:pStyle w:val="CommentText"/>
        <w:ind w:firstLine="0"/>
        <w:jc w:val="left"/>
      </w:pPr>
      <w:r>
        <w:rPr>
          <w:rStyle w:val="CommentReference"/>
        </w:rPr>
        <w:annotationRef/>
      </w:r>
      <w:r>
        <w:t>Cập nhật nghiên cứu</w:t>
      </w:r>
    </w:p>
  </w:comment>
  <w:comment w:id="47" w:author="Long Nhat Nguyen" w:date="2023-02-03T15:21:00Z" w:initials="LNN">
    <w:p w14:paraId="6A6EF672" w14:textId="3AE722A3" w:rsidR="00270EDD" w:rsidRDefault="00270EDD">
      <w:pPr>
        <w:pStyle w:val="CommentText"/>
      </w:pPr>
      <w:r>
        <w:rPr>
          <w:rStyle w:val="CommentReference"/>
        </w:rPr>
        <w:annotationRef/>
      </w:r>
      <w:r>
        <w:t>Xem tài liệu khác để viết lại</w:t>
      </w:r>
    </w:p>
  </w:comment>
  <w:comment w:id="49" w:author="Long Nhat Nguyen" w:date="2023-03-24T00:53:00Z" w:initials="LNN">
    <w:p w14:paraId="6104BA99" w14:textId="77777777" w:rsidR="00E33518" w:rsidRDefault="00E33518" w:rsidP="009A1380">
      <w:pPr>
        <w:pStyle w:val="CommentText"/>
        <w:ind w:firstLine="0"/>
        <w:jc w:val="left"/>
      </w:pPr>
      <w:r>
        <w:rPr>
          <w:rStyle w:val="CommentReference"/>
        </w:rPr>
        <w:annotationRef/>
      </w:r>
      <w:r>
        <w:t>Phân loại lại</w:t>
      </w:r>
    </w:p>
  </w:comment>
  <w:comment w:id="64" w:author="Long Nhat Nguyen" w:date="2023-02-03T17:11:00Z" w:initials="LNN">
    <w:p w14:paraId="602A3A69" w14:textId="6323CF7B" w:rsidR="00B65090" w:rsidRDefault="00B65090">
      <w:pPr>
        <w:pStyle w:val="CommentText"/>
      </w:pPr>
      <w:r>
        <w:rPr>
          <w:rStyle w:val="CommentReference"/>
        </w:rPr>
        <w:annotationRef/>
      </w:r>
      <w:r>
        <w:t>So sánh với phần tổng quan để chọn lọc</w:t>
      </w:r>
    </w:p>
  </w:comment>
  <w:comment w:id="67" w:author="Long Nhat Nguyen" w:date="2023-02-03T16:11:00Z" w:initials="LNN">
    <w:p w14:paraId="6C383FB6" w14:textId="246962EF" w:rsidR="00D901F8" w:rsidRDefault="00D901F8">
      <w:pPr>
        <w:pStyle w:val="CommentText"/>
      </w:pPr>
      <w:r>
        <w:rPr>
          <w:rStyle w:val="CommentReference"/>
        </w:rPr>
        <w:annotationRef/>
      </w:r>
      <w:r>
        <w:t>Hỏi thêm?</w:t>
      </w:r>
    </w:p>
  </w:comment>
  <w:comment w:id="68" w:author="Long Nhat Nguyen" w:date="2023-02-03T16:13:00Z" w:initials="LNN">
    <w:p w14:paraId="4443244D" w14:textId="45FBA9CF" w:rsidR="00A22218" w:rsidRDefault="00A22218">
      <w:pPr>
        <w:pStyle w:val="CommentText"/>
      </w:pPr>
      <w:r>
        <w:rPr>
          <w:rStyle w:val="CommentReference"/>
        </w:rPr>
        <w:annotationRef/>
      </w:r>
      <w:r>
        <w:t>Kiểm tra các biến số</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38B61C" w15:done="0"/>
  <w15:commentEx w15:paraId="7A490C6A" w15:done="0"/>
  <w15:commentEx w15:paraId="6A6EF672" w15:done="0"/>
  <w15:commentEx w15:paraId="6104BA99" w15:done="0"/>
  <w15:commentEx w15:paraId="602A3A69" w15:done="0"/>
  <w15:commentEx w15:paraId="6C383FB6" w15:done="0"/>
  <w15:commentEx w15:paraId="444324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76A0C" w16cex:dateUtc="2023-03-23T17:15:00Z"/>
  <w16cex:commentExtensible w16cex:durableId="27C76E23" w16cex:dateUtc="2023-03-23T17:32:00Z"/>
  <w16cex:commentExtensible w16cex:durableId="2787A506" w16cex:dateUtc="2023-02-03T08:21:00Z"/>
  <w16cex:commentExtensible w16cex:durableId="27C77317" w16cex:dateUtc="2023-03-23T17:53:00Z"/>
  <w16cex:commentExtensible w16cex:durableId="2787BEA6" w16cex:dateUtc="2023-02-03T10:11:00Z"/>
  <w16cex:commentExtensible w16cex:durableId="2787B0CE" w16cex:dateUtc="2023-02-03T09:11:00Z"/>
  <w16cex:commentExtensible w16cex:durableId="2787B130" w16cex:dateUtc="2023-02-03T09: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38B61C" w16cid:durableId="27C76A0C"/>
  <w16cid:commentId w16cid:paraId="7A490C6A" w16cid:durableId="27C76E23"/>
  <w16cid:commentId w16cid:paraId="6A6EF672" w16cid:durableId="2787A506"/>
  <w16cid:commentId w16cid:paraId="6104BA99" w16cid:durableId="27C77317"/>
  <w16cid:commentId w16cid:paraId="602A3A69" w16cid:durableId="2787BEA6"/>
  <w16cid:commentId w16cid:paraId="6C383FB6" w16cid:durableId="2787B0CE"/>
  <w16cid:commentId w16cid:paraId="4443244D" w16cid:durableId="2787B1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FFEB91" w14:textId="77777777" w:rsidR="000B5694" w:rsidRDefault="000B5694" w:rsidP="00C23165">
      <w:r>
        <w:separator/>
      </w:r>
    </w:p>
  </w:endnote>
  <w:endnote w:type="continuationSeparator" w:id="0">
    <w:p w14:paraId="78BA623B" w14:textId="77777777" w:rsidR="000B5694" w:rsidRDefault="000B5694"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E9FD18" w14:textId="77777777" w:rsidR="000B5694" w:rsidRDefault="000B5694" w:rsidP="00C23165">
      <w:r>
        <w:separator/>
      </w:r>
    </w:p>
  </w:footnote>
  <w:footnote w:type="continuationSeparator" w:id="0">
    <w:p w14:paraId="5E6E6FC9" w14:textId="77777777" w:rsidR="000B5694" w:rsidRDefault="000B5694"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09898064">
    <w:abstractNumId w:val="2"/>
  </w:num>
  <w:num w:numId="2" w16cid:durableId="474956585">
    <w:abstractNumId w:val="0"/>
  </w:num>
  <w:num w:numId="3" w16cid:durableId="1909995907">
    <w:abstractNumId w:val="5"/>
  </w:num>
  <w:num w:numId="4" w16cid:durableId="1325933012">
    <w:abstractNumId w:val="4"/>
  </w:num>
  <w:num w:numId="5" w16cid:durableId="277224095">
    <w:abstractNumId w:val="3"/>
  </w:num>
  <w:num w:numId="6" w16cid:durableId="120895358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ng Nhat Nguyen">
    <w15:presenceInfo w15:providerId="Windows Live" w15:userId="1bc83f58d39bfc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3&lt;/item&gt;&lt;item&gt;64&lt;/item&gt;&lt;/record-ids&gt;&lt;/item&gt;&lt;/Libraries&gt;"/>
  </w:docVars>
  <w:rsids>
    <w:rsidRoot w:val="00101135"/>
    <w:rsid w:val="00000BA7"/>
    <w:rsid w:val="00002328"/>
    <w:rsid w:val="00002A45"/>
    <w:rsid w:val="00003016"/>
    <w:rsid w:val="0000376C"/>
    <w:rsid w:val="00004000"/>
    <w:rsid w:val="000053F8"/>
    <w:rsid w:val="00005D12"/>
    <w:rsid w:val="00007024"/>
    <w:rsid w:val="000105CA"/>
    <w:rsid w:val="0001143E"/>
    <w:rsid w:val="00011B3E"/>
    <w:rsid w:val="00012350"/>
    <w:rsid w:val="00013563"/>
    <w:rsid w:val="000137BA"/>
    <w:rsid w:val="00013952"/>
    <w:rsid w:val="00013E69"/>
    <w:rsid w:val="00014517"/>
    <w:rsid w:val="00015C87"/>
    <w:rsid w:val="00016863"/>
    <w:rsid w:val="000175D5"/>
    <w:rsid w:val="000178F6"/>
    <w:rsid w:val="00021ACD"/>
    <w:rsid w:val="00022858"/>
    <w:rsid w:val="000235A3"/>
    <w:rsid w:val="0002683F"/>
    <w:rsid w:val="000270CE"/>
    <w:rsid w:val="00027B3E"/>
    <w:rsid w:val="000315B0"/>
    <w:rsid w:val="00034376"/>
    <w:rsid w:val="00034E73"/>
    <w:rsid w:val="00034FC3"/>
    <w:rsid w:val="00040454"/>
    <w:rsid w:val="00041352"/>
    <w:rsid w:val="00041823"/>
    <w:rsid w:val="00042888"/>
    <w:rsid w:val="00046F42"/>
    <w:rsid w:val="00050484"/>
    <w:rsid w:val="000507D2"/>
    <w:rsid w:val="000513D4"/>
    <w:rsid w:val="00055717"/>
    <w:rsid w:val="00060344"/>
    <w:rsid w:val="00061660"/>
    <w:rsid w:val="00062560"/>
    <w:rsid w:val="00065CB5"/>
    <w:rsid w:val="00071306"/>
    <w:rsid w:val="0007145D"/>
    <w:rsid w:val="00072B1C"/>
    <w:rsid w:val="00072BE9"/>
    <w:rsid w:val="000743AB"/>
    <w:rsid w:val="000756E0"/>
    <w:rsid w:val="00080504"/>
    <w:rsid w:val="00081664"/>
    <w:rsid w:val="00081BBF"/>
    <w:rsid w:val="00083BE5"/>
    <w:rsid w:val="00085187"/>
    <w:rsid w:val="000858C5"/>
    <w:rsid w:val="00085A04"/>
    <w:rsid w:val="00087451"/>
    <w:rsid w:val="00087AB4"/>
    <w:rsid w:val="00090780"/>
    <w:rsid w:val="00093261"/>
    <w:rsid w:val="000935FA"/>
    <w:rsid w:val="00097AB9"/>
    <w:rsid w:val="00097BB0"/>
    <w:rsid w:val="000A104B"/>
    <w:rsid w:val="000A15E8"/>
    <w:rsid w:val="000A1612"/>
    <w:rsid w:val="000A254D"/>
    <w:rsid w:val="000A319A"/>
    <w:rsid w:val="000A409E"/>
    <w:rsid w:val="000A4977"/>
    <w:rsid w:val="000A4CAF"/>
    <w:rsid w:val="000A7A3A"/>
    <w:rsid w:val="000B1663"/>
    <w:rsid w:val="000B282E"/>
    <w:rsid w:val="000B3A9C"/>
    <w:rsid w:val="000B5694"/>
    <w:rsid w:val="000B68D6"/>
    <w:rsid w:val="000C15F3"/>
    <w:rsid w:val="000C39AB"/>
    <w:rsid w:val="000C590D"/>
    <w:rsid w:val="000C6D6C"/>
    <w:rsid w:val="000D091E"/>
    <w:rsid w:val="000D1722"/>
    <w:rsid w:val="000D1E6D"/>
    <w:rsid w:val="000D23B6"/>
    <w:rsid w:val="000D631B"/>
    <w:rsid w:val="000D6327"/>
    <w:rsid w:val="000D6AD0"/>
    <w:rsid w:val="000D736B"/>
    <w:rsid w:val="000E01C5"/>
    <w:rsid w:val="000E278E"/>
    <w:rsid w:val="000E3B29"/>
    <w:rsid w:val="000E3CA8"/>
    <w:rsid w:val="000E45EB"/>
    <w:rsid w:val="000E79F4"/>
    <w:rsid w:val="000F39E8"/>
    <w:rsid w:val="000F43A3"/>
    <w:rsid w:val="0010054A"/>
    <w:rsid w:val="00100C30"/>
    <w:rsid w:val="00100CF9"/>
    <w:rsid w:val="00101135"/>
    <w:rsid w:val="00103231"/>
    <w:rsid w:val="0010329E"/>
    <w:rsid w:val="0010362A"/>
    <w:rsid w:val="001037FB"/>
    <w:rsid w:val="00104177"/>
    <w:rsid w:val="0010436F"/>
    <w:rsid w:val="00104C96"/>
    <w:rsid w:val="001050A7"/>
    <w:rsid w:val="00105D23"/>
    <w:rsid w:val="00106892"/>
    <w:rsid w:val="00110A70"/>
    <w:rsid w:val="00110E14"/>
    <w:rsid w:val="001120C1"/>
    <w:rsid w:val="00112A6A"/>
    <w:rsid w:val="00114017"/>
    <w:rsid w:val="00116479"/>
    <w:rsid w:val="00116EB6"/>
    <w:rsid w:val="00117A02"/>
    <w:rsid w:val="00121CF6"/>
    <w:rsid w:val="00121F5D"/>
    <w:rsid w:val="00122A11"/>
    <w:rsid w:val="0012523C"/>
    <w:rsid w:val="00125342"/>
    <w:rsid w:val="00127543"/>
    <w:rsid w:val="00127BC0"/>
    <w:rsid w:val="0013084C"/>
    <w:rsid w:val="00130F90"/>
    <w:rsid w:val="00131038"/>
    <w:rsid w:val="00133366"/>
    <w:rsid w:val="00135F98"/>
    <w:rsid w:val="001373F5"/>
    <w:rsid w:val="00137949"/>
    <w:rsid w:val="00142980"/>
    <w:rsid w:val="00144E3B"/>
    <w:rsid w:val="001453BD"/>
    <w:rsid w:val="00145881"/>
    <w:rsid w:val="00145EBA"/>
    <w:rsid w:val="00146247"/>
    <w:rsid w:val="001469A4"/>
    <w:rsid w:val="00147E87"/>
    <w:rsid w:val="00153963"/>
    <w:rsid w:val="00153BE2"/>
    <w:rsid w:val="00153EE4"/>
    <w:rsid w:val="00157C3F"/>
    <w:rsid w:val="00161151"/>
    <w:rsid w:val="00161360"/>
    <w:rsid w:val="00162078"/>
    <w:rsid w:val="00164A05"/>
    <w:rsid w:val="00165CC2"/>
    <w:rsid w:val="0016699F"/>
    <w:rsid w:val="00167948"/>
    <w:rsid w:val="00171095"/>
    <w:rsid w:val="001710E2"/>
    <w:rsid w:val="00171107"/>
    <w:rsid w:val="001728BF"/>
    <w:rsid w:val="00173546"/>
    <w:rsid w:val="0017490E"/>
    <w:rsid w:val="001762A9"/>
    <w:rsid w:val="001775F5"/>
    <w:rsid w:val="001811B5"/>
    <w:rsid w:val="001827AC"/>
    <w:rsid w:val="001827C4"/>
    <w:rsid w:val="00182ADB"/>
    <w:rsid w:val="001831D7"/>
    <w:rsid w:val="00186348"/>
    <w:rsid w:val="00195F59"/>
    <w:rsid w:val="001965B8"/>
    <w:rsid w:val="00196B59"/>
    <w:rsid w:val="001A1378"/>
    <w:rsid w:val="001A2DC1"/>
    <w:rsid w:val="001A2F26"/>
    <w:rsid w:val="001A3156"/>
    <w:rsid w:val="001A4CA9"/>
    <w:rsid w:val="001B00D6"/>
    <w:rsid w:val="001B303A"/>
    <w:rsid w:val="001B4075"/>
    <w:rsid w:val="001B590F"/>
    <w:rsid w:val="001B6E86"/>
    <w:rsid w:val="001B7A43"/>
    <w:rsid w:val="001B7F0F"/>
    <w:rsid w:val="001B7F98"/>
    <w:rsid w:val="001D08C4"/>
    <w:rsid w:val="001D4D15"/>
    <w:rsid w:val="001D5841"/>
    <w:rsid w:val="001D6255"/>
    <w:rsid w:val="001D6683"/>
    <w:rsid w:val="001E0475"/>
    <w:rsid w:val="001E0885"/>
    <w:rsid w:val="001E1847"/>
    <w:rsid w:val="001E2712"/>
    <w:rsid w:val="001E32B6"/>
    <w:rsid w:val="001E35DD"/>
    <w:rsid w:val="001E7DB0"/>
    <w:rsid w:val="001F034B"/>
    <w:rsid w:val="001F10E0"/>
    <w:rsid w:val="001F1364"/>
    <w:rsid w:val="001F2F92"/>
    <w:rsid w:val="001F347C"/>
    <w:rsid w:val="001F3796"/>
    <w:rsid w:val="001F39B2"/>
    <w:rsid w:val="001F3DA0"/>
    <w:rsid w:val="001F4421"/>
    <w:rsid w:val="001F4914"/>
    <w:rsid w:val="001F7D17"/>
    <w:rsid w:val="001F7FF2"/>
    <w:rsid w:val="002015CD"/>
    <w:rsid w:val="00201C94"/>
    <w:rsid w:val="0020306C"/>
    <w:rsid w:val="00204E58"/>
    <w:rsid w:val="00205E2A"/>
    <w:rsid w:val="00206489"/>
    <w:rsid w:val="00206AEC"/>
    <w:rsid w:val="00206C64"/>
    <w:rsid w:val="0021000B"/>
    <w:rsid w:val="00211B6E"/>
    <w:rsid w:val="00213B52"/>
    <w:rsid w:val="00213B74"/>
    <w:rsid w:val="00213BAA"/>
    <w:rsid w:val="00214456"/>
    <w:rsid w:val="00215F78"/>
    <w:rsid w:val="00217CD1"/>
    <w:rsid w:val="0022069B"/>
    <w:rsid w:val="002208BB"/>
    <w:rsid w:val="002219C8"/>
    <w:rsid w:val="0022202C"/>
    <w:rsid w:val="00223920"/>
    <w:rsid w:val="00225BB5"/>
    <w:rsid w:val="00226378"/>
    <w:rsid w:val="0022674D"/>
    <w:rsid w:val="00226BA3"/>
    <w:rsid w:val="00227B96"/>
    <w:rsid w:val="00231061"/>
    <w:rsid w:val="002313EC"/>
    <w:rsid w:val="002316C0"/>
    <w:rsid w:val="00233AEA"/>
    <w:rsid w:val="002350E3"/>
    <w:rsid w:val="002359A2"/>
    <w:rsid w:val="002401D7"/>
    <w:rsid w:val="00240ECA"/>
    <w:rsid w:val="00243739"/>
    <w:rsid w:val="00244F1C"/>
    <w:rsid w:val="002452DC"/>
    <w:rsid w:val="0024548C"/>
    <w:rsid w:val="00245A13"/>
    <w:rsid w:val="00246D81"/>
    <w:rsid w:val="00250260"/>
    <w:rsid w:val="00251862"/>
    <w:rsid w:val="002534CE"/>
    <w:rsid w:val="00253BF0"/>
    <w:rsid w:val="002542DA"/>
    <w:rsid w:val="00254591"/>
    <w:rsid w:val="00255E08"/>
    <w:rsid w:val="00255F11"/>
    <w:rsid w:val="002560D2"/>
    <w:rsid w:val="00256BC7"/>
    <w:rsid w:val="00257379"/>
    <w:rsid w:val="00266C97"/>
    <w:rsid w:val="00267890"/>
    <w:rsid w:val="00267D8A"/>
    <w:rsid w:val="00267ED3"/>
    <w:rsid w:val="002703B9"/>
    <w:rsid w:val="00270A1F"/>
    <w:rsid w:val="00270E9D"/>
    <w:rsid w:val="00270EDD"/>
    <w:rsid w:val="002723C6"/>
    <w:rsid w:val="002731DD"/>
    <w:rsid w:val="0027355C"/>
    <w:rsid w:val="002765A1"/>
    <w:rsid w:val="002800E8"/>
    <w:rsid w:val="00281F76"/>
    <w:rsid w:val="002820CA"/>
    <w:rsid w:val="00283856"/>
    <w:rsid w:val="00290D99"/>
    <w:rsid w:val="002938B7"/>
    <w:rsid w:val="00293AAF"/>
    <w:rsid w:val="00294FAC"/>
    <w:rsid w:val="0029624E"/>
    <w:rsid w:val="00296E83"/>
    <w:rsid w:val="0029777A"/>
    <w:rsid w:val="00297CEE"/>
    <w:rsid w:val="002A0BD0"/>
    <w:rsid w:val="002A19E3"/>
    <w:rsid w:val="002A1B48"/>
    <w:rsid w:val="002A22BB"/>
    <w:rsid w:val="002A267D"/>
    <w:rsid w:val="002A2884"/>
    <w:rsid w:val="002A2C8B"/>
    <w:rsid w:val="002A41CE"/>
    <w:rsid w:val="002A4202"/>
    <w:rsid w:val="002A4DCD"/>
    <w:rsid w:val="002A5AFF"/>
    <w:rsid w:val="002A6614"/>
    <w:rsid w:val="002B0E77"/>
    <w:rsid w:val="002B14E8"/>
    <w:rsid w:val="002B3524"/>
    <w:rsid w:val="002B3748"/>
    <w:rsid w:val="002B69FE"/>
    <w:rsid w:val="002C4BBA"/>
    <w:rsid w:val="002C6B41"/>
    <w:rsid w:val="002C6CDF"/>
    <w:rsid w:val="002C7837"/>
    <w:rsid w:val="002D352E"/>
    <w:rsid w:val="002D4E11"/>
    <w:rsid w:val="002D5504"/>
    <w:rsid w:val="002D6562"/>
    <w:rsid w:val="002D659C"/>
    <w:rsid w:val="002D76C2"/>
    <w:rsid w:val="002E0D3A"/>
    <w:rsid w:val="002E26B0"/>
    <w:rsid w:val="002E402C"/>
    <w:rsid w:val="002E4051"/>
    <w:rsid w:val="002E4FC4"/>
    <w:rsid w:val="002E697A"/>
    <w:rsid w:val="002E7606"/>
    <w:rsid w:val="002E77A3"/>
    <w:rsid w:val="002F0029"/>
    <w:rsid w:val="002F266C"/>
    <w:rsid w:val="002F5E3C"/>
    <w:rsid w:val="002F6458"/>
    <w:rsid w:val="002F663E"/>
    <w:rsid w:val="00300506"/>
    <w:rsid w:val="00304836"/>
    <w:rsid w:val="00305E52"/>
    <w:rsid w:val="003060E8"/>
    <w:rsid w:val="00306162"/>
    <w:rsid w:val="003076FA"/>
    <w:rsid w:val="00307E1F"/>
    <w:rsid w:val="0031195F"/>
    <w:rsid w:val="00313618"/>
    <w:rsid w:val="00314518"/>
    <w:rsid w:val="0031457C"/>
    <w:rsid w:val="00314651"/>
    <w:rsid w:val="00315B79"/>
    <w:rsid w:val="00321B5E"/>
    <w:rsid w:val="00321DC7"/>
    <w:rsid w:val="00322D8A"/>
    <w:rsid w:val="00323453"/>
    <w:rsid w:val="003242F4"/>
    <w:rsid w:val="00324ACB"/>
    <w:rsid w:val="00332515"/>
    <w:rsid w:val="003338AB"/>
    <w:rsid w:val="00334899"/>
    <w:rsid w:val="00335B12"/>
    <w:rsid w:val="00335F6F"/>
    <w:rsid w:val="00337C8E"/>
    <w:rsid w:val="003450BF"/>
    <w:rsid w:val="0034734D"/>
    <w:rsid w:val="003506E8"/>
    <w:rsid w:val="0035271C"/>
    <w:rsid w:val="003550A0"/>
    <w:rsid w:val="00360A58"/>
    <w:rsid w:val="003626DF"/>
    <w:rsid w:val="00362BBC"/>
    <w:rsid w:val="00365440"/>
    <w:rsid w:val="00365B9D"/>
    <w:rsid w:val="00365F6E"/>
    <w:rsid w:val="003666F0"/>
    <w:rsid w:val="003669BB"/>
    <w:rsid w:val="00370550"/>
    <w:rsid w:val="003707BB"/>
    <w:rsid w:val="003719D6"/>
    <w:rsid w:val="00372374"/>
    <w:rsid w:val="00372F41"/>
    <w:rsid w:val="00373313"/>
    <w:rsid w:val="003734BC"/>
    <w:rsid w:val="00373F75"/>
    <w:rsid w:val="00375A0E"/>
    <w:rsid w:val="00375EE3"/>
    <w:rsid w:val="00376CAB"/>
    <w:rsid w:val="003775AB"/>
    <w:rsid w:val="00384AEF"/>
    <w:rsid w:val="00384C36"/>
    <w:rsid w:val="003851AF"/>
    <w:rsid w:val="00385A07"/>
    <w:rsid w:val="0038724B"/>
    <w:rsid w:val="00390341"/>
    <w:rsid w:val="003915CC"/>
    <w:rsid w:val="00393F96"/>
    <w:rsid w:val="0039468C"/>
    <w:rsid w:val="003A17B4"/>
    <w:rsid w:val="003A18E3"/>
    <w:rsid w:val="003A2093"/>
    <w:rsid w:val="003A2892"/>
    <w:rsid w:val="003A311D"/>
    <w:rsid w:val="003A32A0"/>
    <w:rsid w:val="003B166C"/>
    <w:rsid w:val="003B179E"/>
    <w:rsid w:val="003B2B87"/>
    <w:rsid w:val="003B41BD"/>
    <w:rsid w:val="003B4831"/>
    <w:rsid w:val="003B5597"/>
    <w:rsid w:val="003B6537"/>
    <w:rsid w:val="003B7974"/>
    <w:rsid w:val="003C0C29"/>
    <w:rsid w:val="003C232F"/>
    <w:rsid w:val="003C2417"/>
    <w:rsid w:val="003C33B7"/>
    <w:rsid w:val="003C34BC"/>
    <w:rsid w:val="003C4A3D"/>
    <w:rsid w:val="003C632F"/>
    <w:rsid w:val="003C662A"/>
    <w:rsid w:val="003C6B71"/>
    <w:rsid w:val="003D10D0"/>
    <w:rsid w:val="003D2A62"/>
    <w:rsid w:val="003D3D5D"/>
    <w:rsid w:val="003D3DCE"/>
    <w:rsid w:val="003D40C2"/>
    <w:rsid w:val="003D5605"/>
    <w:rsid w:val="003D5E9C"/>
    <w:rsid w:val="003D688C"/>
    <w:rsid w:val="003D7EDD"/>
    <w:rsid w:val="003E06BA"/>
    <w:rsid w:val="003E0B4E"/>
    <w:rsid w:val="003E1039"/>
    <w:rsid w:val="003E2528"/>
    <w:rsid w:val="003E2943"/>
    <w:rsid w:val="003F14F4"/>
    <w:rsid w:val="003F1D03"/>
    <w:rsid w:val="003F35FB"/>
    <w:rsid w:val="003F38FE"/>
    <w:rsid w:val="003F40A4"/>
    <w:rsid w:val="003F4590"/>
    <w:rsid w:val="003F4A3F"/>
    <w:rsid w:val="003F5E54"/>
    <w:rsid w:val="00401138"/>
    <w:rsid w:val="00401A40"/>
    <w:rsid w:val="00401EFB"/>
    <w:rsid w:val="00402E4C"/>
    <w:rsid w:val="00402E5E"/>
    <w:rsid w:val="00405256"/>
    <w:rsid w:val="00405932"/>
    <w:rsid w:val="004106D1"/>
    <w:rsid w:val="00411A09"/>
    <w:rsid w:val="004121A1"/>
    <w:rsid w:val="00413016"/>
    <w:rsid w:val="00414EF7"/>
    <w:rsid w:val="00415B20"/>
    <w:rsid w:val="004164B3"/>
    <w:rsid w:val="00417E13"/>
    <w:rsid w:val="00420D10"/>
    <w:rsid w:val="00421C0F"/>
    <w:rsid w:val="00423268"/>
    <w:rsid w:val="004236F3"/>
    <w:rsid w:val="00423E88"/>
    <w:rsid w:val="004313E0"/>
    <w:rsid w:val="00432B92"/>
    <w:rsid w:val="00434398"/>
    <w:rsid w:val="004346BA"/>
    <w:rsid w:val="004352A1"/>
    <w:rsid w:val="00435311"/>
    <w:rsid w:val="00435514"/>
    <w:rsid w:val="00436EF9"/>
    <w:rsid w:val="00440031"/>
    <w:rsid w:val="00441341"/>
    <w:rsid w:val="004431EC"/>
    <w:rsid w:val="00445249"/>
    <w:rsid w:val="0044621B"/>
    <w:rsid w:val="004506C0"/>
    <w:rsid w:val="0045077F"/>
    <w:rsid w:val="00453094"/>
    <w:rsid w:val="00454B35"/>
    <w:rsid w:val="0045580B"/>
    <w:rsid w:val="0045687B"/>
    <w:rsid w:val="00456A14"/>
    <w:rsid w:val="00457BC7"/>
    <w:rsid w:val="00460D69"/>
    <w:rsid w:val="00462864"/>
    <w:rsid w:val="00464A81"/>
    <w:rsid w:val="00464AA1"/>
    <w:rsid w:val="00464CD9"/>
    <w:rsid w:val="00464F55"/>
    <w:rsid w:val="00464FDA"/>
    <w:rsid w:val="00465154"/>
    <w:rsid w:val="0046723C"/>
    <w:rsid w:val="004677CC"/>
    <w:rsid w:val="0047012D"/>
    <w:rsid w:val="00471273"/>
    <w:rsid w:val="004712B7"/>
    <w:rsid w:val="00471481"/>
    <w:rsid w:val="00471626"/>
    <w:rsid w:val="00472575"/>
    <w:rsid w:val="004728F3"/>
    <w:rsid w:val="004741C0"/>
    <w:rsid w:val="00476880"/>
    <w:rsid w:val="00480339"/>
    <w:rsid w:val="004848F5"/>
    <w:rsid w:val="00485A48"/>
    <w:rsid w:val="004875F4"/>
    <w:rsid w:val="0049110F"/>
    <w:rsid w:val="0049153A"/>
    <w:rsid w:val="00491C0A"/>
    <w:rsid w:val="004929C8"/>
    <w:rsid w:val="00492D41"/>
    <w:rsid w:val="004944FF"/>
    <w:rsid w:val="00496EC3"/>
    <w:rsid w:val="00497282"/>
    <w:rsid w:val="004973A0"/>
    <w:rsid w:val="00497B0D"/>
    <w:rsid w:val="004A0127"/>
    <w:rsid w:val="004A12CC"/>
    <w:rsid w:val="004A141B"/>
    <w:rsid w:val="004A3916"/>
    <w:rsid w:val="004A4EA6"/>
    <w:rsid w:val="004A53A2"/>
    <w:rsid w:val="004A569F"/>
    <w:rsid w:val="004B0C7D"/>
    <w:rsid w:val="004B0C91"/>
    <w:rsid w:val="004B0DBE"/>
    <w:rsid w:val="004B11C7"/>
    <w:rsid w:val="004B2FC9"/>
    <w:rsid w:val="004B420F"/>
    <w:rsid w:val="004B4BF9"/>
    <w:rsid w:val="004B62A5"/>
    <w:rsid w:val="004B7795"/>
    <w:rsid w:val="004B7B4D"/>
    <w:rsid w:val="004B7C58"/>
    <w:rsid w:val="004C18E6"/>
    <w:rsid w:val="004C2374"/>
    <w:rsid w:val="004C2B1E"/>
    <w:rsid w:val="004C3654"/>
    <w:rsid w:val="004C375E"/>
    <w:rsid w:val="004C3C72"/>
    <w:rsid w:val="004C4E65"/>
    <w:rsid w:val="004C553B"/>
    <w:rsid w:val="004C5C6F"/>
    <w:rsid w:val="004C7C9C"/>
    <w:rsid w:val="004D135C"/>
    <w:rsid w:val="004D31A8"/>
    <w:rsid w:val="004D37A9"/>
    <w:rsid w:val="004D4431"/>
    <w:rsid w:val="004D5B63"/>
    <w:rsid w:val="004D6D4A"/>
    <w:rsid w:val="004D6FED"/>
    <w:rsid w:val="004E0990"/>
    <w:rsid w:val="004E1555"/>
    <w:rsid w:val="004E3B39"/>
    <w:rsid w:val="004E3D3F"/>
    <w:rsid w:val="004F06A1"/>
    <w:rsid w:val="004F0A31"/>
    <w:rsid w:val="004F4FC9"/>
    <w:rsid w:val="004F5497"/>
    <w:rsid w:val="004F5A1C"/>
    <w:rsid w:val="004F6E2C"/>
    <w:rsid w:val="004F717B"/>
    <w:rsid w:val="004F73C5"/>
    <w:rsid w:val="00500086"/>
    <w:rsid w:val="00501FB6"/>
    <w:rsid w:val="00502861"/>
    <w:rsid w:val="00503795"/>
    <w:rsid w:val="0050429E"/>
    <w:rsid w:val="00505B60"/>
    <w:rsid w:val="0050623F"/>
    <w:rsid w:val="00506C99"/>
    <w:rsid w:val="0051053E"/>
    <w:rsid w:val="00510AA5"/>
    <w:rsid w:val="00512EED"/>
    <w:rsid w:val="005136BF"/>
    <w:rsid w:val="005145C7"/>
    <w:rsid w:val="005150FA"/>
    <w:rsid w:val="005158C5"/>
    <w:rsid w:val="005164E0"/>
    <w:rsid w:val="00516E3B"/>
    <w:rsid w:val="00521754"/>
    <w:rsid w:val="00521914"/>
    <w:rsid w:val="00521BD1"/>
    <w:rsid w:val="005237FF"/>
    <w:rsid w:val="00524F60"/>
    <w:rsid w:val="00525EFF"/>
    <w:rsid w:val="005267D8"/>
    <w:rsid w:val="00530B68"/>
    <w:rsid w:val="0053166E"/>
    <w:rsid w:val="00532787"/>
    <w:rsid w:val="00534DF3"/>
    <w:rsid w:val="0053666D"/>
    <w:rsid w:val="00536675"/>
    <w:rsid w:val="005369A1"/>
    <w:rsid w:val="00537BB6"/>
    <w:rsid w:val="00537C13"/>
    <w:rsid w:val="005400EB"/>
    <w:rsid w:val="005408E9"/>
    <w:rsid w:val="00540D7C"/>
    <w:rsid w:val="0054235D"/>
    <w:rsid w:val="00543231"/>
    <w:rsid w:val="00543C84"/>
    <w:rsid w:val="00552A44"/>
    <w:rsid w:val="00552EF3"/>
    <w:rsid w:val="00553AD5"/>
    <w:rsid w:val="005553AD"/>
    <w:rsid w:val="0055567B"/>
    <w:rsid w:val="00555C79"/>
    <w:rsid w:val="00556146"/>
    <w:rsid w:val="005562A0"/>
    <w:rsid w:val="00561E31"/>
    <w:rsid w:val="0056365E"/>
    <w:rsid w:val="0056425A"/>
    <w:rsid w:val="005642F8"/>
    <w:rsid w:val="00566650"/>
    <w:rsid w:val="00566A3F"/>
    <w:rsid w:val="00567305"/>
    <w:rsid w:val="00570CA8"/>
    <w:rsid w:val="00571979"/>
    <w:rsid w:val="00572E37"/>
    <w:rsid w:val="00572EF4"/>
    <w:rsid w:val="00572F29"/>
    <w:rsid w:val="00573467"/>
    <w:rsid w:val="00573EA7"/>
    <w:rsid w:val="00577158"/>
    <w:rsid w:val="005809FE"/>
    <w:rsid w:val="005857B7"/>
    <w:rsid w:val="005874A1"/>
    <w:rsid w:val="00592522"/>
    <w:rsid w:val="00593E40"/>
    <w:rsid w:val="00596A67"/>
    <w:rsid w:val="00597442"/>
    <w:rsid w:val="005A33D7"/>
    <w:rsid w:val="005A3D22"/>
    <w:rsid w:val="005A7C79"/>
    <w:rsid w:val="005B259B"/>
    <w:rsid w:val="005B3DA6"/>
    <w:rsid w:val="005B4DC9"/>
    <w:rsid w:val="005B5258"/>
    <w:rsid w:val="005B5CB5"/>
    <w:rsid w:val="005B6175"/>
    <w:rsid w:val="005B70C8"/>
    <w:rsid w:val="005B7495"/>
    <w:rsid w:val="005B7B09"/>
    <w:rsid w:val="005C2340"/>
    <w:rsid w:val="005C2ECD"/>
    <w:rsid w:val="005C33F2"/>
    <w:rsid w:val="005C579F"/>
    <w:rsid w:val="005C6651"/>
    <w:rsid w:val="005C7307"/>
    <w:rsid w:val="005C7EEE"/>
    <w:rsid w:val="005D5050"/>
    <w:rsid w:val="005D5314"/>
    <w:rsid w:val="005D70BA"/>
    <w:rsid w:val="005E14E4"/>
    <w:rsid w:val="005E3027"/>
    <w:rsid w:val="005E5EEA"/>
    <w:rsid w:val="005E6039"/>
    <w:rsid w:val="005E621F"/>
    <w:rsid w:val="005E7C4F"/>
    <w:rsid w:val="005E7F18"/>
    <w:rsid w:val="005F0EB7"/>
    <w:rsid w:val="005F2377"/>
    <w:rsid w:val="005F3002"/>
    <w:rsid w:val="005F3E3D"/>
    <w:rsid w:val="005F53F2"/>
    <w:rsid w:val="005F6676"/>
    <w:rsid w:val="005F6825"/>
    <w:rsid w:val="005F68FE"/>
    <w:rsid w:val="005F6F7C"/>
    <w:rsid w:val="005F7636"/>
    <w:rsid w:val="00600B42"/>
    <w:rsid w:val="006011D0"/>
    <w:rsid w:val="0060390C"/>
    <w:rsid w:val="006110B3"/>
    <w:rsid w:val="00611B51"/>
    <w:rsid w:val="00614B26"/>
    <w:rsid w:val="006153D8"/>
    <w:rsid w:val="006162C7"/>
    <w:rsid w:val="00616F87"/>
    <w:rsid w:val="006171B0"/>
    <w:rsid w:val="0061747D"/>
    <w:rsid w:val="00617673"/>
    <w:rsid w:val="00617715"/>
    <w:rsid w:val="0062137C"/>
    <w:rsid w:val="00621D3A"/>
    <w:rsid w:val="00622E3F"/>
    <w:rsid w:val="00623F3C"/>
    <w:rsid w:val="00624424"/>
    <w:rsid w:val="00625E38"/>
    <w:rsid w:val="00626970"/>
    <w:rsid w:val="00626E08"/>
    <w:rsid w:val="006327ED"/>
    <w:rsid w:val="006338D8"/>
    <w:rsid w:val="00633B0B"/>
    <w:rsid w:val="006343EE"/>
    <w:rsid w:val="00634B54"/>
    <w:rsid w:val="00635932"/>
    <w:rsid w:val="006361D2"/>
    <w:rsid w:val="00636A89"/>
    <w:rsid w:val="00640CAC"/>
    <w:rsid w:val="0064206B"/>
    <w:rsid w:val="006426E5"/>
    <w:rsid w:val="00644474"/>
    <w:rsid w:val="006466A4"/>
    <w:rsid w:val="006479D7"/>
    <w:rsid w:val="00647CD8"/>
    <w:rsid w:val="00651D52"/>
    <w:rsid w:val="006543EC"/>
    <w:rsid w:val="0065462A"/>
    <w:rsid w:val="0065505F"/>
    <w:rsid w:val="00656EF1"/>
    <w:rsid w:val="00660448"/>
    <w:rsid w:val="006605E2"/>
    <w:rsid w:val="00660B8F"/>
    <w:rsid w:val="006630CE"/>
    <w:rsid w:val="00663D2B"/>
    <w:rsid w:val="0066403D"/>
    <w:rsid w:val="006650AC"/>
    <w:rsid w:val="006669F7"/>
    <w:rsid w:val="0066715C"/>
    <w:rsid w:val="006715EC"/>
    <w:rsid w:val="00671F84"/>
    <w:rsid w:val="006724B7"/>
    <w:rsid w:val="0067397B"/>
    <w:rsid w:val="006754EB"/>
    <w:rsid w:val="006827F2"/>
    <w:rsid w:val="00682A4D"/>
    <w:rsid w:val="00682D3D"/>
    <w:rsid w:val="00683551"/>
    <w:rsid w:val="00683BDA"/>
    <w:rsid w:val="006848E0"/>
    <w:rsid w:val="00687318"/>
    <w:rsid w:val="00690162"/>
    <w:rsid w:val="006907BD"/>
    <w:rsid w:val="00691EBB"/>
    <w:rsid w:val="0069207B"/>
    <w:rsid w:val="00692904"/>
    <w:rsid w:val="00692E67"/>
    <w:rsid w:val="00694120"/>
    <w:rsid w:val="00694D32"/>
    <w:rsid w:val="00695949"/>
    <w:rsid w:val="00697205"/>
    <w:rsid w:val="006A35BA"/>
    <w:rsid w:val="006A3693"/>
    <w:rsid w:val="006A680F"/>
    <w:rsid w:val="006B1DD4"/>
    <w:rsid w:val="006B2B78"/>
    <w:rsid w:val="006B4DF5"/>
    <w:rsid w:val="006B6D8F"/>
    <w:rsid w:val="006B6FD8"/>
    <w:rsid w:val="006B7A21"/>
    <w:rsid w:val="006C1D72"/>
    <w:rsid w:val="006C3C7A"/>
    <w:rsid w:val="006C4507"/>
    <w:rsid w:val="006C504E"/>
    <w:rsid w:val="006C5797"/>
    <w:rsid w:val="006C651A"/>
    <w:rsid w:val="006C7EE7"/>
    <w:rsid w:val="006D01D6"/>
    <w:rsid w:val="006D030F"/>
    <w:rsid w:val="006D1483"/>
    <w:rsid w:val="006D18AF"/>
    <w:rsid w:val="006D239F"/>
    <w:rsid w:val="006D3460"/>
    <w:rsid w:val="006D3811"/>
    <w:rsid w:val="006D3C85"/>
    <w:rsid w:val="006D3E98"/>
    <w:rsid w:val="006D4B7C"/>
    <w:rsid w:val="006D51AA"/>
    <w:rsid w:val="006D5899"/>
    <w:rsid w:val="006D622B"/>
    <w:rsid w:val="006D6567"/>
    <w:rsid w:val="006E0238"/>
    <w:rsid w:val="006E0FEC"/>
    <w:rsid w:val="006E1CFA"/>
    <w:rsid w:val="006E6AFC"/>
    <w:rsid w:val="006E7D08"/>
    <w:rsid w:val="006F0014"/>
    <w:rsid w:val="006F0770"/>
    <w:rsid w:val="006F0D05"/>
    <w:rsid w:val="006F121A"/>
    <w:rsid w:val="006F2646"/>
    <w:rsid w:val="006F414C"/>
    <w:rsid w:val="006F6075"/>
    <w:rsid w:val="006F69D0"/>
    <w:rsid w:val="00700C4E"/>
    <w:rsid w:val="00704E1D"/>
    <w:rsid w:val="00704E26"/>
    <w:rsid w:val="00705309"/>
    <w:rsid w:val="00705626"/>
    <w:rsid w:val="00705B8C"/>
    <w:rsid w:val="00707D8C"/>
    <w:rsid w:val="00710146"/>
    <w:rsid w:val="007109C9"/>
    <w:rsid w:val="007127BD"/>
    <w:rsid w:val="0071403C"/>
    <w:rsid w:val="00714F0C"/>
    <w:rsid w:val="00714F0E"/>
    <w:rsid w:val="007155F7"/>
    <w:rsid w:val="00715B10"/>
    <w:rsid w:val="00720836"/>
    <w:rsid w:val="00720C82"/>
    <w:rsid w:val="007230D1"/>
    <w:rsid w:val="00725A64"/>
    <w:rsid w:val="00726CB4"/>
    <w:rsid w:val="00727912"/>
    <w:rsid w:val="00730A25"/>
    <w:rsid w:val="007320B3"/>
    <w:rsid w:val="00733296"/>
    <w:rsid w:val="0073342C"/>
    <w:rsid w:val="00733989"/>
    <w:rsid w:val="00733CD6"/>
    <w:rsid w:val="0073740F"/>
    <w:rsid w:val="007403A3"/>
    <w:rsid w:val="00741298"/>
    <w:rsid w:val="00741A88"/>
    <w:rsid w:val="00741D52"/>
    <w:rsid w:val="00742ADA"/>
    <w:rsid w:val="0074502C"/>
    <w:rsid w:val="007455DD"/>
    <w:rsid w:val="00745C8C"/>
    <w:rsid w:val="00745D8E"/>
    <w:rsid w:val="00746BC2"/>
    <w:rsid w:val="00747091"/>
    <w:rsid w:val="00747E46"/>
    <w:rsid w:val="00751236"/>
    <w:rsid w:val="00751727"/>
    <w:rsid w:val="0075420F"/>
    <w:rsid w:val="00754FF2"/>
    <w:rsid w:val="007552CA"/>
    <w:rsid w:val="00756DE3"/>
    <w:rsid w:val="00760B4F"/>
    <w:rsid w:val="00760C54"/>
    <w:rsid w:val="00760DC1"/>
    <w:rsid w:val="00762A9E"/>
    <w:rsid w:val="00762C00"/>
    <w:rsid w:val="007650A7"/>
    <w:rsid w:val="0076526A"/>
    <w:rsid w:val="00765380"/>
    <w:rsid w:val="007659E4"/>
    <w:rsid w:val="0077064D"/>
    <w:rsid w:val="007709E9"/>
    <w:rsid w:val="00771283"/>
    <w:rsid w:val="007737E1"/>
    <w:rsid w:val="00773ABA"/>
    <w:rsid w:val="00774284"/>
    <w:rsid w:val="00776B94"/>
    <w:rsid w:val="00777ADA"/>
    <w:rsid w:val="0078001E"/>
    <w:rsid w:val="0078196E"/>
    <w:rsid w:val="0078688A"/>
    <w:rsid w:val="00787605"/>
    <w:rsid w:val="00791303"/>
    <w:rsid w:val="007941E6"/>
    <w:rsid w:val="0079425A"/>
    <w:rsid w:val="007948FA"/>
    <w:rsid w:val="00795BCF"/>
    <w:rsid w:val="00797923"/>
    <w:rsid w:val="007A08C5"/>
    <w:rsid w:val="007A0964"/>
    <w:rsid w:val="007A24E5"/>
    <w:rsid w:val="007A4064"/>
    <w:rsid w:val="007A4330"/>
    <w:rsid w:val="007B115B"/>
    <w:rsid w:val="007B11D1"/>
    <w:rsid w:val="007B162E"/>
    <w:rsid w:val="007B4DF2"/>
    <w:rsid w:val="007B4EF1"/>
    <w:rsid w:val="007B5845"/>
    <w:rsid w:val="007B5F33"/>
    <w:rsid w:val="007C02CE"/>
    <w:rsid w:val="007C1510"/>
    <w:rsid w:val="007C1867"/>
    <w:rsid w:val="007C4AE3"/>
    <w:rsid w:val="007C7003"/>
    <w:rsid w:val="007D0825"/>
    <w:rsid w:val="007D28D5"/>
    <w:rsid w:val="007D32EF"/>
    <w:rsid w:val="007D3B20"/>
    <w:rsid w:val="007D68CC"/>
    <w:rsid w:val="007E0D48"/>
    <w:rsid w:val="007E1330"/>
    <w:rsid w:val="007E1AA0"/>
    <w:rsid w:val="007E1FA4"/>
    <w:rsid w:val="007F1EF9"/>
    <w:rsid w:val="007F2F1C"/>
    <w:rsid w:val="007F2F77"/>
    <w:rsid w:val="007F479A"/>
    <w:rsid w:val="007F4D67"/>
    <w:rsid w:val="007F55A3"/>
    <w:rsid w:val="007F56D4"/>
    <w:rsid w:val="007F674B"/>
    <w:rsid w:val="007F6BD9"/>
    <w:rsid w:val="008007C5"/>
    <w:rsid w:val="008032F7"/>
    <w:rsid w:val="008039E8"/>
    <w:rsid w:val="00804259"/>
    <w:rsid w:val="00806A0F"/>
    <w:rsid w:val="008075D5"/>
    <w:rsid w:val="00813017"/>
    <w:rsid w:val="00813069"/>
    <w:rsid w:val="008136D9"/>
    <w:rsid w:val="008138FA"/>
    <w:rsid w:val="0081498A"/>
    <w:rsid w:val="00814E93"/>
    <w:rsid w:val="00815813"/>
    <w:rsid w:val="008179AA"/>
    <w:rsid w:val="0082112C"/>
    <w:rsid w:val="0082151E"/>
    <w:rsid w:val="008225FB"/>
    <w:rsid w:val="008229F6"/>
    <w:rsid w:val="00822B7E"/>
    <w:rsid w:val="00822CFF"/>
    <w:rsid w:val="008230D5"/>
    <w:rsid w:val="008233A5"/>
    <w:rsid w:val="008240EA"/>
    <w:rsid w:val="00824F2E"/>
    <w:rsid w:val="008265B7"/>
    <w:rsid w:val="0082688B"/>
    <w:rsid w:val="00826B4C"/>
    <w:rsid w:val="00830145"/>
    <w:rsid w:val="00830A35"/>
    <w:rsid w:val="00831A78"/>
    <w:rsid w:val="008321CB"/>
    <w:rsid w:val="008339E8"/>
    <w:rsid w:val="00835CAC"/>
    <w:rsid w:val="00835F4C"/>
    <w:rsid w:val="00837592"/>
    <w:rsid w:val="008422A0"/>
    <w:rsid w:val="008433E2"/>
    <w:rsid w:val="00843919"/>
    <w:rsid w:val="008459BA"/>
    <w:rsid w:val="00847131"/>
    <w:rsid w:val="00847426"/>
    <w:rsid w:val="00850A8E"/>
    <w:rsid w:val="00852709"/>
    <w:rsid w:val="00852C5F"/>
    <w:rsid w:val="00857A6E"/>
    <w:rsid w:val="008602A1"/>
    <w:rsid w:val="008613A7"/>
    <w:rsid w:val="00866642"/>
    <w:rsid w:val="00866BC3"/>
    <w:rsid w:val="008671F4"/>
    <w:rsid w:val="00867CF8"/>
    <w:rsid w:val="008701DA"/>
    <w:rsid w:val="00870D3C"/>
    <w:rsid w:val="00871475"/>
    <w:rsid w:val="00872326"/>
    <w:rsid w:val="00872B6D"/>
    <w:rsid w:val="00876B92"/>
    <w:rsid w:val="00877B05"/>
    <w:rsid w:val="0088101E"/>
    <w:rsid w:val="00881B6F"/>
    <w:rsid w:val="0088507D"/>
    <w:rsid w:val="00886152"/>
    <w:rsid w:val="00886183"/>
    <w:rsid w:val="00890697"/>
    <w:rsid w:val="008918BA"/>
    <w:rsid w:val="00892389"/>
    <w:rsid w:val="00895134"/>
    <w:rsid w:val="00895FC8"/>
    <w:rsid w:val="0089674C"/>
    <w:rsid w:val="00897461"/>
    <w:rsid w:val="008A0457"/>
    <w:rsid w:val="008A04EF"/>
    <w:rsid w:val="008A1329"/>
    <w:rsid w:val="008A13B5"/>
    <w:rsid w:val="008A1FDA"/>
    <w:rsid w:val="008A2CCE"/>
    <w:rsid w:val="008A4744"/>
    <w:rsid w:val="008A54CA"/>
    <w:rsid w:val="008A56B4"/>
    <w:rsid w:val="008A5F1A"/>
    <w:rsid w:val="008A74E6"/>
    <w:rsid w:val="008A7F86"/>
    <w:rsid w:val="008B067D"/>
    <w:rsid w:val="008B2C5D"/>
    <w:rsid w:val="008B2DB1"/>
    <w:rsid w:val="008B4629"/>
    <w:rsid w:val="008B47F5"/>
    <w:rsid w:val="008B48C3"/>
    <w:rsid w:val="008B4C32"/>
    <w:rsid w:val="008B6263"/>
    <w:rsid w:val="008B73FC"/>
    <w:rsid w:val="008C007C"/>
    <w:rsid w:val="008C0E05"/>
    <w:rsid w:val="008C1C1E"/>
    <w:rsid w:val="008C2655"/>
    <w:rsid w:val="008C5E9E"/>
    <w:rsid w:val="008D1B66"/>
    <w:rsid w:val="008D1E18"/>
    <w:rsid w:val="008D380E"/>
    <w:rsid w:val="008D3B99"/>
    <w:rsid w:val="008D4252"/>
    <w:rsid w:val="008D4B61"/>
    <w:rsid w:val="008D527F"/>
    <w:rsid w:val="008D6426"/>
    <w:rsid w:val="008D71C0"/>
    <w:rsid w:val="008E0E68"/>
    <w:rsid w:val="008E131F"/>
    <w:rsid w:val="008E25DA"/>
    <w:rsid w:val="008E378E"/>
    <w:rsid w:val="008E5569"/>
    <w:rsid w:val="008E6D95"/>
    <w:rsid w:val="008E6E94"/>
    <w:rsid w:val="008E780D"/>
    <w:rsid w:val="008F01D4"/>
    <w:rsid w:val="008F05B5"/>
    <w:rsid w:val="008F0992"/>
    <w:rsid w:val="008F10BE"/>
    <w:rsid w:val="008F1D98"/>
    <w:rsid w:val="008F2459"/>
    <w:rsid w:val="008F258A"/>
    <w:rsid w:val="008F2E2C"/>
    <w:rsid w:val="008F7144"/>
    <w:rsid w:val="008F7258"/>
    <w:rsid w:val="008F7A18"/>
    <w:rsid w:val="008F7E5A"/>
    <w:rsid w:val="00900E8F"/>
    <w:rsid w:val="0090107F"/>
    <w:rsid w:val="0090148A"/>
    <w:rsid w:val="009026D1"/>
    <w:rsid w:val="0090358C"/>
    <w:rsid w:val="00903803"/>
    <w:rsid w:val="009048C3"/>
    <w:rsid w:val="00905082"/>
    <w:rsid w:val="00906A3B"/>
    <w:rsid w:val="00912EC0"/>
    <w:rsid w:val="00914769"/>
    <w:rsid w:val="00915973"/>
    <w:rsid w:val="00917BFC"/>
    <w:rsid w:val="00920A41"/>
    <w:rsid w:val="009212D1"/>
    <w:rsid w:val="009213B2"/>
    <w:rsid w:val="0092147A"/>
    <w:rsid w:val="0092169C"/>
    <w:rsid w:val="00921D22"/>
    <w:rsid w:val="00922D1F"/>
    <w:rsid w:val="00924342"/>
    <w:rsid w:val="00924DDD"/>
    <w:rsid w:val="00925FF2"/>
    <w:rsid w:val="009268CC"/>
    <w:rsid w:val="00927E12"/>
    <w:rsid w:val="0093085B"/>
    <w:rsid w:val="00934217"/>
    <w:rsid w:val="009371D5"/>
    <w:rsid w:val="00937CE3"/>
    <w:rsid w:val="00941982"/>
    <w:rsid w:val="00941E67"/>
    <w:rsid w:val="009423B2"/>
    <w:rsid w:val="00943A23"/>
    <w:rsid w:val="00946484"/>
    <w:rsid w:val="00950DC1"/>
    <w:rsid w:val="00951039"/>
    <w:rsid w:val="0095160E"/>
    <w:rsid w:val="00952097"/>
    <w:rsid w:val="0095228A"/>
    <w:rsid w:val="00952971"/>
    <w:rsid w:val="009564F5"/>
    <w:rsid w:val="009575C6"/>
    <w:rsid w:val="0096126B"/>
    <w:rsid w:val="00962FB3"/>
    <w:rsid w:val="00963793"/>
    <w:rsid w:val="00965415"/>
    <w:rsid w:val="009673D3"/>
    <w:rsid w:val="00967775"/>
    <w:rsid w:val="0097081D"/>
    <w:rsid w:val="00970BBD"/>
    <w:rsid w:val="00972068"/>
    <w:rsid w:val="00972364"/>
    <w:rsid w:val="00972917"/>
    <w:rsid w:val="009762ED"/>
    <w:rsid w:val="0097689C"/>
    <w:rsid w:val="0098021D"/>
    <w:rsid w:val="0098093A"/>
    <w:rsid w:val="00981479"/>
    <w:rsid w:val="00981D5C"/>
    <w:rsid w:val="00982D3E"/>
    <w:rsid w:val="00983955"/>
    <w:rsid w:val="00983988"/>
    <w:rsid w:val="00985A91"/>
    <w:rsid w:val="00987EB4"/>
    <w:rsid w:val="009907CC"/>
    <w:rsid w:val="00990DB1"/>
    <w:rsid w:val="00991BB6"/>
    <w:rsid w:val="0099225C"/>
    <w:rsid w:val="00993362"/>
    <w:rsid w:val="0099349B"/>
    <w:rsid w:val="00993EDB"/>
    <w:rsid w:val="009A217C"/>
    <w:rsid w:val="009A439D"/>
    <w:rsid w:val="009A61CA"/>
    <w:rsid w:val="009A6798"/>
    <w:rsid w:val="009B251A"/>
    <w:rsid w:val="009B27FC"/>
    <w:rsid w:val="009B2E3F"/>
    <w:rsid w:val="009B2E6F"/>
    <w:rsid w:val="009B3F28"/>
    <w:rsid w:val="009B4397"/>
    <w:rsid w:val="009B471D"/>
    <w:rsid w:val="009B4731"/>
    <w:rsid w:val="009B5BD8"/>
    <w:rsid w:val="009B6B43"/>
    <w:rsid w:val="009C0187"/>
    <w:rsid w:val="009C20FF"/>
    <w:rsid w:val="009C2C25"/>
    <w:rsid w:val="009C2DD1"/>
    <w:rsid w:val="009C3EEC"/>
    <w:rsid w:val="009C45B9"/>
    <w:rsid w:val="009C7094"/>
    <w:rsid w:val="009D025B"/>
    <w:rsid w:val="009D2276"/>
    <w:rsid w:val="009D2426"/>
    <w:rsid w:val="009D493E"/>
    <w:rsid w:val="009D6472"/>
    <w:rsid w:val="009D664B"/>
    <w:rsid w:val="009D7346"/>
    <w:rsid w:val="009E01F0"/>
    <w:rsid w:val="009E135E"/>
    <w:rsid w:val="009E225B"/>
    <w:rsid w:val="009E3A51"/>
    <w:rsid w:val="009E43EF"/>
    <w:rsid w:val="009E591E"/>
    <w:rsid w:val="009E5F4D"/>
    <w:rsid w:val="009E6524"/>
    <w:rsid w:val="009E7A22"/>
    <w:rsid w:val="009F08CC"/>
    <w:rsid w:val="009F180C"/>
    <w:rsid w:val="009F19AE"/>
    <w:rsid w:val="009F4999"/>
    <w:rsid w:val="009F64C3"/>
    <w:rsid w:val="009F6F26"/>
    <w:rsid w:val="00A001EF"/>
    <w:rsid w:val="00A008F2"/>
    <w:rsid w:val="00A0439D"/>
    <w:rsid w:val="00A04469"/>
    <w:rsid w:val="00A051F6"/>
    <w:rsid w:val="00A052D8"/>
    <w:rsid w:val="00A052E7"/>
    <w:rsid w:val="00A05E86"/>
    <w:rsid w:val="00A0638D"/>
    <w:rsid w:val="00A064F9"/>
    <w:rsid w:val="00A07001"/>
    <w:rsid w:val="00A10809"/>
    <w:rsid w:val="00A11602"/>
    <w:rsid w:val="00A14059"/>
    <w:rsid w:val="00A1416F"/>
    <w:rsid w:val="00A153A1"/>
    <w:rsid w:val="00A166A1"/>
    <w:rsid w:val="00A178C3"/>
    <w:rsid w:val="00A20260"/>
    <w:rsid w:val="00A20426"/>
    <w:rsid w:val="00A205BE"/>
    <w:rsid w:val="00A2075F"/>
    <w:rsid w:val="00A22163"/>
    <w:rsid w:val="00A22218"/>
    <w:rsid w:val="00A222B9"/>
    <w:rsid w:val="00A22B8F"/>
    <w:rsid w:val="00A22E23"/>
    <w:rsid w:val="00A237C7"/>
    <w:rsid w:val="00A25469"/>
    <w:rsid w:val="00A262D9"/>
    <w:rsid w:val="00A30BF0"/>
    <w:rsid w:val="00A31289"/>
    <w:rsid w:val="00A341E6"/>
    <w:rsid w:val="00A3501F"/>
    <w:rsid w:val="00A37370"/>
    <w:rsid w:val="00A40126"/>
    <w:rsid w:val="00A43DB3"/>
    <w:rsid w:val="00A45777"/>
    <w:rsid w:val="00A45D21"/>
    <w:rsid w:val="00A4744E"/>
    <w:rsid w:val="00A47B84"/>
    <w:rsid w:val="00A5249B"/>
    <w:rsid w:val="00A55AF3"/>
    <w:rsid w:val="00A57497"/>
    <w:rsid w:val="00A61CED"/>
    <w:rsid w:val="00A635BE"/>
    <w:rsid w:val="00A63631"/>
    <w:rsid w:val="00A64F83"/>
    <w:rsid w:val="00A671CD"/>
    <w:rsid w:val="00A67C9F"/>
    <w:rsid w:val="00A7059C"/>
    <w:rsid w:val="00A713C1"/>
    <w:rsid w:val="00A73146"/>
    <w:rsid w:val="00A742A2"/>
    <w:rsid w:val="00A749E8"/>
    <w:rsid w:val="00A74BC3"/>
    <w:rsid w:val="00A75668"/>
    <w:rsid w:val="00A7781B"/>
    <w:rsid w:val="00A80914"/>
    <w:rsid w:val="00A85F55"/>
    <w:rsid w:val="00A860E3"/>
    <w:rsid w:val="00A909C4"/>
    <w:rsid w:val="00A91667"/>
    <w:rsid w:val="00A91EAD"/>
    <w:rsid w:val="00A91F55"/>
    <w:rsid w:val="00A9284B"/>
    <w:rsid w:val="00A92FC1"/>
    <w:rsid w:val="00A93919"/>
    <w:rsid w:val="00A94110"/>
    <w:rsid w:val="00A959D7"/>
    <w:rsid w:val="00AA02E2"/>
    <w:rsid w:val="00AA0D54"/>
    <w:rsid w:val="00AA582C"/>
    <w:rsid w:val="00AA6919"/>
    <w:rsid w:val="00AB0989"/>
    <w:rsid w:val="00AB6EDC"/>
    <w:rsid w:val="00AB7132"/>
    <w:rsid w:val="00AB7E1B"/>
    <w:rsid w:val="00AC21FD"/>
    <w:rsid w:val="00AC2D6D"/>
    <w:rsid w:val="00AC3CD5"/>
    <w:rsid w:val="00AC4BA4"/>
    <w:rsid w:val="00AC64F0"/>
    <w:rsid w:val="00AC65B5"/>
    <w:rsid w:val="00AC7C15"/>
    <w:rsid w:val="00AD5B3A"/>
    <w:rsid w:val="00AD5CD5"/>
    <w:rsid w:val="00AE0C4A"/>
    <w:rsid w:val="00AE18D2"/>
    <w:rsid w:val="00AE2304"/>
    <w:rsid w:val="00AE2FD1"/>
    <w:rsid w:val="00AE3C08"/>
    <w:rsid w:val="00AE3C09"/>
    <w:rsid w:val="00AE4943"/>
    <w:rsid w:val="00AE4AA1"/>
    <w:rsid w:val="00AE58E0"/>
    <w:rsid w:val="00AE6237"/>
    <w:rsid w:val="00AE683A"/>
    <w:rsid w:val="00AE68D4"/>
    <w:rsid w:val="00AF09C3"/>
    <w:rsid w:val="00AF2F8A"/>
    <w:rsid w:val="00AF56FF"/>
    <w:rsid w:val="00AF5849"/>
    <w:rsid w:val="00AF62A6"/>
    <w:rsid w:val="00AF7C61"/>
    <w:rsid w:val="00B009BF"/>
    <w:rsid w:val="00B009ED"/>
    <w:rsid w:val="00B01C32"/>
    <w:rsid w:val="00B0339E"/>
    <w:rsid w:val="00B052B9"/>
    <w:rsid w:val="00B07114"/>
    <w:rsid w:val="00B07A80"/>
    <w:rsid w:val="00B105A6"/>
    <w:rsid w:val="00B118B7"/>
    <w:rsid w:val="00B12585"/>
    <w:rsid w:val="00B12FB4"/>
    <w:rsid w:val="00B13323"/>
    <w:rsid w:val="00B152AB"/>
    <w:rsid w:val="00B159AB"/>
    <w:rsid w:val="00B16495"/>
    <w:rsid w:val="00B1756E"/>
    <w:rsid w:val="00B21720"/>
    <w:rsid w:val="00B2198E"/>
    <w:rsid w:val="00B22A5D"/>
    <w:rsid w:val="00B239F7"/>
    <w:rsid w:val="00B24129"/>
    <w:rsid w:val="00B24901"/>
    <w:rsid w:val="00B24FA4"/>
    <w:rsid w:val="00B265D4"/>
    <w:rsid w:val="00B27633"/>
    <w:rsid w:val="00B33026"/>
    <w:rsid w:val="00B35210"/>
    <w:rsid w:val="00B40432"/>
    <w:rsid w:val="00B41598"/>
    <w:rsid w:val="00B41744"/>
    <w:rsid w:val="00B42597"/>
    <w:rsid w:val="00B4396B"/>
    <w:rsid w:val="00B45003"/>
    <w:rsid w:val="00B471C4"/>
    <w:rsid w:val="00B47745"/>
    <w:rsid w:val="00B50974"/>
    <w:rsid w:val="00B50C4C"/>
    <w:rsid w:val="00B51B8B"/>
    <w:rsid w:val="00B51F57"/>
    <w:rsid w:val="00B550D7"/>
    <w:rsid w:val="00B554AD"/>
    <w:rsid w:val="00B55567"/>
    <w:rsid w:val="00B55862"/>
    <w:rsid w:val="00B57463"/>
    <w:rsid w:val="00B6015B"/>
    <w:rsid w:val="00B611C2"/>
    <w:rsid w:val="00B6153D"/>
    <w:rsid w:val="00B6266B"/>
    <w:rsid w:val="00B635C1"/>
    <w:rsid w:val="00B640E5"/>
    <w:rsid w:val="00B65090"/>
    <w:rsid w:val="00B6590C"/>
    <w:rsid w:val="00B65C82"/>
    <w:rsid w:val="00B67E3C"/>
    <w:rsid w:val="00B70EF4"/>
    <w:rsid w:val="00B72ECB"/>
    <w:rsid w:val="00B73AF2"/>
    <w:rsid w:val="00B75088"/>
    <w:rsid w:val="00B75285"/>
    <w:rsid w:val="00B75D85"/>
    <w:rsid w:val="00B7611A"/>
    <w:rsid w:val="00B769AA"/>
    <w:rsid w:val="00B77A30"/>
    <w:rsid w:val="00B8054D"/>
    <w:rsid w:val="00B81DCB"/>
    <w:rsid w:val="00B81E3E"/>
    <w:rsid w:val="00B83D83"/>
    <w:rsid w:val="00B875F2"/>
    <w:rsid w:val="00B911CA"/>
    <w:rsid w:val="00B92DA0"/>
    <w:rsid w:val="00B9405E"/>
    <w:rsid w:val="00B94A5A"/>
    <w:rsid w:val="00B956E5"/>
    <w:rsid w:val="00B95E40"/>
    <w:rsid w:val="00B9622A"/>
    <w:rsid w:val="00B96BB0"/>
    <w:rsid w:val="00BA0559"/>
    <w:rsid w:val="00BA0BF5"/>
    <w:rsid w:val="00BA2150"/>
    <w:rsid w:val="00BA3F99"/>
    <w:rsid w:val="00BA4A0C"/>
    <w:rsid w:val="00BB0927"/>
    <w:rsid w:val="00BB1BA0"/>
    <w:rsid w:val="00BB215B"/>
    <w:rsid w:val="00BB5647"/>
    <w:rsid w:val="00BB5FC8"/>
    <w:rsid w:val="00BB63A8"/>
    <w:rsid w:val="00BB665F"/>
    <w:rsid w:val="00BC0103"/>
    <w:rsid w:val="00BC11A3"/>
    <w:rsid w:val="00BC1252"/>
    <w:rsid w:val="00BC2D37"/>
    <w:rsid w:val="00BC339D"/>
    <w:rsid w:val="00BC43A3"/>
    <w:rsid w:val="00BC52F6"/>
    <w:rsid w:val="00BC5480"/>
    <w:rsid w:val="00BC563E"/>
    <w:rsid w:val="00BC630A"/>
    <w:rsid w:val="00BC6A72"/>
    <w:rsid w:val="00BC7B9A"/>
    <w:rsid w:val="00BD0B15"/>
    <w:rsid w:val="00BD24A6"/>
    <w:rsid w:val="00BD508D"/>
    <w:rsid w:val="00BD696E"/>
    <w:rsid w:val="00BD73D3"/>
    <w:rsid w:val="00BE2037"/>
    <w:rsid w:val="00BE384C"/>
    <w:rsid w:val="00BE4933"/>
    <w:rsid w:val="00BE5F87"/>
    <w:rsid w:val="00BE7242"/>
    <w:rsid w:val="00BE74D1"/>
    <w:rsid w:val="00BF127E"/>
    <w:rsid w:val="00BF152A"/>
    <w:rsid w:val="00BF35FF"/>
    <w:rsid w:val="00BF4BF3"/>
    <w:rsid w:val="00BF74E2"/>
    <w:rsid w:val="00C01D87"/>
    <w:rsid w:val="00C03885"/>
    <w:rsid w:val="00C03FB9"/>
    <w:rsid w:val="00C057DD"/>
    <w:rsid w:val="00C06AD9"/>
    <w:rsid w:val="00C07736"/>
    <w:rsid w:val="00C07D16"/>
    <w:rsid w:val="00C11236"/>
    <w:rsid w:val="00C13693"/>
    <w:rsid w:val="00C13C90"/>
    <w:rsid w:val="00C142D5"/>
    <w:rsid w:val="00C16CD3"/>
    <w:rsid w:val="00C16E06"/>
    <w:rsid w:val="00C178A1"/>
    <w:rsid w:val="00C21857"/>
    <w:rsid w:val="00C21D40"/>
    <w:rsid w:val="00C2215B"/>
    <w:rsid w:val="00C23165"/>
    <w:rsid w:val="00C23B1C"/>
    <w:rsid w:val="00C2409D"/>
    <w:rsid w:val="00C260C9"/>
    <w:rsid w:val="00C26AB7"/>
    <w:rsid w:val="00C32B86"/>
    <w:rsid w:val="00C33197"/>
    <w:rsid w:val="00C339C4"/>
    <w:rsid w:val="00C3458A"/>
    <w:rsid w:val="00C34B59"/>
    <w:rsid w:val="00C35F08"/>
    <w:rsid w:val="00C3745F"/>
    <w:rsid w:val="00C42569"/>
    <w:rsid w:val="00C42B29"/>
    <w:rsid w:val="00C439CB"/>
    <w:rsid w:val="00C45657"/>
    <w:rsid w:val="00C45B8C"/>
    <w:rsid w:val="00C46996"/>
    <w:rsid w:val="00C47D71"/>
    <w:rsid w:val="00C504F4"/>
    <w:rsid w:val="00C52058"/>
    <w:rsid w:val="00C5480E"/>
    <w:rsid w:val="00C54E73"/>
    <w:rsid w:val="00C560AC"/>
    <w:rsid w:val="00C561A0"/>
    <w:rsid w:val="00C57387"/>
    <w:rsid w:val="00C57ACE"/>
    <w:rsid w:val="00C57DFE"/>
    <w:rsid w:val="00C62E62"/>
    <w:rsid w:val="00C63F89"/>
    <w:rsid w:val="00C64540"/>
    <w:rsid w:val="00C67215"/>
    <w:rsid w:val="00C70940"/>
    <w:rsid w:val="00C73AF5"/>
    <w:rsid w:val="00C73DBF"/>
    <w:rsid w:val="00C741B9"/>
    <w:rsid w:val="00C75D07"/>
    <w:rsid w:val="00C76811"/>
    <w:rsid w:val="00C76A8D"/>
    <w:rsid w:val="00C80029"/>
    <w:rsid w:val="00C80C00"/>
    <w:rsid w:val="00C826C0"/>
    <w:rsid w:val="00C8532D"/>
    <w:rsid w:val="00C864FE"/>
    <w:rsid w:val="00C86966"/>
    <w:rsid w:val="00C874D5"/>
    <w:rsid w:val="00C90B67"/>
    <w:rsid w:val="00C9496C"/>
    <w:rsid w:val="00C9513F"/>
    <w:rsid w:val="00C9789B"/>
    <w:rsid w:val="00CA2CA9"/>
    <w:rsid w:val="00CA4B98"/>
    <w:rsid w:val="00CB16E6"/>
    <w:rsid w:val="00CB1E37"/>
    <w:rsid w:val="00CB21EE"/>
    <w:rsid w:val="00CB2B1B"/>
    <w:rsid w:val="00CB2F45"/>
    <w:rsid w:val="00CB3241"/>
    <w:rsid w:val="00CB49EC"/>
    <w:rsid w:val="00CB769D"/>
    <w:rsid w:val="00CC1E5A"/>
    <w:rsid w:val="00CC3F5C"/>
    <w:rsid w:val="00CC5D3A"/>
    <w:rsid w:val="00CC67D1"/>
    <w:rsid w:val="00CD0932"/>
    <w:rsid w:val="00CD26F9"/>
    <w:rsid w:val="00CD368A"/>
    <w:rsid w:val="00CD430D"/>
    <w:rsid w:val="00CD43A1"/>
    <w:rsid w:val="00CD7BA5"/>
    <w:rsid w:val="00CE0604"/>
    <w:rsid w:val="00CE14C9"/>
    <w:rsid w:val="00CE276D"/>
    <w:rsid w:val="00CE320F"/>
    <w:rsid w:val="00CE3763"/>
    <w:rsid w:val="00CE5786"/>
    <w:rsid w:val="00CE7AA8"/>
    <w:rsid w:val="00CF275C"/>
    <w:rsid w:val="00CF5200"/>
    <w:rsid w:val="00CF536B"/>
    <w:rsid w:val="00CF694B"/>
    <w:rsid w:val="00CF7382"/>
    <w:rsid w:val="00D00C5D"/>
    <w:rsid w:val="00D023E8"/>
    <w:rsid w:val="00D03441"/>
    <w:rsid w:val="00D03833"/>
    <w:rsid w:val="00D03D39"/>
    <w:rsid w:val="00D04918"/>
    <w:rsid w:val="00D06EB1"/>
    <w:rsid w:val="00D07459"/>
    <w:rsid w:val="00D07B9E"/>
    <w:rsid w:val="00D10779"/>
    <w:rsid w:val="00D137AD"/>
    <w:rsid w:val="00D14DBB"/>
    <w:rsid w:val="00D15425"/>
    <w:rsid w:val="00D1612A"/>
    <w:rsid w:val="00D17D29"/>
    <w:rsid w:val="00D17D4A"/>
    <w:rsid w:val="00D17FF4"/>
    <w:rsid w:val="00D202D6"/>
    <w:rsid w:val="00D207E9"/>
    <w:rsid w:val="00D22FB3"/>
    <w:rsid w:val="00D248D9"/>
    <w:rsid w:val="00D2570F"/>
    <w:rsid w:val="00D26CE6"/>
    <w:rsid w:val="00D27685"/>
    <w:rsid w:val="00D30357"/>
    <w:rsid w:val="00D30398"/>
    <w:rsid w:val="00D3068E"/>
    <w:rsid w:val="00D30E72"/>
    <w:rsid w:val="00D3407A"/>
    <w:rsid w:val="00D3707E"/>
    <w:rsid w:val="00D3729F"/>
    <w:rsid w:val="00D372DA"/>
    <w:rsid w:val="00D3766E"/>
    <w:rsid w:val="00D3775A"/>
    <w:rsid w:val="00D37BA2"/>
    <w:rsid w:val="00D403EC"/>
    <w:rsid w:val="00D406DA"/>
    <w:rsid w:val="00D4242F"/>
    <w:rsid w:val="00D45422"/>
    <w:rsid w:val="00D45615"/>
    <w:rsid w:val="00D47323"/>
    <w:rsid w:val="00D5093D"/>
    <w:rsid w:val="00D50FC4"/>
    <w:rsid w:val="00D51D13"/>
    <w:rsid w:val="00D52A7B"/>
    <w:rsid w:val="00D53B60"/>
    <w:rsid w:val="00D53FC8"/>
    <w:rsid w:val="00D55918"/>
    <w:rsid w:val="00D56659"/>
    <w:rsid w:val="00D62517"/>
    <w:rsid w:val="00D664E6"/>
    <w:rsid w:val="00D72A18"/>
    <w:rsid w:val="00D75694"/>
    <w:rsid w:val="00D75E11"/>
    <w:rsid w:val="00D75F64"/>
    <w:rsid w:val="00D760A5"/>
    <w:rsid w:val="00D76CC0"/>
    <w:rsid w:val="00D77ED6"/>
    <w:rsid w:val="00D80B9E"/>
    <w:rsid w:val="00D819F8"/>
    <w:rsid w:val="00D8333B"/>
    <w:rsid w:val="00D8417B"/>
    <w:rsid w:val="00D86D69"/>
    <w:rsid w:val="00D86E49"/>
    <w:rsid w:val="00D86F69"/>
    <w:rsid w:val="00D879BE"/>
    <w:rsid w:val="00D901F8"/>
    <w:rsid w:val="00D9023A"/>
    <w:rsid w:val="00D91973"/>
    <w:rsid w:val="00D92D69"/>
    <w:rsid w:val="00D93844"/>
    <w:rsid w:val="00D93B42"/>
    <w:rsid w:val="00D94507"/>
    <w:rsid w:val="00D947B5"/>
    <w:rsid w:val="00D948E3"/>
    <w:rsid w:val="00D96B62"/>
    <w:rsid w:val="00D97E46"/>
    <w:rsid w:val="00DA06FE"/>
    <w:rsid w:val="00DA07F1"/>
    <w:rsid w:val="00DA1EAE"/>
    <w:rsid w:val="00DA2F0C"/>
    <w:rsid w:val="00DA34D5"/>
    <w:rsid w:val="00DA4C77"/>
    <w:rsid w:val="00DA4C9B"/>
    <w:rsid w:val="00DA73E8"/>
    <w:rsid w:val="00DA793F"/>
    <w:rsid w:val="00DA7DCB"/>
    <w:rsid w:val="00DB0857"/>
    <w:rsid w:val="00DB1C28"/>
    <w:rsid w:val="00DB2354"/>
    <w:rsid w:val="00DB2D27"/>
    <w:rsid w:val="00DB32E2"/>
    <w:rsid w:val="00DB4CAA"/>
    <w:rsid w:val="00DB5E47"/>
    <w:rsid w:val="00DB6B88"/>
    <w:rsid w:val="00DB7B4A"/>
    <w:rsid w:val="00DC04AC"/>
    <w:rsid w:val="00DC07E6"/>
    <w:rsid w:val="00DC1A16"/>
    <w:rsid w:val="00DC1B67"/>
    <w:rsid w:val="00DC516F"/>
    <w:rsid w:val="00DC7458"/>
    <w:rsid w:val="00DD1B41"/>
    <w:rsid w:val="00DD474C"/>
    <w:rsid w:val="00DD4756"/>
    <w:rsid w:val="00DD5815"/>
    <w:rsid w:val="00DD6931"/>
    <w:rsid w:val="00DD7AB1"/>
    <w:rsid w:val="00DE02FA"/>
    <w:rsid w:val="00DE0A3C"/>
    <w:rsid w:val="00DE1C0D"/>
    <w:rsid w:val="00DE4AE4"/>
    <w:rsid w:val="00DE55F0"/>
    <w:rsid w:val="00DE5617"/>
    <w:rsid w:val="00DE5657"/>
    <w:rsid w:val="00DE5D31"/>
    <w:rsid w:val="00DE67F1"/>
    <w:rsid w:val="00DE7620"/>
    <w:rsid w:val="00DE7B99"/>
    <w:rsid w:val="00DF0AFA"/>
    <w:rsid w:val="00DF48E1"/>
    <w:rsid w:val="00DF5BD6"/>
    <w:rsid w:val="00E00583"/>
    <w:rsid w:val="00E015C4"/>
    <w:rsid w:val="00E01645"/>
    <w:rsid w:val="00E01B8D"/>
    <w:rsid w:val="00E0312B"/>
    <w:rsid w:val="00E04480"/>
    <w:rsid w:val="00E04958"/>
    <w:rsid w:val="00E04B18"/>
    <w:rsid w:val="00E0622D"/>
    <w:rsid w:val="00E10D12"/>
    <w:rsid w:val="00E124E3"/>
    <w:rsid w:val="00E12C94"/>
    <w:rsid w:val="00E136B9"/>
    <w:rsid w:val="00E15BA6"/>
    <w:rsid w:val="00E16532"/>
    <w:rsid w:val="00E178A3"/>
    <w:rsid w:val="00E202AF"/>
    <w:rsid w:val="00E20361"/>
    <w:rsid w:val="00E229B1"/>
    <w:rsid w:val="00E22A55"/>
    <w:rsid w:val="00E23B60"/>
    <w:rsid w:val="00E23C83"/>
    <w:rsid w:val="00E25089"/>
    <w:rsid w:val="00E26125"/>
    <w:rsid w:val="00E3091F"/>
    <w:rsid w:val="00E3167B"/>
    <w:rsid w:val="00E33518"/>
    <w:rsid w:val="00E33D13"/>
    <w:rsid w:val="00E3667C"/>
    <w:rsid w:val="00E42839"/>
    <w:rsid w:val="00E43CB0"/>
    <w:rsid w:val="00E446BA"/>
    <w:rsid w:val="00E451B9"/>
    <w:rsid w:val="00E4598C"/>
    <w:rsid w:val="00E45AA6"/>
    <w:rsid w:val="00E46CE1"/>
    <w:rsid w:val="00E47348"/>
    <w:rsid w:val="00E474E7"/>
    <w:rsid w:val="00E47958"/>
    <w:rsid w:val="00E47C0B"/>
    <w:rsid w:val="00E5088D"/>
    <w:rsid w:val="00E50A55"/>
    <w:rsid w:val="00E51C03"/>
    <w:rsid w:val="00E55192"/>
    <w:rsid w:val="00E554F0"/>
    <w:rsid w:val="00E568BB"/>
    <w:rsid w:val="00E63AF4"/>
    <w:rsid w:val="00E6459D"/>
    <w:rsid w:val="00E66068"/>
    <w:rsid w:val="00E66DE6"/>
    <w:rsid w:val="00E67ACA"/>
    <w:rsid w:val="00E7049D"/>
    <w:rsid w:val="00E728F4"/>
    <w:rsid w:val="00E73BFD"/>
    <w:rsid w:val="00E75884"/>
    <w:rsid w:val="00E7619F"/>
    <w:rsid w:val="00E76386"/>
    <w:rsid w:val="00E7640B"/>
    <w:rsid w:val="00E76D47"/>
    <w:rsid w:val="00E80A7C"/>
    <w:rsid w:val="00E81B92"/>
    <w:rsid w:val="00E82455"/>
    <w:rsid w:val="00E836CE"/>
    <w:rsid w:val="00E84C3E"/>
    <w:rsid w:val="00E85354"/>
    <w:rsid w:val="00E8565A"/>
    <w:rsid w:val="00E865EB"/>
    <w:rsid w:val="00E90043"/>
    <w:rsid w:val="00E90817"/>
    <w:rsid w:val="00E90A4D"/>
    <w:rsid w:val="00E92470"/>
    <w:rsid w:val="00E92508"/>
    <w:rsid w:val="00E93164"/>
    <w:rsid w:val="00E95170"/>
    <w:rsid w:val="00E95552"/>
    <w:rsid w:val="00E95696"/>
    <w:rsid w:val="00E959ED"/>
    <w:rsid w:val="00E9761B"/>
    <w:rsid w:val="00EA1F43"/>
    <w:rsid w:val="00EA21EF"/>
    <w:rsid w:val="00EA2309"/>
    <w:rsid w:val="00EA360F"/>
    <w:rsid w:val="00EA426E"/>
    <w:rsid w:val="00EA49A2"/>
    <w:rsid w:val="00EA4E90"/>
    <w:rsid w:val="00EA4F26"/>
    <w:rsid w:val="00EA5680"/>
    <w:rsid w:val="00EA638E"/>
    <w:rsid w:val="00EA6AB5"/>
    <w:rsid w:val="00EB1161"/>
    <w:rsid w:val="00EB2E18"/>
    <w:rsid w:val="00EB4224"/>
    <w:rsid w:val="00EB47F1"/>
    <w:rsid w:val="00EB4C3A"/>
    <w:rsid w:val="00EB4FD9"/>
    <w:rsid w:val="00EB6355"/>
    <w:rsid w:val="00EB6AC4"/>
    <w:rsid w:val="00EB716F"/>
    <w:rsid w:val="00EB7672"/>
    <w:rsid w:val="00EC29D6"/>
    <w:rsid w:val="00EC3C2E"/>
    <w:rsid w:val="00EC3FB6"/>
    <w:rsid w:val="00EC645C"/>
    <w:rsid w:val="00EC6CA6"/>
    <w:rsid w:val="00EC6E03"/>
    <w:rsid w:val="00EC7F9D"/>
    <w:rsid w:val="00ED1263"/>
    <w:rsid w:val="00ED126E"/>
    <w:rsid w:val="00ED2F8F"/>
    <w:rsid w:val="00ED33BE"/>
    <w:rsid w:val="00ED4260"/>
    <w:rsid w:val="00ED67AA"/>
    <w:rsid w:val="00EE13F8"/>
    <w:rsid w:val="00EE14CC"/>
    <w:rsid w:val="00EE15D1"/>
    <w:rsid w:val="00EE1DCC"/>
    <w:rsid w:val="00EE373E"/>
    <w:rsid w:val="00EE39C8"/>
    <w:rsid w:val="00EE4BFB"/>
    <w:rsid w:val="00EE4EF8"/>
    <w:rsid w:val="00EE6070"/>
    <w:rsid w:val="00EF0727"/>
    <w:rsid w:val="00EF093C"/>
    <w:rsid w:val="00EF0F29"/>
    <w:rsid w:val="00EF176C"/>
    <w:rsid w:val="00EF6726"/>
    <w:rsid w:val="00EF6D9A"/>
    <w:rsid w:val="00EF6DB2"/>
    <w:rsid w:val="00F01486"/>
    <w:rsid w:val="00F01631"/>
    <w:rsid w:val="00F01923"/>
    <w:rsid w:val="00F05812"/>
    <w:rsid w:val="00F07002"/>
    <w:rsid w:val="00F07D9F"/>
    <w:rsid w:val="00F10F74"/>
    <w:rsid w:val="00F1128B"/>
    <w:rsid w:val="00F159D6"/>
    <w:rsid w:val="00F15CCF"/>
    <w:rsid w:val="00F15F2D"/>
    <w:rsid w:val="00F17EA2"/>
    <w:rsid w:val="00F20F4C"/>
    <w:rsid w:val="00F23718"/>
    <w:rsid w:val="00F241C1"/>
    <w:rsid w:val="00F262C6"/>
    <w:rsid w:val="00F26D94"/>
    <w:rsid w:val="00F349AF"/>
    <w:rsid w:val="00F3662E"/>
    <w:rsid w:val="00F369EB"/>
    <w:rsid w:val="00F36FA0"/>
    <w:rsid w:val="00F3702F"/>
    <w:rsid w:val="00F3790D"/>
    <w:rsid w:val="00F40991"/>
    <w:rsid w:val="00F40E4A"/>
    <w:rsid w:val="00F4156B"/>
    <w:rsid w:val="00F41A72"/>
    <w:rsid w:val="00F4251A"/>
    <w:rsid w:val="00F42AD1"/>
    <w:rsid w:val="00F42BCC"/>
    <w:rsid w:val="00F43443"/>
    <w:rsid w:val="00F45C1E"/>
    <w:rsid w:val="00F478E4"/>
    <w:rsid w:val="00F51FE5"/>
    <w:rsid w:val="00F52B1B"/>
    <w:rsid w:val="00F5332B"/>
    <w:rsid w:val="00F533E1"/>
    <w:rsid w:val="00F53D70"/>
    <w:rsid w:val="00F55399"/>
    <w:rsid w:val="00F553FC"/>
    <w:rsid w:val="00F56F6B"/>
    <w:rsid w:val="00F57206"/>
    <w:rsid w:val="00F61114"/>
    <w:rsid w:val="00F617A1"/>
    <w:rsid w:val="00F62224"/>
    <w:rsid w:val="00F62B12"/>
    <w:rsid w:val="00F655A3"/>
    <w:rsid w:val="00F66052"/>
    <w:rsid w:val="00F67D02"/>
    <w:rsid w:val="00F71428"/>
    <w:rsid w:val="00F72905"/>
    <w:rsid w:val="00F733BC"/>
    <w:rsid w:val="00F73620"/>
    <w:rsid w:val="00F757A5"/>
    <w:rsid w:val="00F76C81"/>
    <w:rsid w:val="00F76D0B"/>
    <w:rsid w:val="00F779F9"/>
    <w:rsid w:val="00F77CB9"/>
    <w:rsid w:val="00F81DD6"/>
    <w:rsid w:val="00F8394A"/>
    <w:rsid w:val="00F83E28"/>
    <w:rsid w:val="00F847CE"/>
    <w:rsid w:val="00F84B16"/>
    <w:rsid w:val="00F85E18"/>
    <w:rsid w:val="00F9016D"/>
    <w:rsid w:val="00F926F4"/>
    <w:rsid w:val="00F9376C"/>
    <w:rsid w:val="00F940AB"/>
    <w:rsid w:val="00F95C56"/>
    <w:rsid w:val="00F96ADB"/>
    <w:rsid w:val="00F97576"/>
    <w:rsid w:val="00FA03C3"/>
    <w:rsid w:val="00FA0B90"/>
    <w:rsid w:val="00FA0B9F"/>
    <w:rsid w:val="00FA1EF9"/>
    <w:rsid w:val="00FA2093"/>
    <w:rsid w:val="00FA2FFA"/>
    <w:rsid w:val="00FA4A2E"/>
    <w:rsid w:val="00FA61E4"/>
    <w:rsid w:val="00FA688E"/>
    <w:rsid w:val="00FB02EF"/>
    <w:rsid w:val="00FB12DF"/>
    <w:rsid w:val="00FB15E9"/>
    <w:rsid w:val="00FB17D6"/>
    <w:rsid w:val="00FB4F3A"/>
    <w:rsid w:val="00FB53DF"/>
    <w:rsid w:val="00FB6E51"/>
    <w:rsid w:val="00FB712B"/>
    <w:rsid w:val="00FC14AD"/>
    <w:rsid w:val="00FC2CAE"/>
    <w:rsid w:val="00FC32EF"/>
    <w:rsid w:val="00FC4062"/>
    <w:rsid w:val="00FD0533"/>
    <w:rsid w:val="00FD5C5F"/>
    <w:rsid w:val="00FD7A74"/>
    <w:rsid w:val="00FE0205"/>
    <w:rsid w:val="00FE0344"/>
    <w:rsid w:val="00FE0D05"/>
    <w:rsid w:val="00FE0E91"/>
    <w:rsid w:val="00FE2DAB"/>
    <w:rsid w:val="00FE32E6"/>
    <w:rsid w:val="00FE530A"/>
    <w:rsid w:val="00FF0553"/>
    <w:rsid w:val="00FF42C3"/>
    <w:rsid w:val="00FF4910"/>
    <w:rsid w:val="00FF52EB"/>
    <w:rsid w:val="00FF5436"/>
    <w:rsid w:val="00FF5C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spacing w:before="40" w:after="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spacing w:before="40" w:after="0"/>
      <w:ind w:firstLine="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spacing w:before="40" w:after="0"/>
      <w:ind w:firstLine="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3D54C1"/>
    <w:pPr>
      <w:spacing w:after="0" w:line="240" w:lineRule="auto"/>
      <w:jc w:val="left"/>
    </w:pPr>
    <w:rPr>
      <w:sz w:val="24"/>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6A12BD"/>
    <w:pPr>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2F0029"/>
    <w:pPr>
      <w:spacing w:after="0"/>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comments" Target="comments.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ncbi.nlm.nih.gov/books/NBK5410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7</TotalTime>
  <Pages>62</Pages>
  <Words>22008</Words>
  <Characters>125452</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1746</cp:revision>
  <dcterms:created xsi:type="dcterms:W3CDTF">2022-11-14T16:14:00Z</dcterms:created>
  <dcterms:modified xsi:type="dcterms:W3CDTF">2023-03-23T17:54:00Z</dcterms:modified>
</cp:coreProperties>
</file>